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755F14" w14:textId="77777777" w:rsidR="001D2EBF" w:rsidRPr="001D2EBF" w:rsidRDefault="001D2EBF" w:rsidP="001D2EBF">
      <w:pPr>
        <w:pStyle w:val="01Tiu"/>
        <w:rPr>
          <w:lang w:val="en-US"/>
        </w:rPr>
      </w:pPr>
      <w:r w:rsidRPr="001D2EBF">
        <w:rPr>
          <w:lang w:val="en-US"/>
        </w:rPr>
        <w:t>NÂNG CAO HIỆU QUẢ PHÂN LOẠI THOÁI HOÁ KHỚP GỐI BẰNG CNN VỚI DỮ LIỆU MẤT CÂN BẰNG</w:t>
      </w:r>
    </w:p>
    <w:p w14:paraId="1242AEE2" w14:textId="77777777" w:rsidR="001D2EBF" w:rsidRPr="001D2EBF" w:rsidRDefault="001D2EBF" w:rsidP="001D2EBF">
      <w:pPr>
        <w:pStyle w:val="02Tntcgi"/>
        <w:rPr>
          <w:lang w:val="vi-VN"/>
        </w:rPr>
      </w:pPr>
      <w:r w:rsidRPr="001D2EBF">
        <w:t>Lê Thị Thanh Thuỷ</w:t>
      </w:r>
      <w:r w:rsidRPr="001D2EBF">
        <w:rPr>
          <w:vertAlign w:val="superscript"/>
        </w:rPr>
        <w:footnoteReference w:id="1"/>
      </w:r>
      <w:r w:rsidRPr="001D2EBF">
        <w:t>, Lê Văn Hào(</w:t>
      </w:r>
      <w:r w:rsidRPr="001D2EBF">
        <w:sym w:font="Wingdings" w:char="F02A"/>
      </w:r>
      <w:r w:rsidRPr="001D2EBF">
        <w:t>)</w:t>
      </w:r>
      <w:r w:rsidRPr="001D2EBF">
        <w:rPr>
          <w:vertAlign w:val="superscript"/>
        </w:rPr>
        <w:footnoteReference w:id="2"/>
      </w:r>
      <w:r w:rsidRPr="001D2EBF">
        <w:t>, Phạm Thế Anh</w:t>
      </w:r>
      <w:r w:rsidRPr="001D2EBF">
        <w:rPr>
          <w:vertAlign w:val="superscript"/>
        </w:rPr>
        <w:t>2</w:t>
      </w:r>
    </w:p>
    <w:p w14:paraId="0AC58A6B" w14:textId="119A9A72" w:rsidR="00011005" w:rsidRPr="000373C6" w:rsidRDefault="00011005" w:rsidP="00880F3F">
      <w:pPr>
        <w:pStyle w:val="03Tmtt"/>
      </w:pPr>
      <w:r w:rsidRPr="000373C6">
        <w:t>TÓM TẮT</w:t>
      </w:r>
    </w:p>
    <w:p w14:paraId="46CA3546" w14:textId="77777777" w:rsidR="001D2EBF" w:rsidRPr="001D2EBF" w:rsidRDefault="001D2EBF" w:rsidP="001D2EBF">
      <w:pPr>
        <w:pStyle w:val="04Tkha"/>
      </w:pPr>
      <w:r w:rsidRPr="001D2EBF">
        <w:t>Bài báo nghiên cứu việc nâng cao hiệu quả phân loại mức độ thoái hóa khớp gối từ ảnh X-quang bằng mạng nơ-ron tích chập (CNN) trong điều kiện dữ liệu mất cân bằng. Các phương pháp học chuyển giao trên những mô hình CNN điển hình gồm VGG16, ResNet50 và EfficientNet-B0 được sử dụng và đánh giá trên bộ dữ liệu chuẩn Osteoarthritis Initiative (OAI). Chiến lược gán trọng số lớp được sử dụng nhằm cải thiện khả năng nhận diện các mức độ thoái hóa trung bình và nặng. Kết quả cho thấy hiệu năng phân loại được cải thiện đáng kể, trong đó EfficientNet-B0 đạt kết quả tốt nhất (macro-F1 = 68%), cho thấy tiềm năng ứng dụng trong hỗ trợ chẩn đoán lâm sàng.</w:t>
      </w:r>
    </w:p>
    <w:p w14:paraId="4C99A228" w14:textId="5AC6E9B9" w:rsidR="001D2EBF" w:rsidRPr="001D2EBF" w:rsidRDefault="001D2EBF" w:rsidP="001D2EBF">
      <w:pPr>
        <w:pStyle w:val="04Tkha"/>
      </w:pPr>
      <w:r w:rsidRPr="001D2EBF">
        <w:rPr>
          <w:b/>
          <w:bCs/>
          <w:i w:val="0"/>
          <w:iCs/>
        </w:rPr>
        <w:t>Từ khóa:</w:t>
      </w:r>
      <w:r w:rsidRPr="001D2EBF">
        <w:t xml:space="preserve"> Mạng nơ-ron tích chập, thoái hoá khớp gối, dữ liệu mất cân bằng.</w:t>
      </w:r>
    </w:p>
    <w:p w14:paraId="0A9E129D" w14:textId="7D73553B" w:rsidR="00941C38" w:rsidRPr="000373C6" w:rsidRDefault="00941C38" w:rsidP="00F152DB">
      <w:pPr>
        <w:pStyle w:val="0thngtinbinp"/>
        <w:rPr>
          <w:lang w:val="fr-FR"/>
        </w:rPr>
      </w:pPr>
      <w:r w:rsidRPr="000373C6">
        <w:rPr>
          <w:b/>
          <w:highlight w:val="yellow"/>
          <w:lang w:val="vi-VN"/>
        </w:rPr>
        <w:t>DOI:</w:t>
      </w:r>
      <w:r w:rsidRPr="000373C6">
        <w:rPr>
          <w:highlight w:val="yellow"/>
          <w:lang w:val="vi-VN"/>
        </w:rPr>
        <w:t xml:space="preserve"> https://doi.or</w:t>
      </w:r>
      <w:r w:rsidRPr="000373C6">
        <w:rPr>
          <w:highlight w:val="yellow"/>
          <w:lang w:val="fr-FR"/>
        </w:rPr>
        <w:t>g/</w:t>
      </w:r>
    </w:p>
    <w:p w14:paraId="6A02692C" w14:textId="77777777" w:rsidR="002D4801" w:rsidRPr="000373C6" w:rsidRDefault="002D4801" w:rsidP="002D4801">
      <w:pPr>
        <w:pStyle w:val="05Tiu1"/>
        <w:rPr>
          <w:lang w:val="vi-VN"/>
        </w:rPr>
      </w:pPr>
      <w:r w:rsidRPr="000373C6">
        <w:rPr>
          <w:lang w:val="vi-VN"/>
        </w:rPr>
        <w:t>1. ĐẶT VẤN ĐỀ</w:t>
      </w:r>
    </w:p>
    <w:p w14:paraId="33DD8150" w14:textId="77777777" w:rsidR="001D2EBF" w:rsidRPr="001D2EBF" w:rsidRDefault="001D2EBF" w:rsidP="001D2EBF">
      <w:pPr>
        <w:pStyle w:val="11nidung"/>
        <w:rPr>
          <w:lang w:val="vi-VN"/>
        </w:rPr>
      </w:pPr>
      <w:r w:rsidRPr="001D2EBF">
        <w:rPr>
          <w:lang w:val="vi-VN"/>
        </w:rPr>
        <w:t xml:space="preserve">Theo báo cáo của dịch tễ học ở Hoa Kỳ, thoái hóa khớp (osteoarthritis, OA) là dạng rối loạn khớp phổ biến nhất </w:t>
      </w:r>
      <w:r w:rsidRPr="001D2EBF">
        <w:rPr>
          <w:lang w:val="vi-VN"/>
        </w:rPr>
        <w:fldChar w:fldCharType="begin"/>
      </w:r>
      <w:r w:rsidRPr="001D2EBF">
        <w:rPr>
          <w:lang w:val="vi-VN"/>
        </w:rPr>
        <w:instrText xml:space="preserve"> ADDIN ZOTERO_ITEM CSL_CITATION {"citationID":"LghH8S9R","properties":{"formattedCitation":"[1]","plainCitation":"[1]","noteIndex":0},"citationItems":[{"id":73,"uris":["http://zotero.org/users/18835222/items/QW6LACTB"],"itemData":{"id":73,"type":"article-journal","container-title":"Clinics in geriatric medicine","issue":"3","page":"355","title":"Epidemiology of osteoarthritis","volume":"26","author":[{"family":"Zhang","given":"Yuqing"},{"family":"Jordan","given":"Joanne M."}],"issued":{"date-parts":[["2010"]]}}}],"schema":"https://github.com/citation-style-language/schema/raw/master/csl-citation.json"} </w:instrText>
      </w:r>
      <w:r w:rsidRPr="001D2EBF">
        <w:rPr>
          <w:lang w:val="vi-VN"/>
        </w:rPr>
        <w:fldChar w:fldCharType="separate"/>
      </w:r>
      <w:r w:rsidRPr="001D2EBF">
        <w:rPr>
          <w:lang w:val="vi-VN"/>
        </w:rPr>
        <w:t>[1]</w:t>
      </w:r>
      <w:r w:rsidRPr="001D2EBF">
        <w:fldChar w:fldCharType="end"/>
      </w:r>
      <w:r w:rsidRPr="001D2EBF">
        <w:rPr>
          <w:lang w:val="vi-VN"/>
        </w:rPr>
        <w:t xml:space="preserve">. Thoái hóa khớp gối gây đau và là nguyên nhân hàng đầu dẫn đến suy giảm khả năng thực hiện các hoạt động sinh hoạt hằng ngày như đi bộ và leo cầu thang </w:t>
      </w:r>
      <w:r w:rsidRPr="001D2EBF">
        <w:rPr>
          <w:lang w:val="vi-VN"/>
        </w:rPr>
        <w:fldChar w:fldCharType="begin"/>
      </w:r>
      <w:r w:rsidRPr="001D2EBF">
        <w:rPr>
          <w:lang w:val="vi-VN"/>
        </w:rPr>
        <w:instrText xml:space="preserve"> ADDIN ZOTERO_ITEM CSL_CITATION {"citationID":"5rgZqNWg","properties":{"formattedCitation":"[2]","plainCitation":"[2]","noteIndex":0},"citationItems":[{"id":74,"uris":["http://zotero.org/users/18835222/items/DYYC7HPR"],"itemData":{"id":74,"type":"article-journal","container-title":"British journal of sports medicine","issue":"24","note":"ISBN: 0306-3674","page":"1554-1557","publisher":"BMJ Publishing Group Ltd and British Association of Sport and Exercise Medicine","title":"Exercise for osteoarthritis of the knee: a Cochrane systematic review","volume":"49","author":[{"family":"Fransen","given":"Marlene"},{"family":"McConnell","given":"Sara"},{"family":"Harmer","given":"Alison R."},{"family":"Van der Esch","given":"Martin"},{"family":"Simic","given":"Milena"},{"family":"Bennell","given":"Kim L."}],"issued":{"date-parts":[["2015"]]}}}],"schema":"https://github.com/citation-style-language/schema/raw/master/csl-citation.json"} </w:instrText>
      </w:r>
      <w:r w:rsidRPr="001D2EBF">
        <w:rPr>
          <w:lang w:val="vi-VN"/>
        </w:rPr>
        <w:fldChar w:fldCharType="separate"/>
      </w:r>
      <w:r w:rsidRPr="001D2EBF">
        <w:rPr>
          <w:lang w:val="vi-VN"/>
        </w:rPr>
        <w:t>[2]</w:t>
      </w:r>
      <w:r w:rsidRPr="001D2EBF">
        <w:fldChar w:fldCharType="end"/>
      </w:r>
      <w:r w:rsidRPr="001D2EBF">
        <w:rPr>
          <w:lang w:val="vi-VN"/>
        </w:rPr>
        <w:t xml:space="preserve">. Ngoài ra, bệnh có mối liên quan chặt chẽ với tuổi tác </w:t>
      </w:r>
      <w:r w:rsidRPr="001D2EBF">
        <w:rPr>
          <w:lang w:val="vi-VN"/>
        </w:rPr>
        <w:fldChar w:fldCharType="begin"/>
      </w:r>
      <w:r w:rsidRPr="001D2EBF">
        <w:rPr>
          <w:lang w:val="vi-VN"/>
        </w:rPr>
        <w:instrText xml:space="preserve"> ADDIN ZOTERO_ITEM CSL_CITATION {"citationID":"HwLFXUw6","properties":{"formattedCitation":"[3]","plainCitation":"[3]","noteIndex":0},"citationItems":[{"id":75,"uris":["http://zotero.org/users/18835222/items/34RC64QH"],"itemData":{"id":75,"type":"article-journal","container-title":"Arthritis &amp; Rheumatism: Official Journal of the American College of Rheumatology","issue":"8","note":"ISBN: 0004-3591","page":"914-918","publisher":"Wiley Online Library","title":"The prevalence of knee osteoarthritis in the elderly. The Framingham Osteoarthritis Study","volume":"30","author":[{"family":"Felson","given":"David T."},{"family":"Naimark","given":"Allan"},{"family":"Anderson","given":"Jennifer"},{"family":"Kazis","given":"Lewis"},{"family":"Castelli","given":"William"},{"family":"Meenan","given":"Robert F."}],"issued":{"date-parts":[["1987"]]}}}],"schema":"https://github.com/citation-style-language/schema/raw/master/csl-citation.json"} </w:instrText>
      </w:r>
      <w:r w:rsidRPr="001D2EBF">
        <w:rPr>
          <w:lang w:val="vi-VN"/>
        </w:rPr>
        <w:fldChar w:fldCharType="separate"/>
      </w:r>
      <w:r w:rsidRPr="001D2EBF">
        <w:rPr>
          <w:lang w:val="vi-VN"/>
        </w:rPr>
        <w:t>[3]</w:t>
      </w:r>
      <w:r w:rsidRPr="001D2EBF">
        <w:fldChar w:fldCharType="end"/>
      </w:r>
      <w:r w:rsidRPr="001D2EBF">
        <w:rPr>
          <w:lang w:val="vi-VN"/>
        </w:rPr>
        <w:t xml:space="preserve"> và được đặc trưng bởi sự suy giảm thể tích ở sụn khớp </w:t>
      </w:r>
      <w:r w:rsidRPr="001D2EBF">
        <w:rPr>
          <w:lang w:val="vi-VN"/>
        </w:rPr>
        <w:fldChar w:fldCharType="begin"/>
      </w:r>
      <w:r w:rsidRPr="001D2EBF">
        <w:rPr>
          <w:lang w:val="vi-VN"/>
        </w:rPr>
        <w:instrText xml:space="preserve"> ADDIN ZOTERO_ITEM CSL_CITATION {"citationID":"JfsbkMO6","properties":{"formattedCitation":"[4]","plainCitation":"[4]","noteIndex":0},"citationItems":[{"id":76,"uris":["http://zotero.org/users/18835222/items/RKHEM3EM"],"itemData":{"id":76,"type":"article-journal","container-title":"Osteoarthritis and cartilage","issue":"2","note":"ISBN: 1063-4584","page":"169-174","publisher":"Elsevier","title":"Early radiographic osteoarthritis is associated with substantial changes in cartilage volume and tibial bone surface area in both males and females","volume":"12","author":[{"family":"Jones","given":"Graeme"},{"family":"Ding","given":"Changhai"},{"family":"Scott","given":"F."},{"family":"Glisson","given":"Michael"},{"family":"Cicuttini","given":"F."}],"issued":{"date-parts":[["2004"]]}}}],"schema":"https://github.com/citation-style-language/schema/raw/master/csl-citation.json"} </w:instrText>
      </w:r>
      <w:r w:rsidRPr="001D2EBF">
        <w:rPr>
          <w:lang w:val="vi-VN"/>
        </w:rPr>
        <w:fldChar w:fldCharType="separate"/>
      </w:r>
      <w:r w:rsidRPr="001D2EBF">
        <w:rPr>
          <w:lang w:val="vi-VN"/>
        </w:rPr>
        <w:t>[4]</w:t>
      </w:r>
      <w:r w:rsidRPr="001D2EBF">
        <w:fldChar w:fldCharType="end"/>
      </w:r>
      <w:r w:rsidRPr="001D2EBF">
        <w:rPr>
          <w:lang w:val="vi-VN"/>
        </w:rPr>
        <w:t xml:space="preserve">. Mặc dù có ý nghĩa lớn đối với sức khỏe cộng đồng, hiện nay vẫn chưa có biện pháp can thiệp nào có thể điều chỉnh hiệu quả tiến trình bệnh OA </w:t>
      </w:r>
      <w:r w:rsidRPr="001D2EBF">
        <w:rPr>
          <w:lang w:val="vi-VN"/>
        </w:rPr>
        <w:fldChar w:fldCharType="begin"/>
      </w:r>
      <w:r w:rsidRPr="001D2EBF">
        <w:rPr>
          <w:lang w:val="vi-VN"/>
        </w:rPr>
        <w:instrText xml:space="preserve"> ADDIN ZOTERO_ITEM CSL_CITATION {"citationID":"2zd7HKq6","properties":{"formattedCitation":"[5]","plainCitation":"[5]","noteIndex":0},"citationItems":[{"id":77,"uris":["http://zotero.org/users/18835222/items/55I79TIY"],"itemData":{"id":77,"type":"article-journal","container-title":"Journal of Pharmacy and Bioallied sciences","issue":"1","note":"ISBN: 0976-4879","page":"30-38","publisher":"Medknow","title":"Current interventions in the management of knee osteoarthritis","volume":"5","author":[{"family":"Bhatia","given":"Dinesh"},{"family":"Bejarano","given":"Tatiana"},{"family":"Novo","given":"Mario"}],"issued":{"date-parts":[["2013"]]}}}],"schema":"https://github.com/citation-style-language/schema/raw/master/csl-citation.json"} </w:instrText>
      </w:r>
      <w:r w:rsidRPr="001D2EBF">
        <w:rPr>
          <w:lang w:val="vi-VN"/>
        </w:rPr>
        <w:fldChar w:fldCharType="separate"/>
      </w:r>
      <w:r w:rsidRPr="001D2EBF">
        <w:rPr>
          <w:lang w:val="vi-VN"/>
        </w:rPr>
        <w:t>[5]</w:t>
      </w:r>
      <w:r w:rsidRPr="001D2EBF">
        <w:fldChar w:fldCharType="end"/>
      </w:r>
      <w:r w:rsidRPr="001D2EBF">
        <w:rPr>
          <w:lang w:val="vi-VN"/>
        </w:rPr>
        <w:t>. Một trong những nguyên nhân là sự thiếu hụt các chỉ dấu sinh học đáng tin cậy phục vụ phát hiện và theo dõi tiến triển của OA.</w:t>
      </w:r>
    </w:p>
    <w:p w14:paraId="53B6B5C6" w14:textId="77777777" w:rsidR="001D2EBF" w:rsidRPr="001D2EBF" w:rsidRDefault="001D2EBF" w:rsidP="001D2EBF">
      <w:pPr>
        <w:pStyle w:val="11nidung"/>
        <w:rPr>
          <w:lang w:val="vi-VN"/>
        </w:rPr>
      </w:pPr>
      <w:r w:rsidRPr="001D2EBF">
        <w:rPr>
          <w:lang w:val="vi-VN"/>
        </w:rPr>
        <w:t xml:space="preserve">Trong khoảng một thập kỷ trở lại đây, sự ra đời của mạng nơ-ron tích chập (Convolutional Neural Networks – CNN) đã mở ra hướng tiếp cận mạnh mẽ cho bài toán phân loại ảnh y sinh </w:t>
      </w:r>
      <w:r w:rsidRPr="001D2EBF">
        <w:rPr>
          <w:lang w:val="vi-VN"/>
        </w:rPr>
        <w:fldChar w:fldCharType="begin"/>
      </w:r>
      <w:r w:rsidRPr="001D2EBF">
        <w:rPr>
          <w:lang w:val="vi-VN"/>
        </w:rPr>
        <w:instrText xml:space="preserve"> ADDIN ZOTERO_ITEM CSL_CITATION {"citationID":"aRZgbmLt","properties":{"formattedCitation":"[6]","plainCitation":"[6]","noteIndex":0},"citationItems":[{"id":86,"uris":["http://zotero.org/users/18835222/items/ME6429QM"],"itemData":{"id":86,"type":"article-journal","container-title":"BMC Musculoskeletal Disorders","issue":"1","note":"ISBN: 1471-2474","page":"817","publisher":"Springer","title":"Deep learning to combat knee osteoarthritis and severity assessment by using CNN-based classification","volume":"25","author":[{"family":"Rani","given":"Suman"},{"family":"Memoria","given":"Minakshi"},{"family":"Almogren","given":"Ahmad"},{"family":"Bharany","given":"Salil"},{"family":"Joshi","given":"Kapil"},{"family":"Altameem","given":"Ayman"},{"family":"Rehman","given":"Ateeq Ur"},{"family":"Hamam","given":"Habib"}],"issued":{"date-parts":[["2024"]]}}}],"schema":"https://github.com/citation-style-language/schema/raw/master/csl-citation.json"} </w:instrText>
      </w:r>
      <w:r w:rsidRPr="001D2EBF">
        <w:rPr>
          <w:lang w:val="vi-VN"/>
        </w:rPr>
        <w:fldChar w:fldCharType="separate"/>
      </w:r>
      <w:r w:rsidRPr="001D2EBF">
        <w:rPr>
          <w:lang w:val="vi-VN"/>
        </w:rPr>
        <w:t>[6]</w:t>
      </w:r>
      <w:r w:rsidRPr="001D2EBF">
        <w:fldChar w:fldCharType="end"/>
      </w:r>
      <w:r w:rsidRPr="001D2EBF">
        <w:rPr>
          <w:lang w:val="vi-VN"/>
        </w:rPr>
        <w:t xml:space="preserve">. Tuy nhiên, một thách thức lớn khi áp dụng học sâu cho dữ liệu ảnh y sinh là mất cân bằng lớp: số lượng mẫu cho một số mức độ bệnh (ví dụ mức nặng) thường ít hơn nhiều so với mức nhẹ hoặc bình thường, dẫn đến hiện tượng mô hình bị thiên lệch và giảm hiệu quả phân loại cho các lớp thiểu số </w:t>
      </w:r>
      <w:r w:rsidRPr="001D2EBF">
        <w:rPr>
          <w:lang w:val="fr-FR"/>
        </w:rPr>
        <w:fldChar w:fldCharType="begin"/>
      </w:r>
      <w:r w:rsidRPr="001D2EBF">
        <w:rPr>
          <w:lang w:val="vi-VN"/>
        </w:rPr>
        <w:instrText xml:space="preserve"> ADDIN ZOTERO_ITEM CSL_CITATION {"citationID":"PUGUCpXv","properties":{"formattedCitation":"[7]","plainCitation":"[7]","noteIndex":0},"citationItems":[{"id":87,"uris":["http://zotero.org/users/18835222/items/IYVJZ77W"],"itemData":{"id":87,"type":"article-journal","container-title":"ICCK Transactions on Sensing, Communication, and Control","issue":"1","note":"ISBN: 3065-7431","page":"36-47","publisher":"Institute of Emerging and Computer Engineers","title":"Comparative Analysis of Automated Knee Osteoarthritis Severity Classification from X-Ray Images Using CNNs and VGG16 Architecture","volume":"2","author":[{"family":"Iqbal","given":"Sundas"},{"family":"Ali","given":"Danish"},{"family":"Rafique","given":"Sumaria"},{"family":"Bagga","given":"Kajol"},{"family":"Rahman","given":"Atif Ur"},{"family":"Khan","given":"Salman"}],"issued":{"date-parts":[["2025"]]}}}],"schema":"https://github.com/citation-style-language/schema/raw/master/csl-citation.json"} </w:instrText>
      </w:r>
      <w:r w:rsidRPr="001D2EBF">
        <w:rPr>
          <w:lang w:val="fr-FR"/>
        </w:rPr>
        <w:fldChar w:fldCharType="separate"/>
      </w:r>
      <w:r w:rsidRPr="001D2EBF">
        <w:rPr>
          <w:lang w:val="vi-VN"/>
        </w:rPr>
        <w:t>[7]</w:t>
      </w:r>
      <w:r w:rsidRPr="001D2EBF">
        <w:fldChar w:fldCharType="end"/>
      </w:r>
      <w:r w:rsidRPr="001D2EBF">
        <w:rPr>
          <w:lang w:val="vi-VN"/>
        </w:rPr>
        <w:t>.</w:t>
      </w:r>
    </w:p>
    <w:p w14:paraId="2368535C" w14:textId="77777777" w:rsidR="001D2EBF" w:rsidRPr="001D2EBF" w:rsidRDefault="001D2EBF" w:rsidP="001D2EBF">
      <w:pPr>
        <w:pStyle w:val="11nidung"/>
        <w:rPr>
          <w:lang w:val="vi-VN"/>
        </w:rPr>
      </w:pPr>
      <w:r w:rsidRPr="001D2EBF">
        <w:rPr>
          <w:lang w:val="vi-VN"/>
        </w:rPr>
        <w:t xml:space="preserve">Xuất phát từ các thách thức và kết quả đã đạt được trong các nghiên cứu trước, bài báo này tập trung khảo sát và đánh giá hiệu năng của nhiều kiến trúc CNN khác nhau trong bài toán phân loại mức độ thoái hóa khớp gối từ ảnh X-quang, đồng thời áp dụng chiến lược </w:t>
      </w:r>
      <w:r w:rsidRPr="001D2EBF">
        <w:rPr>
          <w:lang w:val="vi-VN"/>
        </w:rPr>
        <w:lastRenderedPageBreak/>
        <w:t>xử lý mất cân bằng dữ liệu và tăng cường dữ liệu để cải thiện khả năng nhận dạng chính xác các mức độ bệnh khác nhau. Mục tiêu của nghiên cứu là đề xuất một phương pháp tổng thể hiệu quả hơn cho nhiệm vụ phân loại mức độ thoái hoá khớp gối dựa trên mô hình CNN.</w:t>
      </w:r>
    </w:p>
    <w:p w14:paraId="26AB7AEC" w14:textId="2452337D" w:rsidR="002D4801" w:rsidRPr="000373C6" w:rsidRDefault="002D4801" w:rsidP="00880F3F">
      <w:pPr>
        <w:pStyle w:val="05Tiu1"/>
      </w:pPr>
      <w:r w:rsidRPr="000373C6">
        <w:t xml:space="preserve">2. PHƯƠNG PHÁP NGHIÊN CỨU </w:t>
      </w:r>
    </w:p>
    <w:p w14:paraId="5A796995" w14:textId="77777777" w:rsidR="001D2EBF" w:rsidRPr="001D2EBF" w:rsidRDefault="001D2EBF" w:rsidP="001D2EBF">
      <w:pPr>
        <w:pStyle w:val="06tiu2"/>
      </w:pPr>
      <w:r w:rsidRPr="001D2EBF">
        <w:t>2.1. Phương pháp tiên tiến hiện nay</w:t>
      </w:r>
    </w:p>
    <w:p w14:paraId="7ED44E3E" w14:textId="77777777" w:rsidR="001D2EBF" w:rsidRPr="001D2EBF" w:rsidRDefault="001D2EBF" w:rsidP="008D7F0D">
      <w:pPr>
        <w:pStyle w:val="11nidung"/>
        <w:spacing w:after="240"/>
        <w:rPr>
          <w:lang w:val="vi-VN"/>
        </w:rPr>
      </w:pPr>
      <w:bookmarkStart w:id="0" w:name="_Hlk214084054"/>
      <w:r w:rsidRPr="001D2EBF">
        <w:rPr>
          <w:lang w:val="vi-VN"/>
        </w:rPr>
        <w:t>Trong thực hành lâm sàng và nghiên cứu dịch tễ học, mức độ thoái hóa khớp gối thường được đánh giá dựa trên hệ thống phân loại Kellgren–Lawrence (KL), một thang đo tiêu chuẩn phản ánh mức độ tổn thương cấu trúc của khớp</w:t>
      </w:r>
      <w:r w:rsidRPr="001D2EBF">
        <w:rPr>
          <w:lang w:val="pt-BR"/>
        </w:rPr>
        <w:t xml:space="preserve"> </w:t>
      </w:r>
      <w:r w:rsidRPr="001D2EBF">
        <w:rPr>
          <w:lang w:val="pt-BR"/>
        </w:rPr>
        <w:fldChar w:fldCharType="begin"/>
      </w:r>
      <w:r w:rsidRPr="001D2EBF">
        <w:rPr>
          <w:lang w:val="pt-BR"/>
        </w:rPr>
        <w:instrText xml:space="preserve"> ADDIN ZOTERO_ITEM CSL_CITATION {"citationID":"Tb7UyyFS","properties":{"formattedCitation":"[8]","plainCitation":"[8]","noteIndex":0},"citationItems":[{"id":84,"uris":["http://zotero.org/users/18835222/items/WP8QTFRL"],"itemData":{"id":84,"type":"article-journal","container-title":"Ann Rheum Dis","issue":"4","page":"494-502","title":"Radiological assessment of osteo-arthrosis","volume":"16","author":[{"family":"Kellgren","given":"Jonas H."},{"family":"Lawrence","given":"JS1006995"}],"issued":{"date-parts":[["1957"]]}}}],"schema":"https://github.com/citation-style-language/schema/raw/master/csl-citation.json"} </w:instrText>
      </w:r>
      <w:r w:rsidRPr="001D2EBF">
        <w:rPr>
          <w:lang w:val="pt-BR"/>
        </w:rPr>
        <w:fldChar w:fldCharType="separate"/>
      </w:r>
      <w:r w:rsidRPr="001D2EBF">
        <w:rPr>
          <w:lang w:val="vi-VN"/>
        </w:rPr>
        <w:t>[8]</w:t>
      </w:r>
      <w:r w:rsidRPr="001D2EBF">
        <w:fldChar w:fldCharType="end"/>
      </w:r>
      <w:r w:rsidRPr="001D2EBF">
        <w:rPr>
          <w:lang w:val="vi-VN"/>
        </w:rPr>
        <w:t>. Hình 1 minh hoạ các mức độ thoái hoá khớp gối theo thang đo KL. Thang KL chia bệnh thành năm mức độ từ 0 đến 4, tương ứng với mức độ tổn thương khớp tăng dần, từ khớp bình thường (độ 0) đến thoái hóa nặng với hẹp khe khớp nghiêm trọng, gai xương lớn và biến dạng khớp rõ rệt (độ 4).</w:t>
      </w:r>
    </w:p>
    <w:p w14:paraId="31CAADEA" w14:textId="77777777" w:rsidR="001D2EBF" w:rsidRPr="001D2EBF" w:rsidRDefault="001D2EBF" w:rsidP="008D7F0D">
      <w:pPr>
        <w:pStyle w:val="11nidung"/>
        <w:jc w:val="center"/>
        <w:rPr>
          <w:b/>
        </w:rPr>
      </w:pPr>
      <w:r w:rsidRPr="001D2EBF">
        <w:rPr>
          <w:b/>
          <w:lang w:val="vi-VN"/>
        </w:rPr>
        <w:drawing>
          <wp:inline distT="0" distB="0" distL="0" distR="0" wp14:anchorId="4EC3DED3" wp14:editId="43DF8BF3">
            <wp:extent cx="4800600" cy="1076960"/>
            <wp:effectExtent l="0" t="0" r="0" b="8890"/>
            <wp:docPr id="16619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4348" name=""/>
                    <pic:cNvPicPr/>
                  </pic:nvPicPr>
                  <pic:blipFill>
                    <a:blip r:embed="rId8"/>
                    <a:stretch>
                      <a:fillRect/>
                    </a:stretch>
                  </pic:blipFill>
                  <pic:spPr>
                    <a:xfrm>
                      <a:off x="0" y="0"/>
                      <a:ext cx="4800600" cy="1076960"/>
                    </a:xfrm>
                    <a:prstGeom prst="rect">
                      <a:avLst/>
                    </a:prstGeom>
                  </pic:spPr>
                </pic:pic>
              </a:graphicData>
            </a:graphic>
          </wp:inline>
        </w:drawing>
      </w:r>
    </w:p>
    <w:p w14:paraId="477EBA8E" w14:textId="77777777" w:rsidR="001D2EBF" w:rsidRPr="001D2EBF" w:rsidRDefault="001D2EBF" w:rsidP="008D7F0D">
      <w:pPr>
        <w:pStyle w:val="11Tiubng"/>
      </w:pPr>
      <w:r w:rsidRPr="001D2EBF">
        <w:t>Hình 1. Minh hoạ mức độ thoái hoá khớp gối theo thang đo KL</w:t>
      </w:r>
    </w:p>
    <w:bookmarkEnd w:id="0"/>
    <w:p w14:paraId="63C7BD8A" w14:textId="77777777" w:rsidR="001D2EBF" w:rsidRPr="001D2EBF" w:rsidRDefault="001D2EBF" w:rsidP="001D2EBF">
      <w:pPr>
        <w:pStyle w:val="11nidung"/>
      </w:pPr>
      <w:r w:rsidRPr="001D2EBF">
        <w:t xml:space="preserve">Những tiến bộ gần đây trong học sâu, đặc biệt là mạng CNN, đã cho thấy tiềm năng đáng kể trong phân loại thoái hoá khớp gối. Các tác giả trong </w:t>
      </w:r>
      <w:r w:rsidRPr="001D2EBF">
        <w:fldChar w:fldCharType="begin"/>
      </w:r>
      <w:r w:rsidRPr="001D2EBF">
        <w:instrText xml:space="preserve"> ADDIN ZOTERO_ITEM CSL_CITATION {"citationID":"BB3h1ZdC","properties":{"formattedCitation":"[9]","plainCitation":"[9]","noteIndex":0},"citationItems":[{"id":88,"uris":["http://zotero.org/users/18835222/items/LHRZPRR8"],"itemData":{"id":88,"type":"article-journal","container-title":"Diagnostics","issue":"8","note":"ISBN: 2075-4418","page":"1380","publisher":"MDPI","title":"Knee osteoarthritis detection and severity classification using residual neural networks on preprocessed x-ray images","volume":"13","author":[{"family":"Mohammed","given":"Abdul Sami"},{"family":"Hasanaath","given":"Ahmed Abul"},{"family":"Latif","given":"Ghazanfar"},{"family":"Bashar","given":"Abul"}],"issued":{"date-parts":[["2023"]]}}}],"schema":"https://github.com/citation-style-language/schema/raw/master/csl-citation.json"} </w:instrText>
      </w:r>
      <w:r w:rsidRPr="001D2EBF">
        <w:fldChar w:fldCharType="separate"/>
      </w:r>
      <w:r w:rsidRPr="001D2EBF">
        <w:t>[9]</w:t>
      </w:r>
      <w:r w:rsidRPr="001D2EBF">
        <w:fldChar w:fldCharType="end"/>
      </w:r>
      <w:r w:rsidRPr="001D2EBF">
        <w:t xml:space="preserve"> thực nghiệm trên sáu mô hình CNN (VGG16, VGG19, ResNet101, MobileNetV2, InceptionResNetV2, và DenseNet121) với kết quả báo cáo độ chính xác đạt 69% cho mô hình ResNet101. Kết quả tương tự cho mô hình ResNet152 với độ chính xác 56.75% cũng được báo cáo trong </w:t>
      </w:r>
      <w:r w:rsidRPr="001D2EBF">
        <w:fldChar w:fldCharType="begin"/>
      </w:r>
      <w:r w:rsidRPr="001D2EBF">
        <w:instrText xml:space="preserve"> ADDIN ZOTERO_ITEM CSL_CITATION {"citationID":"2zRI5k96","properties":{"formattedCitation":"[10]","plainCitation":"[10]","noteIndex":0},"citationItems":[{"id":94,"uris":["http://zotero.org/users/18835222/items/5UJMF6IT"],"itemData":{"id":94,"type":"article-journal","container-title":"Mathematical Modelling of Engineering Problems","issue":"5","note":"ISBN: 2369-0739","title":"An Automated System for Osteoarthritis Severity Scoring Using Residual Neural Networks.","volume":"10","author":[{"family":"Rachmad","given":"Aeri"},{"family":"Sonata","given":"Fifin"},{"family":"Hutagalung","given":"Juniar"},{"family":"Hapsari","given":"Dian"},{"family":"Fuad","given":"Muhammad"},{"family":"Sari Rochman","given":"Eka Mala"}],"issued":{"date-parts":[["2023"]]}}}],"schema":"https://github.com/citation-style-language/schema/raw/master/csl-citation.json"} </w:instrText>
      </w:r>
      <w:r w:rsidRPr="001D2EBF">
        <w:fldChar w:fldCharType="separate"/>
      </w:r>
      <w:r w:rsidRPr="001D2EBF">
        <w:rPr>
          <w:lang w:val="vi-VN"/>
        </w:rPr>
        <w:t>[10]</w:t>
      </w:r>
      <w:r w:rsidRPr="001D2EBF">
        <w:fldChar w:fldCharType="end"/>
      </w:r>
      <w:r w:rsidRPr="001D2EBF">
        <w:t xml:space="preserve">. Một cách nâng cao hiệu suất phân loại KL bằng việc tổng hợp đặc trưng bởi nhiều mô hình CNN (ResNet-34, VGG-19, DenseNet 121, và DenseNet 161) được đề xuất trong </w:t>
      </w:r>
      <w:r w:rsidRPr="001D2EBF">
        <w:fldChar w:fldCharType="begin"/>
      </w:r>
      <w:r w:rsidRPr="001D2EBF">
        <w:instrText xml:space="preserve"> ADDIN ZOTERO_ITEM CSL_CITATION {"citationID":"0H8fB7yk","properties":{"formattedCitation":"[11]","plainCitation":"[11]","noteIndex":0},"citationItems":[{"id":92,"uris":["http://zotero.org/users/18835222/items/VMF6TWX8"],"itemData":{"id":92,"type":"article-journal","container-title":"IEEE Access","note":"ISBN: 2169-3536","page":"48292-48303","publisher":"IEEE","title":"Knee osteoarthritis detection and classification using x-rays","volume":"11","author":[{"family":"Tariq","given":"Tayyaba"},{"family":"Suhail","given":"Zobia"},{"family":"Nawaz","given":"Zubair"}],"issued":{"date-parts":[["2023"]]}}}],"schema":"https://github.com/citation-style-language/schema/raw/master/csl-citation.json"} </w:instrText>
      </w:r>
      <w:r w:rsidRPr="001D2EBF">
        <w:fldChar w:fldCharType="separate"/>
      </w:r>
      <w:r w:rsidRPr="001D2EBF">
        <w:rPr>
          <w:lang w:val="vi-VN"/>
        </w:rPr>
        <w:t>[11]</w:t>
      </w:r>
      <w:r w:rsidRPr="001D2EBF">
        <w:fldChar w:fldCharType="end"/>
      </w:r>
      <w:r w:rsidRPr="001D2EBF">
        <w:t xml:space="preserve">. Qua thực nghiệm </w:t>
      </w:r>
      <w:r w:rsidRPr="001D2EBF">
        <w:fldChar w:fldCharType="begin"/>
      </w:r>
      <w:r w:rsidRPr="001D2EBF">
        <w:instrText xml:space="preserve"> ADDIN ZOTERO_ITEM CSL_CITATION {"citationID":"FzEqOWpD","properties":{"formattedCitation":"[9]","plainCitation":"[9]","noteIndex":0},"citationItems":[{"id":88,"uris":["http://zotero.org/users/18835222/items/LHRZPRR8"],"itemData":{"id":88,"type":"article-journal","container-title":"Diagnostics","issue":"8","note":"ISBN: 2075-4418","page":"1380","publisher":"MDPI","title":"Knee osteoarthritis detection and severity classification using residual neural networks on preprocessed x-ray images","volume":"13","author":[{"family":"Mohammed","given":"Abdul Sami"},{"family":"Hasanaath","given":"Ahmed Abul"},{"family":"Latif","given":"Ghazanfar"},{"family":"Bashar","given":"Abul"}],"issued":{"date-parts":[["2023"]]}}}],"schema":"https://github.com/citation-style-language/schema/raw/master/csl-citation.json"} </w:instrText>
      </w:r>
      <w:r w:rsidRPr="001D2EBF">
        <w:fldChar w:fldCharType="separate"/>
      </w:r>
      <w:r w:rsidRPr="001D2EBF">
        <w:t>[9]</w:t>
      </w:r>
      <w:r w:rsidRPr="001D2EBF">
        <w:fldChar w:fldCharType="end"/>
      </w:r>
      <w:r w:rsidRPr="001D2EBF">
        <w:t xml:space="preserve">, </w:t>
      </w:r>
      <w:r w:rsidRPr="001D2EBF">
        <w:fldChar w:fldCharType="begin"/>
      </w:r>
      <w:r w:rsidRPr="001D2EBF">
        <w:instrText xml:space="preserve"> ADDIN ZOTERO_ITEM CSL_CITATION {"citationID":"nx3Sl0F4","properties":{"formattedCitation":"[10]","plainCitation":"[10]","noteIndex":0},"citationItems":[{"id":94,"uris":["http://zotero.org/users/18835222/items/5UJMF6IT"],"itemData":{"id":94,"type":"article-journal","container-title":"Mathematical Modelling of Engineering Problems","issue":"5","note":"ISBN: 2369-0739","title":"An Automated System for Osteoarthritis Severity Scoring Using Residual Neural Networks.","volume":"10","author":[{"family":"Rachmad","given":"Aeri"},{"family":"Sonata","given":"Fifin"},{"family":"Hutagalung","given":"Juniar"},{"family":"Hapsari","given":"Dian"},{"family":"Fuad","given":"Muhammad"},{"family":"Sari Rochman","given":"Eka Mala"}],"issued":{"date-parts":[["2023"]]}}}],"schema":"https://github.com/citation-style-language/schema/raw/master/csl-citation.json"} </w:instrText>
      </w:r>
      <w:r w:rsidRPr="001D2EBF">
        <w:fldChar w:fldCharType="separate"/>
      </w:r>
      <w:r w:rsidRPr="001D2EBF">
        <w:rPr>
          <w:lang w:val="vi-VN"/>
        </w:rPr>
        <w:t>[10]</w:t>
      </w:r>
      <w:r w:rsidRPr="001D2EBF">
        <w:fldChar w:fldCharType="end"/>
      </w:r>
      <w:r w:rsidRPr="001D2EBF">
        <w:t xml:space="preserve">, </w:t>
      </w:r>
      <w:r w:rsidRPr="001D2EBF">
        <w:fldChar w:fldCharType="begin"/>
      </w:r>
      <w:r w:rsidRPr="001D2EBF">
        <w:instrText xml:space="preserve"> ADDIN ZOTERO_ITEM CSL_CITATION {"citationID":"PTwAybv2","properties":{"formattedCitation":"[11]","plainCitation":"[11]","noteIndex":0},"citationItems":[{"id":92,"uris":["http://zotero.org/users/18835222/items/VMF6TWX8"],"itemData":{"id":92,"type":"article-journal","container-title":"IEEE Access","note":"ISBN: 2169-3536","page":"48292-48303","publisher":"IEEE","title":"Knee osteoarthritis detection and classification using x-rays","volume":"11","author":[{"family":"Tariq","given":"Tayyaba"},{"family":"Suhail","given":"Zobia"},{"family":"Nawaz","given":"Zubair"}],"issued":{"date-parts":[["2023"]]}}}],"schema":"https://github.com/citation-style-language/schema/raw/master/csl-citation.json"} </w:instrText>
      </w:r>
      <w:r w:rsidRPr="001D2EBF">
        <w:fldChar w:fldCharType="separate"/>
      </w:r>
      <w:r w:rsidRPr="001D2EBF">
        <w:rPr>
          <w:lang w:val="vi-VN"/>
        </w:rPr>
        <w:t>[11]</w:t>
      </w:r>
      <w:r w:rsidRPr="001D2EBF">
        <w:fldChar w:fldCharType="end"/>
      </w:r>
      <w:r w:rsidRPr="001D2EBF">
        <w:t>, các mô hình nhẹ, mới hơn như ResNet đã chứng minh hiệu quả trong nhiều nhiệm vụ, bao gồm cả phân loại hình ảnh y tế.</w:t>
      </w:r>
    </w:p>
    <w:p w14:paraId="00BF3CD1" w14:textId="77777777" w:rsidR="001D2EBF" w:rsidRPr="001D2EBF" w:rsidRDefault="001D2EBF" w:rsidP="001D2EBF">
      <w:pPr>
        <w:pStyle w:val="11nidung"/>
      </w:pPr>
      <w:r w:rsidRPr="001D2EBF">
        <w:t xml:space="preserve">Bên cạnh đó, khi được tối ưu hóa đúng cách, các mô hình CNN có thể đạt được hiệu suất tốt hơn so với các mô hình CNN gốc. Các tác giả trong </w:t>
      </w:r>
      <w:r w:rsidRPr="001D2EBF">
        <w:fldChar w:fldCharType="begin"/>
      </w:r>
      <w:r w:rsidRPr="001D2EBF">
        <w:instrText xml:space="preserve"> ADDIN ZOTERO_ITEM CSL_CITATION {"citationID":"gcIxp1pd","properties":{"formattedCitation":"[12]","plainCitation":"[12]","noteIndex":0},"citationItems":[{"id":95,"uris":["http://zotero.org/users/18835222/items/TWGINAR6"],"itemData":{"id":95,"type":"article-journal","container-title":"Journal of Healthcare Engineering","issue":"1","note":"ISBN: 2040-2309","page":"5586529","publisher":"Wiley Online Library","title":"An automatic knee osteoarthritis diagnosis method based on deep learning: data from the osteoarthritis initiative","volume":"2021","author":[{"family":"Wang","given":"Yifan"},{"family":"Wang","given":"Xianan"},{"family":"Gao","given":"Tianning"},{"family":"Du","given":"Le"},{"family":"Liu","given":"Wei"}],"issued":{"date-parts":[["2021"]]}}}],"schema":"https://github.com/citation-style-language/schema/raw/master/csl-citation.json"} </w:instrText>
      </w:r>
      <w:r w:rsidRPr="001D2EBF">
        <w:fldChar w:fldCharType="separate"/>
      </w:r>
      <w:r w:rsidRPr="001D2EBF">
        <w:rPr>
          <w:bCs/>
          <w:lang w:val="vi-VN"/>
        </w:rPr>
        <w:t>[12]</w:t>
      </w:r>
      <w:r w:rsidRPr="001D2EBF">
        <w:fldChar w:fldCharType="end"/>
      </w:r>
      <w:r w:rsidRPr="001D2EBF">
        <w:t xml:space="preserve">, đề xuất một mô hình tự động dò tìm đối tượng và phân loại mức độ thoái hoá khớp gối. Trong đó, một mô-đun kết nối đặc trưng ảnh sử dụng Transformer đã được tích hợp trên bộ khung của mô hình ResNet50, nhằm cải thiện thêm độ chính xác 2.5% so với mô hình ResNet50 gốc. </w:t>
      </w:r>
    </w:p>
    <w:p w14:paraId="438CBDB2" w14:textId="77777777" w:rsidR="001D2EBF" w:rsidRPr="001D2EBF" w:rsidRDefault="001D2EBF" w:rsidP="001D2EBF">
      <w:pPr>
        <w:pStyle w:val="11nidung"/>
      </w:pPr>
      <w:r w:rsidRPr="001D2EBF">
        <w:t xml:space="preserve">Tương tự mô hình CNN 2D, tiềm năng của các mô hình </w:t>
      </w:r>
      <w:r w:rsidRPr="001D2EBF">
        <w:rPr>
          <w:bCs/>
        </w:rPr>
        <w:t>3D CNN</w:t>
      </w:r>
      <w:r w:rsidRPr="001D2EBF">
        <w:t xml:space="preserve"> trong việc khai thác thông tin thể tích từ dữ liệu ảnh chụp cộng hưởng từ để cải thiện độ chính xác chẩn đoán được khảo sát và đánh giá ở </w:t>
      </w:r>
      <w:r w:rsidRPr="001D2EBF">
        <w:fldChar w:fldCharType="begin"/>
      </w:r>
      <w:r w:rsidRPr="001D2EBF">
        <w:instrText xml:space="preserve"> ADDIN ZOTERO_ITEM CSL_CITATION {"citationID":"MOMM3Fxi","properties":{"formattedCitation":"[13]","plainCitation":"[13]","noteIndex":0},"citationItems":[{"id":96,"uris":["http://zotero.org/users/18835222/items/SSBVPKFH"],"itemData":{"id":96,"type":"article-journal","container-title":"Computational intelligence and neuroscience","issue":"1","note":"ISBN: 1687-5273","page":"4931437","publisher":"Wiley Online Library","title":"Emergence of deep learning in knee osteoarthritis diagnosis","volume":"2021","author":[{"family":"Yeoh","given":"Pauline Shan Qing"},{"family":"Lai","given":"Khin Wee"},{"family":"Goh","given":"Siew Li"},{"family":"Hasikin","given":"Khairunnisa"},{"family":"Hum","given":"Yan Chai"},{"family":"Tee","given":"Yee Kai"},{"family":"Dhanalakshmi","given":"Samiappan"}],"issued":{"date-parts":[["2021"]]}}}],"schema":"https://github.com/citation-style-language/schema/raw/master/csl-citation.json"} </w:instrText>
      </w:r>
      <w:r w:rsidRPr="001D2EBF">
        <w:fldChar w:fldCharType="separate"/>
      </w:r>
      <w:r w:rsidRPr="001D2EBF">
        <w:rPr>
          <w:lang w:val="vi-VN"/>
        </w:rPr>
        <w:t>[13]</w:t>
      </w:r>
      <w:r w:rsidRPr="001D2EBF">
        <w:fldChar w:fldCharType="end"/>
      </w:r>
      <w:r w:rsidRPr="001D2EBF">
        <w:t>. Tuy nhiên, nghiên cứu cũng chỉ ra rằng việc xây dựng các mô hình 3D CNN có độ chính xác cao và hiệu quả tính toán vẫn là một thách thức và là hướng nghiên cứu mở.</w:t>
      </w:r>
    </w:p>
    <w:p w14:paraId="0956301B" w14:textId="77777777" w:rsidR="001D2EBF" w:rsidRPr="001D2EBF" w:rsidRDefault="001D2EBF" w:rsidP="008D7F0D">
      <w:pPr>
        <w:pStyle w:val="06tiu2"/>
      </w:pPr>
      <w:r w:rsidRPr="001D2EBF">
        <w:lastRenderedPageBreak/>
        <w:t xml:space="preserve">2.2. Cơ sở dữ liệu thử nghiệm </w:t>
      </w:r>
    </w:p>
    <w:p w14:paraId="4A8043F7" w14:textId="77777777" w:rsidR="001D2EBF" w:rsidRPr="001D2EBF" w:rsidRDefault="001D2EBF" w:rsidP="001D2EBF">
      <w:pPr>
        <w:pStyle w:val="11nidung"/>
        <w:rPr>
          <w:lang w:val="pt-BR"/>
        </w:rPr>
      </w:pPr>
      <w:r w:rsidRPr="001D2EBF">
        <w:rPr>
          <w:lang w:val="pt-BR"/>
        </w:rPr>
        <w:t>Bộ dữ liệu được sử dụng trong nghiên cứu này được lấy từ cơ sở dữ liệu công khai Osteoarthritis Initiative (OAI)</w:t>
      </w:r>
      <w:r w:rsidRPr="001D2EBF">
        <w:rPr>
          <w:vertAlign w:val="superscript"/>
          <w:lang w:val="pt-BR"/>
        </w:rPr>
        <w:footnoteReference w:id="3"/>
      </w:r>
      <w:r w:rsidRPr="001D2EBF">
        <w:rPr>
          <w:lang w:val="pt-BR"/>
        </w:rPr>
        <w:t>. Tất cả các ảnh trong bộ dữ liệu đã được tiền xử lý và chuẩn hóa về kích thước 224 × 224 pixel. Bảng 1 thống kê chi tiết số lượng mẫu tương ứng với mức độ thoái hoá có trong bộ cơ sở dữ liệu này.</w:t>
      </w:r>
    </w:p>
    <w:p w14:paraId="35BC3180" w14:textId="77777777" w:rsidR="001D2EBF" w:rsidRPr="008D7F0D" w:rsidRDefault="001D2EBF" w:rsidP="008D7F0D">
      <w:pPr>
        <w:pStyle w:val="11Tiubng"/>
      </w:pPr>
      <w:r w:rsidRPr="008D7F0D">
        <w:t>Bảng 1. Phân bố dữ liệu trong cơ sở dữ liệu OAI</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1051"/>
        <w:gridCol w:w="826"/>
        <w:gridCol w:w="871"/>
      </w:tblGrid>
      <w:tr w:rsidR="001D2EBF" w:rsidRPr="008D7F0D" w14:paraId="080F2102" w14:textId="77777777" w:rsidTr="008D7F0D">
        <w:trPr>
          <w:trHeight w:val="257"/>
          <w:jc w:val="center"/>
        </w:trPr>
        <w:tc>
          <w:tcPr>
            <w:tcW w:w="2694" w:type="dxa"/>
            <w:vAlign w:val="center"/>
          </w:tcPr>
          <w:p w14:paraId="0FC3BC04" w14:textId="77777777" w:rsidR="001D2EBF" w:rsidRPr="008D7F0D" w:rsidRDefault="001D2EBF" w:rsidP="008D7F0D">
            <w:pPr>
              <w:pStyle w:val="10Bng"/>
              <w:rPr>
                <w:b/>
                <w:bCs/>
                <w:lang w:val="pt-BR" w:eastAsia="en-US"/>
              </w:rPr>
            </w:pPr>
            <w:r w:rsidRPr="008D7F0D">
              <w:rPr>
                <w:b/>
                <w:bCs/>
                <w:lang w:val="pt-BR" w:eastAsia="en-US"/>
              </w:rPr>
              <w:t>Mức độ thoái hoá</w:t>
            </w:r>
          </w:p>
        </w:tc>
        <w:tc>
          <w:tcPr>
            <w:tcW w:w="0" w:type="auto"/>
            <w:vAlign w:val="center"/>
          </w:tcPr>
          <w:p w14:paraId="6310A7FD" w14:textId="77777777" w:rsidR="001D2EBF" w:rsidRPr="008D7F0D" w:rsidRDefault="001D2EBF" w:rsidP="008D7F0D">
            <w:pPr>
              <w:pStyle w:val="10Bng"/>
              <w:rPr>
                <w:b/>
                <w:bCs/>
                <w:lang w:val="pt-BR" w:eastAsia="en-US"/>
              </w:rPr>
            </w:pPr>
            <w:r w:rsidRPr="008D7F0D">
              <w:rPr>
                <w:b/>
                <w:bCs/>
                <w:lang w:val="pt-BR" w:eastAsia="en-US"/>
              </w:rPr>
              <w:t>Huấn luyện</w:t>
            </w:r>
          </w:p>
        </w:tc>
        <w:tc>
          <w:tcPr>
            <w:tcW w:w="0" w:type="auto"/>
            <w:vAlign w:val="center"/>
          </w:tcPr>
          <w:p w14:paraId="11097A24" w14:textId="77777777" w:rsidR="001D2EBF" w:rsidRPr="008D7F0D" w:rsidRDefault="001D2EBF" w:rsidP="008D7F0D">
            <w:pPr>
              <w:pStyle w:val="10Bng"/>
              <w:rPr>
                <w:b/>
                <w:bCs/>
                <w:lang w:val="pt-BR" w:eastAsia="en-US"/>
              </w:rPr>
            </w:pPr>
            <w:r w:rsidRPr="008D7F0D">
              <w:rPr>
                <w:b/>
                <w:bCs/>
                <w:lang w:val="pt-BR" w:eastAsia="en-US"/>
              </w:rPr>
              <w:t>Xác thực</w:t>
            </w:r>
          </w:p>
        </w:tc>
        <w:tc>
          <w:tcPr>
            <w:tcW w:w="0" w:type="auto"/>
            <w:vAlign w:val="center"/>
          </w:tcPr>
          <w:p w14:paraId="339F79C4" w14:textId="77777777" w:rsidR="001D2EBF" w:rsidRPr="008D7F0D" w:rsidRDefault="001D2EBF" w:rsidP="008D7F0D">
            <w:pPr>
              <w:pStyle w:val="10Bng"/>
              <w:rPr>
                <w:b/>
                <w:bCs/>
                <w:lang w:val="pt-BR" w:eastAsia="en-US"/>
              </w:rPr>
            </w:pPr>
            <w:r w:rsidRPr="008D7F0D">
              <w:rPr>
                <w:b/>
                <w:bCs/>
                <w:lang w:val="pt-BR" w:eastAsia="en-US"/>
              </w:rPr>
              <w:t>Kiểm thử</w:t>
            </w:r>
          </w:p>
        </w:tc>
      </w:tr>
      <w:tr w:rsidR="001D2EBF" w:rsidRPr="001D2EBF" w14:paraId="5A37EF35" w14:textId="77777777" w:rsidTr="008D7F0D">
        <w:trPr>
          <w:trHeight w:val="231"/>
          <w:jc w:val="center"/>
        </w:trPr>
        <w:tc>
          <w:tcPr>
            <w:tcW w:w="2694" w:type="dxa"/>
          </w:tcPr>
          <w:p w14:paraId="4772042C" w14:textId="77777777" w:rsidR="001D2EBF" w:rsidRPr="001D2EBF" w:rsidRDefault="001D2EBF" w:rsidP="008D7F0D">
            <w:pPr>
              <w:pStyle w:val="10Bng"/>
              <w:rPr>
                <w:bCs/>
                <w:lang w:val="pt-BR" w:eastAsia="en-US"/>
              </w:rPr>
            </w:pPr>
            <w:r w:rsidRPr="001D2EBF">
              <w:rPr>
                <w:bCs/>
                <w:lang w:val="pt-BR" w:eastAsia="en-US"/>
              </w:rPr>
              <w:t>Mức 0</w:t>
            </w:r>
          </w:p>
        </w:tc>
        <w:tc>
          <w:tcPr>
            <w:tcW w:w="0" w:type="auto"/>
          </w:tcPr>
          <w:p w14:paraId="7C16D988" w14:textId="77777777" w:rsidR="001D2EBF" w:rsidRPr="001D2EBF" w:rsidRDefault="001D2EBF" w:rsidP="008D7F0D">
            <w:pPr>
              <w:pStyle w:val="10Bng"/>
              <w:rPr>
                <w:bCs/>
                <w:lang w:val="pt-BR" w:eastAsia="en-US"/>
              </w:rPr>
            </w:pPr>
            <w:r w:rsidRPr="001D2EBF">
              <w:rPr>
                <w:bCs/>
                <w:lang w:val="pt-BR" w:eastAsia="en-US"/>
              </w:rPr>
              <w:t>2 286</w:t>
            </w:r>
          </w:p>
        </w:tc>
        <w:tc>
          <w:tcPr>
            <w:tcW w:w="0" w:type="auto"/>
          </w:tcPr>
          <w:p w14:paraId="13A43689" w14:textId="77777777" w:rsidR="001D2EBF" w:rsidRPr="001D2EBF" w:rsidRDefault="001D2EBF" w:rsidP="008D7F0D">
            <w:pPr>
              <w:pStyle w:val="10Bng"/>
              <w:rPr>
                <w:bCs/>
                <w:lang w:val="pt-BR" w:eastAsia="en-US"/>
              </w:rPr>
            </w:pPr>
            <w:r w:rsidRPr="001D2EBF">
              <w:rPr>
                <w:bCs/>
                <w:lang w:val="pt-BR" w:eastAsia="en-US"/>
              </w:rPr>
              <w:t>328</w:t>
            </w:r>
          </w:p>
        </w:tc>
        <w:tc>
          <w:tcPr>
            <w:tcW w:w="0" w:type="auto"/>
          </w:tcPr>
          <w:p w14:paraId="1DCCF0A0" w14:textId="77777777" w:rsidR="001D2EBF" w:rsidRPr="001D2EBF" w:rsidRDefault="001D2EBF" w:rsidP="008D7F0D">
            <w:pPr>
              <w:pStyle w:val="10Bng"/>
              <w:rPr>
                <w:bCs/>
                <w:lang w:val="pt-BR" w:eastAsia="en-US"/>
              </w:rPr>
            </w:pPr>
            <w:r w:rsidRPr="001D2EBF">
              <w:rPr>
                <w:bCs/>
                <w:lang w:eastAsia="en-US"/>
              </w:rPr>
              <w:t>639</w:t>
            </w:r>
          </w:p>
        </w:tc>
      </w:tr>
      <w:tr w:rsidR="001D2EBF" w:rsidRPr="001D2EBF" w14:paraId="185F7F76" w14:textId="77777777" w:rsidTr="008D7F0D">
        <w:trPr>
          <w:trHeight w:val="222"/>
          <w:jc w:val="center"/>
        </w:trPr>
        <w:tc>
          <w:tcPr>
            <w:tcW w:w="2694" w:type="dxa"/>
          </w:tcPr>
          <w:p w14:paraId="2EE0B03A" w14:textId="77777777" w:rsidR="001D2EBF" w:rsidRPr="001D2EBF" w:rsidRDefault="001D2EBF" w:rsidP="008D7F0D">
            <w:pPr>
              <w:pStyle w:val="10Bng"/>
              <w:rPr>
                <w:bCs/>
                <w:lang w:val="pt-BR" w:eastAsia="en-US"/>
              </w:rPr>
            </w:pPr>
            <w:r w:rsidRPr="001D2EBF">
              <w:rPr>
                <w:bCs/>
                <w:lang w:val="pt-BR" w:eastAsia="en-US"/>
              </w:rPr>
              <w:t>Mức 1</w:t>
            </w:r>
          </w:p>
        </w:tc>
        <w:tc>
          <w:tcPr>
            <w:tcW w:w="0" w:type="auto"/>
          </w:tcPr>
          <w:p w14:paraId="7CD57117" w14:textId="77777777" w:rsidR="001D2EBF" w:rsidRPr="001D2EBF" w:rsidRDefault="001D2EBF" w:rsidP="008D7F0D">
            <w:pPr>
              <w:pStyle w:val="10Bng"/>
              <w:rPr>
                <w:bCs/>
                <w:lang w:val="pt-BR" w:eastAsia="en-US"/>
              </w:rPr>
            </w:pPr>
            <w:r w:rsidRPr="001D2EBF">
              <w:rPr>
                <w:bCs/>
                <w:lang w:eastAsia="en-US"/>
              </w:rPr>
              <w:t>1 046</w:t>
            </w:r>
          </w:p>
        </w:tc>
        <w:tc>
          <w:tcPr>
            <w:tcW w:w="0" w:type="auto"/>
          </w:tcPr>
          <w:p w14:paraId="23607F43" w14:textId="77777777" w:rsidR="001D2EBF" w:rsidRPr="001D2EBF" w:rsidRDefault="001D2EBF" w:rsidP="008D7F0D">
            <w:pPr>
              <w:pStyle w:val="10Bng"/>
              <w:rPr>
                <w:bCs/>
                <w:lang w:val="pt-BR" w:eastAsia="en-US"/>
              </w:rPr>
            </w:pPr>
            <w:r w:rsidRPr="001D2EBF">
              <w:rPr>
                <w:bCs/>
                <w:lang w:eastAsia="en-US"/>
              </w:rPr>
              <w:t>153</w:t>
            </w:r>
          </w:p>
        </w:tc>
        <w:tc>
          <w:tcPr>
            <w:tcW w:w="0" w:type="auto"/>
          </w:tcPr>
          <w:p w14:paraId="47FEE337" w14:textId="77777777" w:rsidR="001D2EBF" w:rsidRPr="001D2EBF" w:rsidRDefault="001D2EBF" w:rsidP="008D7F0D">
            <w:pPr>
              <w:pStyle w:val="10Bng"/>
              <w:rPr>
                <w:bCs/>
                <w:lang w:val="pt-BR" w:eastAsia="en-US"/>
              </w:rPr>
            </w:pPr>
            <w:r w:rsidRPr="001D2EBF">
              <w:rPr>
                <w:bCs/>
                <w:lang w:eastAsia="en-US"/>
              </w:rPr>
              <w:t>296</w:t>
            </w:r>
          </w:p>
        </w:tc>
      </w:tr>
      <w:tr w:rsidR="001D2EBF" w:rsidRPr="001D2EBF" w14:paraId="058DD19A" w14:textId="77777777" w:rsidTr="008D7F0D">
        <w:trPr>
          <w:trHeight w:val="222"/>
          <w:jc w:val="center"/>
        </w:trPr>
        <w:tc>
          <w:tcPr>
            <w:tcW w:w="2694" w:type="dxa"/>
          </w:tcPr>
          <w:p w14:paraId="22A99A7A" w14:textId="77777777" w:rsidR="001D2EBF" w:rsidRPr="001D2EBF" w:rsidRDefault="001D2EBF" w:rsidP="008D7F0D">
            <w:pPr>
              <w:pStyle w:val="10Bng"/>
              <w:rPr>
                <w:bCs/>
                <w:lang w:val="pt-BR" w:eastAsia="en-US"/>
              </w:rPr>
            </w:pPr>
            <w:r w:rsidRPr="001D2EBF">
              <w:rPr>
                <w:bCs/>
                <w:lang w:val="pt-BR" w:eastAsia="en-US"/>
              </w:rPr>
              <w:t>Mức 2</w:t>
            </w:r>
          </w:p>
        </w:tc>
        <w:tc>
          <w:tcPr>
            <w:tcW w:w="0" w:type="auto"/>
          </w:tcPr>
          <w:p w14:paraId="5F97EE2B" w14:textId="77777777" w:rsidR="001D2EBF" w:rsidRPr="001D2EBF" w:rsidRDefault="001D2EBF" w:rsidP="008D7F0D">
            <w:pPr>
              <w:pStyle w:val="10Bng"/>
              <w:rPr>
                <w:bCs/>
                <w:lang w:val="pt-BR" w:eastAsia="en-US"/>
              </w:rPr>
            </w:pPr>
            <w:r w:rsidRPr="001D2EBF">
              <w:rPr>
                <w:bCs/>
                <w:lang w:eastAsia="en-US"/>
              </w:rPr>
              <w:t>1 516</w:t>
            </w:r>
          </w:p>
        </w:tc>
        <w:tc>
          <w:tcPr>
            <w:tcW w:w="0" w:type="auto"/>
          </w:tcPr>
          <w:p w14:paraId="6298DC22" w14:textId="77777777" w:rsidR="001D2EBF" w:rsidRPr="001D2EBF" w:rsidRDefault="001D2EBF" w:rsidP="008D7F0D">
            <w:pPr>
              <w:pStyle w:val="10Bng"/>
              <w:rPr>
                <w:bCs/>
                <w:lang w:val="pt-BR" w:eastAsia="en-US"/>
              </w:rPr>
            </w:pPr>
            <w:r w:rsidRPr="001D2EBF">
              <w:rPr>
                <w:bCs/>
                <w:lang w:eastAsia="en-US"/>
              </w:rPr>
              <w:t>212</w:t>
            </w:r>
          </w:p>
        </w:tc>
        <w:tc>
          <w:tcPr>
            <w:tcW w:w="0" w:type="auto"/>
          </w:tcPr>
          <w:p w14:paraId="1D41EF80" w14:textId="77777777" w:rsidR="001D2EBF" w:rsidRPr="001D2EBF" w:rsidRDefault="001D2EBF" w:rsidP="008D7F0D">
            <w:pPr>
              <w:pStyle w:val="10Bng"/>
              <w:rPr>
                <w:bCs/>
                <w:lang w:val="pt-BR" w:eastAsia="en-US"/>
              </w:rPr>
            </w:pPr>
            <w:r w:rsidRPr="001D2EBF">
              <w:rPr>
                <w:bCs/>
                <w:lang w:eastAsia="en-US"/>
              </w:rPr>
              <w:t>447</w:t>
            </w:r>
          </w:p>
        </w:tc>
      </w:tr>
      <w:tr w:rsidR="001D2EBF" w:rsidRPr="001D2EBF" w14:paraId="16F7EECA" w14:textId="77777777" w:rsidTr="008D7F0D">
        <w:trPr>
          <w:trHeight w:val="222"/>
          <w:jc w:val="center"/>
        </w:trPr>
        <w:tc>
          <w:tcPr>
            <w:tcW w:w="2694" w:type="dxa"/>
          </w:tcPr>
          <w:p w14:paraId="2CAEBB17" w14:textId="77777777" w:rsidR="001D2EBF" w:rsidRPr="001D2EBF" w:rsidRDefault="001D2EBF" w:rsidP="008D7F0D">
            <w:pPr>
              <w:pStyle w:val="10Bng"/>
              <w:rPr>
                <w:bCs/>
                <w:lang w:val="pt-BR" w:eastAsia="en-US"/>
              </w:rPr>
            </w:pPr>
            <w:r w:rsidRPr="001D2EBF">
              <w:rPr>
                <w:bCs/>
                <w:lang w:val="pt-BR" w:eastAsia="en-US"/>
              </w:rPr>
              <w:t>Mức 3</w:t>
            </w:r>
          </w:p>
        </w:tc>
        <w:tc>
          <w:tcPr>
            <w:tcW w:w="0" w:type="auto"/>
          </w:tcPr>
          <w:p w14:paraId="464C3965" w14:textId="77777777" w:rsidR="001D2EBF" w:rsidRPr="001D2EBF" w:rsidRDefault="001D2EBF" w:rsidP="008D7F0D">
            <w:pPr>
              <w:pStyle w:val="10Bng"/>
              <w:rPr>
                <w:bCs/>
                <w:lang w:val="pt-BR" w:eastAsia="en-US"/>
              </w:rPr>
            </w:pPr>
            <w:r w:rsidRPr="001D2EBF">
              <w:rPr>
                <w:bCs/>
                <w:lang w:eastAsia="en-US"/>
              </w:rPr>
              <w:t>757</w:t>
            </w:r>
          </w:p>
        </w:tc>
        <w:tc>
          <w:tcPr>
            <w:tcW w:w="0" w:type="auto"/>
          </w:tcPr>
          <w:p w14:paraId="7542C1F0" w14:textId="77777777" w:rsidR="001D2EBF" w:rsidRPr="001D2EBF" w:rsidRDefault="001D2EBF" w:rsidP="008D7F0D">
            <w:pPr>
              <w:pStyle w:val="10Bng"/>
              <w:rPr>
                <w:bCs/>
                <w:lang w:val="pt-BR" w:eastAsia="en-US"/>
              </w:rPr>
            </w:pPr>
            <w:r w:rsidRPr="001D2EBF">
              <w:rPr>
                <w:bCs/>
                <w:lang w:eastAsia="en-US"/>
              </w:rPr>
              <w:t>106</w:t>
            </w:r>
          </w:p>
        </w:tc>
        <w:tc>
          <w:tcPr>
            <w:tcW w:w="0" w:type="auto"/>
          </w:tcPr>
          <w:p w14:paraId="1D1703C2" w14:textId="77777777" w:rsidR="001D2EBF" w:rsidRPr="001D2EBF" w:rsidRDefault="001D2EBF" w:rsidP="008D7F0D">
            <w:pPr>
              <w:pStyle w:val="10Bng"/>
              <w:rPr>
                <w:bCs/>
                <w:lang w:val="pt-BR" w:eastAsia="en-US"/>
              </w:rPr>
            </w:pPr>
            <w:r w:rsidRPr="001D2EBF">
              <w:rPr>
                <w:bCs/>
                <w:lang w:eastAsia="en-US"/>
              </w:rPr>
              <w:t>223</w:t>
            </w:r>
          </w:p>
        </w:tc>
      </w:tr>
      <w:tr w:rsidR="001D2EBF" w:rsidRPr="001D2EBF" w14:paraId="1800F449" w14:textId="77777777" w:rsidTr="008D7F0D">
        <w:trPr>
          <w:trHeight w:val="222"/>
          <w:jc w:val="center"/>
        </w:trPr>
        <w:tc>
          <w:tcPr>
            <w:tcW w:w="2694" w:type="dxa"/>
          </w:tcPr>
          <w:p w14:paraId="40906F88" w14:textId="77777777" w:rsidR="001D2EBF" w:rsidRPr="001D2EBF" w:rsidRDefault="001D2EBF" w:rsidP="008D7F0D">
            <w:pPr>
              <w:pStyle w:val="10Bng"/>
              <w:rPr>
                <w:bCs/>
                <w:lang w:val="pt-BR" w:eastAsia="en-US"/>
              </w:rPr>
            </w:pPr>
            <w:r w:rsidRPr="001D2EBF">
              <w:rPr>
                <w:bCs/>
                <w:lang w:val="pt-BR" w:eastAsia="en-US"/>
              </w:rPr>
              <w:t>Mức 4</w:t>
            </w:r>
          </w:p>
        </w:tc>
        <w:tc>
          <w:tcPr>
            <w:tcW w:w="0" w:type="auto"/>
          </w:tcPr>
          <w:p w14:paraId="00139E6F" w14:textId="77777777" w:rsidR="001D2EBF" w:rsidRPr="001D2EBF" w:rsidRDefault="001D2EBF" w:rsidP="008D7F0D">
            <w:pPr>
              <w:pStyle w:val="10Bng"/>
              <w:rPr>
                <w:bCs/>
                <w:lang w:val="pt-BR" w:eastAsia="en-US"/>
              </w:rPr>
            </w:pPr>
            <w:r w:rsidRPr="001D2EBF">
              <w:rPr>
                <w:bCs/>
                <w:lang w:eastAsia="en-US"/>
              </w:rPr>
              <w:t>173</w:t>
            </w:r>
          </w:p>
        </w:tc>
        <w:tc>
          <w:tcPr>
            <w:tcW w:w="0" w:type="auto"/>
          </w:tcPr>
          <w:p w14:paraId="0BB1BCA1" w14:textId="77777777" w:rsidR="001D2EBF" w:rsidRPr="001D2EBF" w:rsidRDefault="001D2EBF" w:rsidP="008D7F0D">
            <w:pPr>
              <w:pStyle w:val="10Bng"/>
              <w:rPr>
                <w:bCs/>
                <w:lang w:val="pt-BR" w:eastAsia="en-US"/>
              </w:rPr>
            </w:pPr>
            <w:r w:rsidRPr="001D2EBF">
              <w:rPr>
                <w:bCs/>
                <w:lang w:val="pt-BR" w:eastAsia="en-US"/>
              </w:rPr>
              <w:t>27</w:t>
            </w:r>
          </w:p>
        </w:tc>
        <w:tc>
          <w:tcPr>
            <w:tcW w:w="0" w:type="auto"/>
          </w:tcPr>
          <w:p w14:paraId="3C9E17B9" w14:textId="77777777" w:rsidR="001D2EBF" w:rsidRPr="001D2EBF" w:rsidRDefault="001D2EBF" w:rsidP="008D7F0D">
            <w:pPr>
              <w:pStyle w:val="10Bng"/>
              <w:rPr>
                <w:bCs/>
                <w:lang w:val="pt-BR" w:eastAsia="en-US"/>
              </w:rPr>
            </w:pPr>
            <w:r w:rsidRPr="001D2EBF">
              <w:rPr>
                <w:bCs/>
                <w:lang w:val="pt-BR" w:eastAsia="en-US"/>
              </w:rPr>
              <w:t>51</w:t>
            </w:r>
          </w:p>
        </w:tc>
      </w:tr>
      <w:tr w:rsidR="001D2EBF" w:rsidRPr="001D2EBF" w14:paraId="15109C20" w14:textId="77777777" w:rsidTr="008D7F0D">
        <w:trPr>
          <w:trHeight w:val="222"/>
          <w:jc w:val="center"/>
        </w:trPr>
        <w:tc>
          <w:tcPr>
            <w:tcW w:w="2694" w:type="dxa"/>
          </w:tcPr>
          <w:p w14:paraId="77A8613E" w14:textId="77777777" w:rsidR="001D2EBF" w:rsidRPr="001D2EBF" w:rsidRDefault="001D2EBF" w:rsidP="008D7F0D">
            <w:pPr>
              <w:pStyle w:val="10Bng"/>
              <w:rPr>
                <w:lang w:val="pt-BR" w:eastAsia="en-US"/>
              </w:rPr>
            </w:pPr>
            <w:r w:rsidRPr="001D2EBF">
              <w:rPr>
                <w:lang w:val="pt-BR" w:eastAsia="en-US"/>
              </w:rPr>
              <w:t>Tổng</w:t>
            </w:r>
          </w:p>
        </w:tc>
        <w:tc>
          <w:tcPr>
            <w:tcW w:w="0" w:type="auto"/>
          </w:tcPr>
          <w:p w14:paraId="11A787BB" w14:textId="77777777" w:rsidR="001D2EBF" w:rsidRPr="001D2EBF" w:rsidRDefault="001D2EBF" w:rsidP="008D7F0D">
            <w:pPr>
              <w:pStyle w:val="10Bng"/>
              <w:rPr>
                <w:bCs/>
                <w:lang w:eastAsia="en-US"/>
              </w:rPr>
            </w:pPr>
            <w:r w:rsidRPr="001D2EBF">
              <w:rPr>
                <w:bCs/>
                <w:lang w:eastAsia="en-US"/>
              </w:rPr>
              <w:t>5 778</w:t>
            </w:r>
          </w:p>
        </w:tc>
        <w:tc>
          <w:tcPr>
            <w:tcW w:w="0" w:type="auto"/>
          </w:tcPr>
          <w:p w14:paraId="630EBC51" w14:textId="77777777" w:rsidR="001D2EBF" w:rsidRPr="001D2EBF" w:rsidRDefault="001D2EBF" w:rsidP="008D7F0D">
            <w:pPr>
              <w:pStyle w:val="10Bng"/>
              <w:rPr>
                <w:bCs/>
                <w:lang w:val="pt-BR" w:eastAsia="en-US"/>
              </w:rPr>
            </w:pPr>
            <w:r w:rsidRPr="001D2EBF">
              <w:rPr>
                <w:bCs/>
                <w:lang w:val="pt-BR" w:eastAsia="en-US"/>
              </w:rPr>
              <w:t>826</w:t>
            </w:r>
          </w:p>
        </w:tc>
        <w:tc>
          <w:tcPr>
            <w:tcW w:w="0" w:type="auto"/>
          </w:tcPr>
          <w:p w14:paraId="475B4FC9" w14:textId="77777777" w:rsidR="001D2EBF" w:rsidRPr="001D2EBF" w:rsidRDefault="001D2EBF" w:rsidP="008D7F0D">
            <w:pPr>
              <w:pStyle w:val="10Bng"/>
              <w:rPr>
                <w:bCs/>
                <w:lang w:val="pt-BR" w:eastAsia="en-US"/>
              </w:rPr>
            </w:pPr>
            <w:r w:rsidRPr="001D2EBF">
              <w:rPr>
                <w:bCs/>
                <w:lang w:val="pt-BR" w:eastAsia="en-US"/>
              </w:rPr>
              <w:t>1 656</w:t>
            </w:r>
          </w:p>
        </w:tc>
      </w:tr>
    </w:tbl>
    <w:p w14:paraId="394243C1" w14:textId="77777777" w:rsidR="001D2EBF" w:rsidRPr="001D2EBF" w:rsidRDefault="001D2EBF" w:rsidP="008D7F0D">
      <w:pPr>
        <w:pStyle w:val="11nidung"/>
        <w:spacing w:before="240"/>
        <w:rPr>
          <w:lang w:val="pt-BR"/>
        </w:rPr>
      </w:pPr>
      <w:r w:rsidRPr="001D2EBF">
        <w:t xml:space="preserve">Tuy nhiên, kết quả trong </w:t>
      </w:r>
      <w:r w:rsidRPr="001D2EBF">
        <w:rPr>
          <w:lang w:val="pt-BR"/>
        </w:rPr>
        <w:t>Bảng 1 cho thấy bộ dữ liệu OAI tồn tại hiện tượng mất cân bằng lớp rõ rệt giữa các mức độ thoái hóa khớp gối. Trong tập huấn luyện gồm 5 778 ảnh, các mẫu thuộc mức độ thoái hóa nhẹ và trung bình (mức 0, mức 1 và mức 2) chiếm tỷ lệ áp đảo, với lần lượt 2 286, 1 046 và 1 516 ảnh. Ngược lại, số lượng mẫu ở các mức độ nặng giảm mạnh, đặc biệt là mức 4 chỉ có 173 ảnh, chiếm một tỷ lệ rất nhỏ so với tổng số mẫu. Xu hướng phân bố tương tự cũng được quan sát trong tập xác thực và tập kiểm thử, trong đó số lượng ảnh ở mức 4 lần lượt chỉ là 27 và 51 ảnh.</w:t>
      </w:r>
    </w:p>
    <w:p w14:paraId="3E2E0B92" w14:textId="77777777" w:rsidR="001D2EBF" w:rsidRPr="001D2EBF" w:rsidRDefault="001D2EBF" w:rsidP="001D2EBF">
      <w:pPr>
        <w:pStyle w:val="11nidung"/>
        <w:rPr>
          <w:lang w:val="pt-BR"/>
        </w:rPr>
      </w:pPr>
      <w:r w:rsidRPr="001D2EBF">
        <w:rPr>
          <w:lang w:val="pt-BR"/>
        </w:rPr>
        <w:t>Sự chênh lệch đáng kể giữa các lớp này phản ánh đặc điểm thực tế của dữ liệu lâm sàng, nhưng đồng thời đặt ra thách thức lớn cho quá trình huấn luyện mô hình học sâu. Do đó, việc áp dụng các kỹ thuật xử lý mất cân bằng dữ liệu là cần thiết nhằm nâng cao hiệu quả phân loại trên toàn bộ các mức độ bệnh.</w:t>
      </w:r>
    </w:p>
    <w:p w14:paraId="077EAC52" w14:textId="77777777" w:rsidR="001D2EBF" w:rsidRPr="001D2EBF" w:rsidRDefault="001D2EBF" w:rsidP="008D7F0D">
      <w:pPr>
        <w:pStyle w:val="06tiu2"/>
      </w:pPr>
      <w:r w:rsidRPr="001D2EBF">
        <w:t>2.3. Xử lý mất cân bằng dữ liệu</w:t>
      </w:r>
    </w:p>
    <w:p w14:paraId="21A575D2" w14:textId="77777777" w:rsidR="001D2EBF" w:rsidRPr="001D2EBF" w:rsidRDefault="001D2EBF" w:rsidP="001D2EBF">
      <w:pPr>
        <w:pStyle w:val="11nidung"/>
        <w:rPr>
          <w:lang w:val="pt-BR"/>
        </w:rPr>
      </w:pPr>
      <w:r w:rsidRPr="001D2EBF">
        <w:rPr>
          <w:lang w:val="pt-BR"/>
        </w:rPr>
        <w:t xml:space="preserve">Để xử lý hiện tượng mất cân bằng dữ liệu trong bộ dữ liệu OAI, chúng tôi sử dụng phương pháp gán trọng số lớp dựa trên phân bố mẫu của tập huấn luyện. Phương pháp này đã được chứng minh tính hiệu quả với các mô hình học sâu như trong tài liệu </w:t>
      </w:r>
      <w:r w:rsidRPr="001D2EBF">
        <w:rPr>
          <w:lang w:val="pt-BR"/>
        </w:rPr>
        <w:fldChar w:fldCharType="begin"/>
      </w:r>
      <w:r w:rsidRPr="001D2EBF">
        <w:rPr>
          <w:lang w:val="pt-BR"/>
        </w:rPr>
        <w:instrText xml:space="preserve"> ADDIN ZOTERO_ITEM CSL_CITATION {"citationID":"LLC0OXsz","properties":{"formattedCitation":"[14], [15]","plainCitation":"[14], [15]","noteIndex":0},"citationItems":[{"id":97,"uris":["http://zotero.org/users/18835222/items/2ZKQXD5S"],"itemData":{"id":97,"type":"paper-conference","container-title":"International conference on machine learning","ISBN":"2640-3498","page":"872-881","publisher":"PMLR","title":"What is the effect of importance weighting in deep learning?","author":[{"family":"Byrd","given":"Jonathon"},{"family":"Lipton","given":"Zachary"}],"issued":{"date-parts":[["2019"]]}}},{"id":98,"uris":["http://zotero.org/users/18835222/items/FXMA76VE"],"itemData":{"id":98,"type":"article-journal","container-title":"Journal of big data","issue":"1","note":"ISBN: 2196-1115","page":"27","publisher":"Springer","title":"Survey on deep learning with class imbalance","volume":"6","author":[{"family":"Johnson","given":"Justin M."},{"family":"Khoshgoftaar","given":"Taghi M."}],"issued":{"date-parts":[["2019"]]}}}],"schema":"https://github.com/citation-style-language/schema/raw/master/csl-citation.json"} </w:instrText>
      </w:r>
      <w:r w:rsidRPr="001D2EBF">
        <w:rPr>
          <w:lang w:val="pt-BR"/>
        </w:rPr>
        <w:fldChar w:fldCharType="separate"/>
      </w:r>
      <w:r w:rsidRPr="001D2EBF">
        <w:rPr>
          <w:lang w:val="pt-BR"/>
        </w:rPr>
        <w:t>[14], [15]</w:t>
      </w:r>
      <w:r w:rsidRPr="001D2EBF">
        <w:fldChar w:fldCharType="end"/>
      </w:r>
      <w:r w:rsidRPr="001D2EBF">
        <w:rPr>
          <w:lang w:val="pt-BR"/>
        </w:rPr>
        <w:t>.</w:t>
      </w:r>
    </w:p>
    <w:p w14:paraId="63A5BD52" w14:textId="77777777" w:rsidR="001D2EBF" w:rsidRPr="001D2EBF" w:rsidRDefault="001D2EBF" w:rsidP="001D2EBF">
      <w:pPr>
        <w:pStyle w:val="11nidung"/>
        <w:rPr>
          <w:lang w:val="pt-BR"/>
        </w:rPr>
      </w:pPr>
      <w:r w:rsidRPr="001D2EBF">
        <w:rPr>
          <w:lang w:val="pt-BR"/>
        </w:rPr>
        <w:t>Trọng số của mỗi lớp được tính theo công thức nghịch đảo tần suất, nhằm đảm bảo các lớp có số lượng mẫu ít hơn sẽ có ảnh hưởng lớn hơn trong quá trình tối ưu hàm mất mát. Cụ thể, trọng số của lớp i được xác định theo công thức dưới đây:</w:t>
      </w:r>
    </w:p>
    <w:p w14:paraId="685CF04B" w14:textId="63794D34" w:rsidR="001D2EBF" w:rsidRPr="001D2EBF" w:rsidRDefault="001D2EBF" w:rsidP="001D2EBF">
      <w:pPr>
        <w:pStyle w:val="11nidung"/>
        <w:rPr>
          <w:lang w:val="pt-BR"/>
        </w:rPr>
      </w:pPr>
      <m:oMathPara>
        <m:oMath>
          <m:sSub>
            <m:sSubPr>
              <m:ctrlPr>
                <w:rPr>
                  <w:rFonts w:ascii="Cambria Math" w:hAnsi="Cambria Math"/>
                  <w:i/>
                  <w:lang w:val="pt-BR"/>
                </w:rPr>
              </m:ctrlPr>
            </m:sSubPr>
            <m:e>
              <m:r>
                <w:rPr>
                  <w:rFonts w:ascii="Cambria Math" w:hAnsi="Cambria Math"/>
                  <w:lang w:val="pt-BR"/>
                </w:rPr>
                <m:t>w</m:t>
              </m:r>
            </m:e>
            <m:sub>
              <m:r>
                <w:rPr>
                  <w:rFonts w:ascii="Cambria Math" w:hAnsi="Cambria Math"/>
                  <w:lang w:val="pt-BR"/>
                </w:rPr>
                <m:t>i</m:t>
              </m:r>
            </m:sub>
          </m:sSub>
          <m:r>
            <w:rPr>
              <w:rFonts w:ascii="Cambria Math" w:hAnsi="Cambria Math"/>
              <w:lang w:val="pt-BR"/>
            </w:rPr>
            <m:t xml:space="preserve">= </m:t>
          </m:r>
          <m:f>
            <m:fPr>
              <m:ctrlPr>
                <w:rPr>
                  <w:rFonts w:ascii="Cambria Math" w:hAnsi="Cambria Math"/>
                  <w:i/>
                  <w:lang w:val="pt-BR"/>
                </w:rPr>
              </m:ctrlPr>
            </m:fPr>
            <m:num>
              <m:r>
                <w:rPr>
                  <w:rFonts w:ascii="Cambria Math" w:hAnsi="Cambria Math"/>
                  <w:lang w:val="pt-BR"/>
                </w:rPr>
                <m:t>N</m:t>
              </m:r>
            </m:num>
            <m:den>
              <m:r>
                <w:rPr>
                  <w:rFonts w:ascii="Cambria Math" w:hAnsi="Cambria Math"/>
                  <w:lang w:val="pt-BR"/>
                </w:rPr>
                <m:t>K×</m:t>
              </m:r>
              <m:sSub>
                <m:sSubPr>
                  <m:ctrlPr>
                    <w:rPr>
                      <w:rFonts w:ascii="Cambria Math" w:hAnsi="Cambria Math"/>
                      <w:i/>
                      <w:lang w:val="pt-BR"/>
                    </w:rPr>
                  </m:ctrlPr>
                </m:sSubPr>
                <m:e>
                  <m:r>
                    <w:rPr>
                      <w:rFonts w:ascii="Cambria Math" w:hAnsi="Cambria Math"/>
                      <w:lang w:val="pt-BR"/>
                    </w:rPr>
                    <m:t>n</m:t>
                  </m:r>
                </m:e>
                <m:sub>
                  <m:r>
                    <w:rPr>
                      <w:rFonts w:ascii="Cambria Math" w:hAnsi="Cambria Math"/>
                      <w:lang w:val="pt-BR"/>
                    </w:rPr>
                    <m:t>i</m:t>
                  </m:r>
                </m:sub>
              </m:sSub>
            </m:den>
          </m:f>
        </m:oMath>
      </m:oMathPara>
    </w:p>
    <w:p w14:paraId="507B509A" w14:textId="77777777" w:rsidR="001D2EBF" w:rsidRPr="001D2EBF" w:rsidRDefault="001D2EBF" w:rsidP="001D2EBF">
      <w:pPr>
        <w:pStyle w:val="11nidung"/>
        <w:rPr>
          <w:lang w:val="pt-BR"/>
        </w:rPr>
      </w:pPr>
      <w:r w:rsidRPr="001D2EBF">
        <w:rPr>
          <w:lang w:val="pt-BR"/>
        </w:rPr>
        <w:t xml:space="preserve">Trong đó: </w:t>
      </w:r>
    </w:p>
    <w:p w14:paraId="25CFF83E" w14:textId="77777777" w:rsidR="001D2EBF" w:rsidRPr="001D2EBF" w:rsidRDefault="001D2EBF" w:rsidP="001D2EBF">
      <w:pPr>
        <w:pStyle w:val="11nidung"/>
        <w:rPr>
          <w:lang w:val="pt-BR"/>
        </w:rPr>
      </w:pPr>
      <w:r w:rsidRPr="001D2EBF">
        <w:rPr>
          <w:lang w:val="pt-BR"/>
        </w:rPr>
        <w:lastRenderedPageBreak/>
        <w:t>- N là tổng số mẫu trong tập huấn luyện,</w:t>
      </w:r>
    </w:p>
    <w:p w14:paraId="36732343" w14:textId="77777777" w:rsidR="001D2EBF" w:rsidRPr="001D2EBF" w:rsidRDefault="001D2EBF" w:rsidP="001D2EBF">
      <w:pPr>
        <w:pStyle w:val="11nidung"/>
        <w:rPr>
          <w:lang w:val="pt-BR"/>
        </w:rPr>
      </w:pPr>
      <w:r w:rsidRPr="001D2EBF">
        <w:rPr>
          <w:lang w:val="pt-BR"/>
        </w:rPr>
        <w:t>- K là tổng số lớp (trong nghiên cứu này K = 5),</w:t>
      </w:r>
    </w:p>
    <w:p w14:paraId="7A1C98C7" w14:textId="77777777" w:rsidR="001D2EBF" w:rsidRPr="001D2EBF" w:rsidRDefault="001D2EBF" w:rsidP="001D2EBF">
      <w:pPr>
        <w:pStyle w:val="11nidung"/>
        <w:rPr>
          <w:lang w:val="pt-BR"/>
        </w:rPr>
      </w:pPr>
      <w:r w:rsidRPr="001D2EBF">
        <w:rPr>
          <w:lang w:val="pt-BR"/>
        </w:rPr>
        <w:t>- n</w:t>
      </w:r>
      <w:r w:rsidRPr="001D2EBF">
        <w:rPr>
          <w:vertAlign w:val="subscript"/>
          <w:lang w:val="pt-BR"/>
        </w:rPr>
        <w:t xml:space="preserve">i </w:t>
      </w:r>
      <w:r w:rsidRPr="001D2EBF">
        <w:rPr>
          <w:lang w:val="pt-BR"/>
        </w:rPr>
        <w:t>là số lượng mẫu thuộc lớp i.</w:t>
      </w:r>
    </w:p>
    <w:p w14:paraId="361E0986" w14:textId="77777777" w:rsidR="001D2EBF" w:rsidRPr="008D7F0D" w:rsidRDefault="001D2EBF" w:rsidP="008D7F0D">
      <w:pPr>
        <w:pStyle w:val="11Tiubng"/>
      </w:pPr>
      <w:r w:rsidRPr="008D7F0D">
        <w:t>Bảng 2. Bảng trọng số cho từng lớp</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9"/>
        <w:gridCol w:w="893"/>
        <w:gridCol w:w="1648"/>
      </w:tblGrid>
      <w:tr w:rsidR="001D2EBF" w:rsidRPr="008D7F0D" w14:paraId="0CE1A9FE" w14:textId="77777777" w:rsidTr="008D7F0D">
        <w:trPr>
          <w:jc w:val="center"/>
        </w:trPr>
        <w:tc>
          <w:tcPr>
            <w:tcW w:w="2699" w:type="dxa"/>
          </w:tcPr>
          <w:p w14:paraId="39601DA4" w14:textId="77777777" w:rsidR="001D2EBF" w:rsidRPr="008D7F0D" w:rsidRDefault="001D2EBF" w:rsidP="008D7F0D">
            <w:pPr>
              <w:pStyle w:val="10Bng"/>
              <w:rPr>
                <w:b/>
                <w:bCs/>
                <w:lang w:val="pt-BR" w:eastAsia="en-US"/>
              </w:rPr>
            </w:pPr>
            <w:r w:rsidRPr="008D7F0D">
              <w:rPr>
                <w:b/>
                <w:bCs/>
                <w:lang w:val="pt-BR" w:eastAsia="en-US"/>
              </w:rPr>
              <w:t>Mức độ thoái hoá</w:t>
            </w:r>
          </w:p>
        </w:tc>
        <w:tc>
          <w:tcPr>
            <w:tcW w:w="0" w:type="auto"/>
          </w:tcPr>
          <w:p w14:paraId="375DECC1" w14:textId="77777777" w:rsidR="001D2EBF" w:rsidRPr="008D7F0D" w:rsidRDefault="001D2EBF" w:rsidP="008D7F0D">
            <w:pPr>
              <w:pStyle w:val="10Bng"/>
              <w:rPr>
                <w:b/>
                <w:bCs/>
                <w:lang w:val="pt-BR" w:eastAsia="en-US"/>
              </w:rPr>
            </w:pPr>
            <w:r w:rsidRPr="008D7F0D">
              <w:rPr>
                <w:b/>
                <w:bCs/>
                <w:lang w:val="pt-BR" w:eastAsia="en-US"/>
              </w:rPr>
              <w:t>Số mẫu n</w:t>
            </w:r>
            <w:r w:rsidRPr="008D7F0D">
              <w:rPr>
                <w:b/>
                <w:bCs/>
                <w:vertAlign w:val="subscript"/>
                <w:lang w:val="pt-BR" w:eastAsia="en-US"/>
              </w:rPr>
              <w:t>i</w:t>
            </w:r>
          </w:p>
        </w:tc>
        <w:tc>
          <w:tcPr>
            <w:tcW w:w="1648" w:type="dxa"/>
          </w:tcPr>
          <w:p w14:paraId="2950693A" w14:textId="77777777" w:rsidR="001D2EBF" w:rsidRPr="008D7F0D" w:rsidRDefault="001D2EBF" w:rsidP="008D7F0D">
            <w:pPr>
              <w:pStyle w:val="10Bng"/>
              <w:rPr>
                <w:b/>
                <w:bCs/>
                <w:lang w:val="pt-BR" w:eastAsia="en-US"/>
              </w:rPr>
            </w:pPr>
            <w:r w:rsidRPr="008D7F0D">
              <w:rPr>
                <w:b/>
                <w:bCs/>
                <w:lang w:val="pt-BR" w:eastAsia="en-US"/>
              </w:rPr>
              <w:t>Trọng số lớp (w</w:t>
            </w:r>
            <w:r w:rsidRPr="008D7F0D">
              <w:rPr>
                <w:b/>
                <w:bCs/>
                <w:vertAlign w:val="subscript"/>
                <w:lang w:val="pt-BR" w:eastAsia="en-US"/>
              </w:rPr>
              <w:t>i</w:t>
            </w:r>
            <w:r w:rsidRPr="008D7F0D">
              <w:rPr>
                <w:b/>
                <w:bCs/>
                <w:lang w:val="pt-BR" w:eastAsia="en-US"/>
              </w:rPr>
              <w:t>)</w:t>
            </w:r>
          </w:p>
        </w:tc>
      </w:tr>
      <w:tr w:rsidR="001D2EBF" w:rsidRPr="001D2EBF" w14:paraId="305934C5" w14:textId="77777777" w:rsidTr="008D7F0D">
        <w:trPr>
          <w:jc w:val="center"/>
        </w:trPr>
        <w:tc>
          <w:tcPr>
            <w:tcW w:w="2699" w:type="dxa"/>
          </w:tcPr>
          <w:p w14:paraId="48433988" w14:textId="77777777" w:rsidR="001D2EBF" w:rsidRPr="001D2EBF" w:rsidRDefault="001D2EBF" w:rsidP="008D7F0D">
            <w:pPr>
              <w:pStyle w:val="10Bng"/>
              <w:rPr>
                <w:bCs/>
                <w:lang w:val="pt-BR" w:eastAsia="en-US"/>
              </w:rPr>
            </w:pPr>
            <w:r w:rsidRPr="001D2EBF">
              <w:rPr>
                <w:bCs/>
                <w:lang w:val="pt-BR" w:eastAsia="en-US"/>
              </w:rPr>
              <w:t>Mức 0</w:t>
            </w:r>
          </w:p>
        </w:tc>
        <w:tc>
          <w:tcPr>
            <w:tcW w:w="0" w:type="auto"/>
          </w:tcPr>
          <w:p w14:paraId="56030274" w14:textId="77777777" w:rsidR="001D2EBF" w:rsidRPr="001D2EBF" w:rsidRDefault="001D2EBF" w:rsidP="008D7F0D">
            <w:pPr>
              <w:pStyle w:val="10Bng"/>
              <w:rPr>
                <w:bCs/>
                <w:lang w:val="pt-BR" w:eastAsia="en-US"/>
              </w:rPr>
            </w:pPr>
            <w:r w:rsidRPr="001D2EBF">
              <w:rPr>
                <w:bCs/>
                <w:lang w:val="pt-BR" w:eastAsia="en-US"/>
              </w:rPr>
              <w:t>2 286</w:t>
            </w:r>
          </w:p>
        </w:tc>
        <w:tc>
          <w:tcPr>
            <w:tcW w:w="1648" w:type="dxa"/>
          </w:tcPr>
          <w:p w14:paraId="4C81F322" w14:textId="77777777" w:rsidR="001D2EBF" w:rsidRPr="001D2EBF" w:rsidRDefault="001D2EBF" w:rsidP="008D7F0D">
            <w:pPr>
              <w:pStyle w:val="10Bng"/>
              <w:rPr>
                <w:bCs/>
                <w:lang w:val="pt-BR" w:eastAsia="en-US"/>
              </w:rPr>
            </w:pPr>
            <w:r w:rsidRPr="001D2EBF">
              <w:rPr>
                <w:bCs/>
                <w:lang w:val="pt-BR" w:eastAsia="en-US"/>
              </w:rPr>
              <w:t>0.51</w:t>
            </w:r>
          </w:p>
        </w:tc>
      </w:tr>
      <w:tr w:rsidR="001D2EBF" w:rsidRPr="001D2EBF" w14:paraId="4EBD13EE" w14:textId="77777777" w:rsidTr="008D7F0D">
        <w:trPr>
          <w:jc w:val="center"/>
        </w:trPr>
        <w:tc>
          <w:tcPr>
            <w:tcW w:w="2699" w:type="dxa"/>
          </w:tcPr>
          <w:p w14:paraId="694A461A" w14:textId="77777777" w:rsidR="001D2EBF" w:rsidRPr="001D2EBF" w:rsidRDefault="001D2EBF" w:rsidP="008D7F0D">
            <w:pPr>
              <w:pStyle w:val="10Bng"/>
              <w:rPr>
                <w:bCs/>
                <w:lang w:val="pt-BR" w:eastAsia="en-US"/>
              </w:rPr>
            </w:pPr>
            <w:r w:rsidRPr="001D2EBF">
              <w:rPr>
                <w:bCs/>
                <w:lang w:val="pt-BR" w:eastAsia="en-US"/>
              </w:rPr>
              <w:t>Mức 1</w:t>
            </w:r>
          </w:p>
        </w:tc>
        <w:tc>
          <w:tcPr>
            <w:tcW w:w="0" w:type="auto"/>
          </w:tcPr>
          <w:p w14:paraId="617039CC" w14:textId="77777777" w:rsidR="001D2EBF" w:rsidRPr="001D2EBF" w:rsidRDefault="001D2EBF" w:rsidP="008D7F0D">
            <w:pPr>
              <w:pStyle w:val="10Bng"/>
              <w:rPr>
                <w:bCs/>
                <w:lang w:val="pt-BR" w:eastAsia="en-US"/>
              </w:rPr>
            </w:pPr>
            <w:r w:rsidRPr="001D2EBF">
              <w:rPr>
                <w:bCs/>
                <w:lang w:eastAsia="en-US"/>
              </w:rPr>
              <w:t>1 046</w:t>
            </w:r>
          </w:p>
        </w:tc>
        <w:tc>
          <w:tcPr>
            <w:tcW w:w="1648" w:type="dxa"/>
          </w:tcPr>
          <w:p w14:paraId="29662598" w14:textId="77777777" w:rsidR="001D2EBF" w:rsidRPr="001D2EBF" w:rsidRDefault="001D2EBF" w:rsidP="008D7F0D">
            <w:pPr>
              <w:pStyle w:val="10Bng"/>
              <w:rPr>
                <w:bCs/>
                <w:lang w:val="pt-BR" w:eastAsia="en-US"/>
              </w:rPr>
            </w:pPr>
            <w:r w:rsidRPr="001D2EBF">
              <w:rPr>
                <w:bCs/>
                <w:lang w:val="pt-BR" w:eastAsia="en-US"/>
              </w:rPr>
              <w:t>1.10</w:t>
            </w:r>
          </w:p>
        </w:tc>
      </w:tr>
      <w:tr w:rsidR="001D2EBF" w:rsidRPr="001D2EBF" w14:paraId="52091E2B" w14:textId="77777777" w:rsidTr="008D7F0D">
        <w:trPr>
          <w:jc w:val="center"/>
        </w:trPr>
        <w:tc>
          <w:tcPr>
            <w:tcW w:w="2699" w:type="dxa"/>
          </w:tcPr>
          <w:p w14:paraId="46B277E3" w14:textId="77777777" w:rsidR="001D2EBF" w:rsidRPr="001D2EBF" w:rsidRDefault="001D2EBF" w:rsidP="008D7F0D">
            <w:pPr>
              <w:pStyle w:val="10Bng"/>
              <w:rPr>
                <w:bCs/>
                <w:lang w:val="pt-BR" w:eastAsia="en-US"/>
              </w:rPr>
            </w:pPr>
            <w:r w:rsidRPr="001D2EBF">
              <w:rPr>
                <w:bCs/>
                <w:lang w:val="pt-BR" w:eastAsia="en-US"/>
              </w:rPr>
              <w:t>Mức 2</w:t>
            </w:r>
          </w:p>
        </w:tc>
        <w:tc>
          <w:tcPr>
            <w:tcW w:w="0" w:type="auto"/>
          </w:tcPr>
          <w:p w14:paraId="47AE24EB" w14:textId="77777777" w:rsidR="001D2EBF" w:rsidRPr="001D2EBF" w:rsidRDefault="001D2EBF" w:rsidP="008D7F0D">
            <w:pPr>
              <w:pStyle w:val="10Bng"/>
              <w:rPr>
                <w:bCs/>
                <w:lang w:val="pt-BR" w:eastAsia="en-US"/>
              </w:rPr>
            </w:pPr>
            <w:r w:rsidRPr="001D2EBF">
              <w:rPr>
                <w:bCs/>
                <w:lang w:eastAsia="en-US"/>
              </w:rPr>
              <w:t>1 516</w:t>
            </w:r>
          </w:p>
        </w:tc>
        <w:tc>
          <w:tcPr>
            <w:tcW w:w="1648" w:type="dxa"/>
          </w:tcPr>
          <w:p w14:paraId="7ECB22F5" w14:textId="77777777" w:rsidR="001D2EBF" w:rsidRPr="001D2EBF" w:rsidRDefault="001D2EBF" w:rsidP="008D7F0D">
            <w:pPr>
              <w:pStyle w:val="10Bng"/>
              <w:rPr>
                <w:bCs/>
                <w:lang w:val="pt-BR" w:eastAsia="en-US"/>
              </w:rPr>
            </w:pPr>
            <w:r w:rsidRPr="001D2EBF">
              <w:rPr>
                <w:bCs/>
                <w:lang w:val="pt-BR" w:eastAsia="en-US"/>
              </w:rPr>
              <w:t>0.76</w:t>
            </w:r>
          </w:p>
        </w:tc>
      </w:tr>
      <w:tr w:rsidR="001D2EBF" w:rsidRPr="001D2EBF" w14:paraId="737938CD" w14:textId="77777777" w:rsidTr="008D7F0D">
        <w:trPr>
          <w:jc w:val="center"/>
        </w:trPr>
        <w:tc>
          <w:tcPr>
            <w:tcW w:w="2699" w:type="dxa"/>
          </w:tcPr>
          <w:p w14:paraId="42D7398D" w14:textId="77777777" w:rsidR="001D2EBF" w:rsidRPr="001D2EBF" w:rsidRDefault="001D2EBF" w:rsidP="008D7F0D">
            <w:pPr>
              <w:pStyle w:val="10Bng"/>
              <w:rPr>
                <w:bCs/>
                <w:lang w:val="pt-BR" w:eastAsia="en-US"/>
              </w:rPr>
            </w:pPr>
            <w:r w:rsidRPr="001D2EBF">
              <w:rPr>
                <w:bCs/>
                <w:lang w:val="pt-BR" w:eastAsia="en-US"/>
              </w:rPr>
              <w:t>Mức 3</w:t>
            </w:r>
          </w:p>
        </w:tc>
        <w:tc>
          <w:tcPr>
            <w:tcW w:w="0" w:type="auto"/>
          </w:tcPr>
          <w:p w14:paraId="55C7BF92" w14:textId="77777777" w:rsidR="001D2EBF" w:rsidRPr="001D2EBF" w:rsidRDefault="001D2EBF" w:rsidP="008D7F0D">
            <w:pPr>
              <w:pStyle w:val="10Bng"/>
              <w:rPr>
                <w:bCs/>
                <w:lang w:val="pt-BR" w:eastAsia="en-US"/>
              </w:rPr>
            </w:pPr>
            <w:r w:rsidRPr="001D2EBF">
              <w:rPr>
                <w:bCs/>
                <w:lang w:eastAsia="en-US"/>
              </w:rPr>
              <w:t>757</w:t>
            </w:r>
          </w:p>
        </w:tc>
        <w:tc>
          <w:tcPr>
            <w:tcW w:w="1648" w:type="dxa"/>
          </w:tcPr>
          <w:p w14:paraId="6B0D2CB6" w14:textId="77777777" w:rsidR="001D2EBF" w:rsidRPr="001D2EBF" w:rsidRDefault="001D2EBF" w:rsidP="008D7F0D">
            <w:pPr>
              <w:pStyle w:val="10Bng"/>
              <w:rPr>
                <w:bCs/>
                <w:lang w:val="pt-BR" w:eastAsia="en-US"/>
              </w:rPr>
            </w:pPr>
            <w:r w:rsidRPr="001D2EBF">
              <w:rPr>
                <w:bCs/>
                <w:lang w:val="pt-BR" w:eastAsia="en-US"/>
              </w:rPr>
              <w:t>1.53</w:t>
            </w:r>
          </w:p>
        </w:tc>
      </w:tr>
      <w:tr w:rsidR="001D2EBF" w:rsidRPr="001D2EBF" w14:paraId="77BE03AB" w14:textId="77777777" w:rsidTr="008D7F0D">
        <w:trPr>
          <w:jc w:val="center"/>
        </w:trPr>
        <w:tc>
          <w:tcPr>
            <w:tcW w:w="2699" w:type="dxa"/>
          </w:tcPr>
          <w:p w14:paraId="0C8505E4" w14:textId="77777777" w:rsidR="001D2EBF" w:rsidRPr="001D2EBF" w:rsidRDefault="001D2EBF" w:rsidP="008D7F0D">
            <w:pPr>
              <w:pStyle w:val="10Bng"/>
              <w:rPr>
                <w:bCs/>
                <w:lang w:val="pt-BR" w:eastAsia="en-US"/>
              </w:rPr>
            </w:pPr>
            <w:r w:rsidRPr="001D2EBF">
              <w:rPr>
                <w:bCs/>
                <w:lang w:val="pt-BR" w:eastAsia="en-US"/>
              </w:rPr>
              <w:t>Mức 4</w:t>
            </w:r>
          </w:p>
        </w:tc>
        <w:tc>
          <w:tcPr>
            <w:tcW w:w="0" w:type="auto"/>
          </w:tcPr>
          <w:p w14:paraId="663FA137" w14:textId="77777777" w:rsidR="001D2EBF" w:rsidRPr="001D2EBF" w:rsidRDefault="001D2EBF" w:rsidP="008D7F0D">
            <w:pPr>
              <w:pStyle w:val="10Bng"/>
              <w:rPr>
                <w:bCs/>
                <w:lang w:val="pt-BR" w:eastAsia="en-US"/>
              </w:rPr>
            </w:pPr>
            <w:r w:rsidRPr="001D2EBF">
              <w:rPr>
                <w:bCs/>
                <w:lang w:eastAsia="en-US"/>
              </w:rPr>
              <w:t>173</w:t>
            </w:r>
          </w:p>
        </w:tc>
        <w:tc>
          <w:tcPr>
            <w:tcW w:w="1648" w:type="dxa"/>
          </w:tcPr>
          <w:p w14:paraId="3218AD52" w14:textId="77777777" w:rsidR="001D2EBF" w:rsidRPr="001D2EBF" w:rsidRDefault="001D2EBF" w:rsidP="008D7F0D">
            <w:pPr>
              <w:pStyle w:val="10Bng"/>
              <w:rPr>
                <w:bCs/>
                <w:lang w:val="pt-BR" w:eastAsia="en-US"/>
              </w:rPr>
            </w:pPr>
            <w:r w:rsidRPr="001D2EBF">
              <w:rPr>
                <w:bCs/>
                <w:lang w:val="pt-BR" w:eastAsia="en-US"/>
              </w:rPr>
              <w:t>6.67</w:t>
            </w:r>
          </w:p>
        </w:tc>
      </w:tr>
    </w:tbl>
    <w:p w14:paraId="4F9FB201" w14:textId="77777777" w:rsidR="001D2EBF" w:rsidRPr="001D2EBF" w:rsidRDefault="001D2EBF" w:rsidP="008D7F0D">
      <w:pPr>
        <w:pStyle w:val="11nidung"/>
        <w:spacing w:before="240"/>
        <w:rPr>
          <w:lang w:val="pt-BR"/>
        </w:rPr>
      </w:pPr>
      <w:r w:rsidRPr="001D2EBF">
        <w:rPr>
          <w:lang w:val="pt-BR"/>
        </w:rPr>
        <w:tab/>
        <w:t>Bảng 2 trình bày các trọng số được gán cụ thể cho từng lớp. Có thể nhận thấy rằng lớp mức 4 – lớp có số lượng mẫu ít nhất – được gán trọng số cao hơn 13 và 8 lần so với các lớp chiếm ưu thế như mức 0 và mức 2. Các trọng số này được tích hợp trực tiếp vào hàm mục tiêu trong quá trình huấn luyện mô hình CNN, qua đó làm tăng mức phạt đối với các lỗi phân loại thuộc các lớp thiểu số. Việc áp dụng cơ chế trọng số lớp giúp mô hình giảm xu hướng thiên lệch về các lớp phổ biến, đồng thời cải thiện khả năng học và phân biệt các mức độ thoái hóa trung bình và nặng.</w:t>
      </w:r>
    </w:p>
    <w:p w14:paraId="3C7CA602" w14:textId="77777777" w:rsidR="001D2EBF" w:rsidRPr="001D2EBF" w:rsidRDefault="001D2EBF" w:rsidP="008D7F0D">
      <w:pPr>
        <w:pStyle w:val="06tiu2"/>
      </w:pPr>
      <w:r w:rsidRPr="001D2EBF">
        <w:t>2.4. Mô hình CNN và độ đo để đánh giá</w:t>
      </w:r>
    </w:p>
    <w:p w14:paraId="14F965CF" w14:textId="77777777" w:rsidR="001D2EBF" w:rsidRPr="001D2EBF" w:rsidRDefault="001D2EBF" w:rsidP="001D2EBF">
      <w:pPr>
        <w:pStyle w:val="11nidung"/>
        <w:rPr>
          <w:lang w:val="pt-BR"/>
        </w:rPr>
      </w:pPr>
      <w:r w:rsidRPr="001D2EBF">
        <w:rPr>
          <w:lang w:val="pt-BR"/>
        </w:rPr>
        <w:t xml:space="preserve">Để đảm bảo tính nhất quán trong thiết kế thực nghiệm và cho phép so sánh khách quan giữa các kiến trúc CNN, nghiên cứu này lựa chọn các mô hình tiêu biểu, đã được chứng minh hiệu quả trong phân loại ảnh y sinh. Cụ thể, ba kiến trúc phổ biến gồm VGG </w:t>
      </w:r>
      <w:r w:rsidRPr="001D2EBF">
        <w:rPr>
          <w:lang w:val="pt-BR"/>
        </w:rPr>
        <w:fldChar w:fldCharType="begin"/>
      </w:r>
      <w:r w:rsidRPr="001D2EBF">
        <w:rPr>
          <w:lang w:val="pt-BR"/>
        </w:rPr>
        <w:instrText xml:space="preserve"> ADDIN ZOTERO_ITEM CSL_CITATION {"citationID":"OeTDCxGL","properties":{"formattedCitation":"[16]","plainCitation":"[16]","noteIndex":0},"citationItems":[{"id":89,"uris":["http://zotero.org/users/18835222/items/VIUUW3R7"],"itemData":{"id":89,"type":"article-journal","container-title":"arXiv preprint arXiv:1409.1556","title":"Very deep convolutional networks for large-scale image recognition","author":[{"family":"Simonyan","given":"Karen"},{"family":"Zisserman","given":"Andrew"}],"issued":{"date-parts":[["2014"]]}}}],"schema":"https://github.com/citation-style-language/schema/raw/master/csl-citation.json"} </w:instrText>
      </w:r>
      <w:r w:rsidRPr="001D2EBF">
        <w:rPr>
          <w:lang w:val="pt-BR"/>
        </w:rPr>
        <w:fldChar w:fldCharType="separate"/>
      </w:r>
      <w:r w:rsidRPr="001D2EBF">
        <w:rPr>
          <w:lang w:val="pt-BR"/>
        </w:rPr>
        <w:t>[16]</w:t>
      </w:r>
      <w:r w:rsidRPr="001D2EBF">
        <w:fldChar w:fldCharType="end"/>
      </w:r>
      <w:r w:rsidRPr="001D2EBF">
        <w:rPr>
          <w:lang w:val="pt-BR"/>
        </w:rPr>
        <w:t xml:space="preserve">, ResNet </w:t>
      </w:r>
      <w:r w:rsidRPr="001D2EBF">
        <w:rPr>
          <w:lang w:val="pt-BR"/>
        </w:rPr>
        <w:fldChar w:fldCharType="begin"/>
      </w:r>
      <w:r w:rsidRPr="001D2EBF">
        <w:rPr>
          <w:lang w:val="pt-BR"/>
        </w:rPr>
        <w:instrText xml:space="preserve"> ADDIN ZOTERO_ITEM CSL_CITATION {"citationID":"KmjUEbYn","properties":{"formattedCitation":"[17]","plainCitation":"[17]","noteIndex":0},"citationItems":[{"id":90,"uris":["http://zotero.org/users/18835222/items/53ESF5NY"],"itemData":{"id":90,"type":"paper-conference","container-title":"Proceedings of the IEEE conference on computer vision and pattern recognition","page":"770-778","title":"Deep residual learning for image recognition","author":[{"family":"He","given":"Kaiming"},{"family":"Zhang","given":"Xiangyu"},{"family":"Ren","given":"Shaoqing"},{"family":"Sun","given":"Jian"}],"issued":{"date-parts":[["2016"]]}}}],"schema":"https://github.com/citation-style-language/schema/raw/master/csl-citation.json"} </w:instrText>
      </w:r>
      <w:r w:rsidRPr="001D2EBF">
        <w:rPr>
          <w:lang w:val="pt-BR"/>
        </w:rPr>
        <w:fldChar w:fldCharType="separate"/>
      </w:r>
      <w:r w:rsidRPr="001D2EBF">
        <w:rPr>
          <w:lang w:val="pt-BR"/>
        </w:rPr>
        <w:t>[17]</w:t>
      </w:r>
      <w:r w:rsidRPr="001D2EBF">
        <w:fldChar w:fldCharType="end"/>
      </w:r>
      <w:r w:rsidRPr="001D2EBF">
        <w:rPr>
          <w:lang w:val="pt-BR"/>
        </w:rPr>
        <w:t xml:space="preserve"> và EfficientNet </w:t>
      </w:r>
      <w:r w:rsidRPr="001D2EBF">
        <w:rPr>
          <w:lang w:val="pt-BR"/>
        </w:rPr>
        <w:fldChar w:fldCharType="begin"/>
      </w:r>
      <w:r w:rsidRPr="001D2EBF">
        <w:rPr>
          <w:lang w:val="pt-BR"/>
        </w:rPr>
        <w:instrText xml:space="preserve"> ADDIN ZOTERO_ITEM CSL_CITATION {"citationID":"C0WQYqOF","properties":{"formattedCitation":"[18]","plainCitation":"[18]","noteIndex":0},"citationItems":[{"id":91,"uris":["http://zotero.org/users/18835222/items/4HTZMEZY"],"itemData":{"id":91,"type":"paper-conference","container-title":"International conference on machine learning","ISBN":"2640-3498","page":"6105-6114","publisher":"PMLR","title":"Efficientnet: Rethinking model scaling for convolutional neural networks","author":[{"family":"Tan","given":"Mingxing"},{"family":"Le","given":"Quoc"}],"issued":{"date-parts":[["2019"]]}}}],"schema":"https://github.com/citation-style-language/schema/raw/master/csl-citation.json"} </w:instrText>
      </w:r>
      <w:r w:rsidRPr="001D2EBF">
        <w:rPr>
          <w:lang w:val="pt-BR"/>
        </w:rPr>
        <w:fldChar w:fldCharType="separate"/>
      </w:r>
      <w:r w:rsidRPr="001D2EBF">
        <w:rPr>
          <w:lang w:val="pt-BR"/>
        </w:rPr>
        <w:t>[18]</w:t>
      </w:r>
      <w:r w:rsidRPr="001D2EBF">
        <w:fldChar w:fldCharType="end"/>
      </w:r>
      <w:r w:rsidRPr="001D2EBF">
        <w:rPr>
          <w:lang w:val="pt-BR"/>
        </w:rPr>
        <w:t xml:space="preserve"> được sử dụng, đại diện cho các hướng tiếp cận khác nhau trong thiết kế mạng nơ-ron tích chập: từ kiến trúc sâu tuần tự, kiến trúc có kết nối dư, đến kiến trúc tối ưu cân bằng giữa độ chính xác và chi phí tính toán. Các phiên bản được lựa chọn là những cấu hình được sử dụng rộng rãi trong nghiên cứu về OA, nhằm đảm bảo tính đại diện và độ tin cậy cho các thí nghiệm so sánh.</w:t>
      </w:r>
    </w:p>
    <w:p w14:paraId="3EC369D3" w14:textId="77777777" w:rsidR="001D2EBF" w:rsidRPr="001D2EBF" w:rsidRDefault="001D2EBF" w:rsidP="001D2EBF">
      <w:pPr>
        <w:pStyle w:val="11nidung"/>
        <w:rPr>
          <w:lang w:val="pt-BR"/>
        </w:rPr>
      </w:pPr>
      <w:r w:rsidRPr="001D2EBF">
        <w:rPr>
          <w:lang w:val="pt-BR"/>
        </w:rPr>
        <w:t>Ngoài ra, phương pháp học chuyển giao được áp dụng cho tất cả mô hình. Các mô hình được khởi tạo với trọng số tiền huấn luyện trên tập dữ liệu ImageNet, sau đó tinh chỉnh các tầng phân loại cuối để phù hợp với bài toán gồm năm mức độ thoái hóa.</w:t>
      </w:r>
    </w:p>
    <w:p w14:paraId="69BFA342" w14:textId="77777777" w:rsidR="001D2EBF" w:rsidRPr="001D2EBF" w:rsidRDefault="001D2EBF" w:rsidP="001D2EBF">
      <w:pPr>
        <w:pStyle w:val="11nidung"/>
        <w:rPr>
          <w:lang w:val="pt-BR"/>
        </w:rPr>
      </w:pPr>
      <w:r w:rsidRPr="001D2EBF">
        <w:rPr>
          <w:lang w:val="pt-BR"/>
        </w:rPr>
        <w:t>Quá trình huấn luyện và kiểm thử mô hình được thực hiện trên máy trạm trang bị GPU NVIDIA RTX 2080 Ti (12GB VRAM), CPU Intel(R) Xeon(R) W-2133 i6, RAM 32GB, chạy trên Ubuntu 22.04 LTS. Mô hình được triển khai bằng ngôn ngữ lập trình Python với các thư viện PyTorch, OpenCV, NumPy, và scikit-learn. Quá trình huấn luyện và đánh giá được giám sát và ghi lại nhật ký để phục vụ tính toán độ chính xác và giá trị hàm mục tiêu.</w:t>
      </w:r>
    </w:p>
    <w:p w14:paraId="77E7127C" w14:textId="77777777" w:rsidR="001D2EBF" w:rsidRPr="001D2EBF" w:rsidRDefault="001D2EBF" w:rsidP="001D2EBF">
      <w:pPr>
        <w:pStyle w:val="11nidung"/>
        <w:rPr>
          <w:lang w:val="pt-BR"/>
        </w:rPr>
      </w:pPr>
      <w:r w:rsidRPr="001D2EBF">
        <w:rPr>
          <w:lang w:val="pt-BR"/>
        </w:rPr>
        <w:t xml:space="preserve">Các mô hình được huấn luyện trên bộ dữ liệu OAI có kích thước ảnh 224 × 224 pixel với Batch Size bằng 32. Các kỹ thuật tăng cường dữ liệu đã được áp dụng trên tập huấn luyện gồm xoay ảnh ngẫu nhiên (20°), dịch chuyển ngang và dọc (20%), phóng to/thu nhỏ </w:t>
      </w:r>
      <w:r w:rsidRPr="001D2EBF">
        <w:rPr>
          <w:lang w:val="pt-BR"/>
        </w:rPr>
        <w:lastRenderedPageBreak/>
        <w:t>(20%) và lật ngang. Quá trình tối ưu sử dụng bộ tối ưu Adam với tốc độ học ban đầu 0,001 và hàm mục tiêu Categorical Cross-entropy cho bài toán phân loại đa lớp. Các mô hình được huấn luyện tối đa 30 epochs, đồng thời áp dụng cơ chế lưu lại mô hình có giá trị AUC trên tập xác thực (val_auc) cao nhất. Để kiểm soát hiện tượng quá khớp và tối ưu hóa quá trình hội tụ, các cơ chế Early Stopping và ReduceLROnPlateau được áp dụng dựa trên chỉ số AUC của val_auc. Cụ thể, quá trình huấn luyện được dừng sớm nếu giá trị val_auc không được cải thiện sau 10 epoch liên tiếp, trong khi tốc độ học được giảm một nửa khi chỉ số này không cải thiện sau 5 epoch liên tiếp.</w:t>
      </w:r>
    </w:p>
    <w:p w14:paraId="76BD1462" w14:textId="77777777" w:rsidR="001D2EBF" w:rsidRPr="001D2EBF" w:rsidRDefault="001D2EBF" w:rsidP="001D2EBF">
      <w:pPr>
        <w:pStyle w:val="11nidung"/>
        <w:rPr>
          <w:lang w:val="pt-BR"/>
        </w:rPr>
      </w:pPr>
      <w:r w:rsidRPr="001D2EBF">
        <w:rPr>
          <w:lang w:val="pt-BR"/>
        </w:rPr>
        <w:t>Các chỉ số Accuracy, F</w:t>
      </w:r>
      <w:r w:rsidRPr="001D2EBF">
        <w:rPr>
          <w:vertAlign w:val="subscript"/>
          <w:lang w:val="pt-BR"/>
        </w:rPr>
        <w:t>1</w:t>
      </w:r>
      <w:r w:rsidRPr="001D2EBF">
        <w:rPr>
          <w:lang w:val="pt-BR"/>
        </w:rPr>
        <w:t>-score, Precision, Recall và macro-F</w:t>
      </w:r>
      <w:r w:rsidRPr="001D2EBF">
        <w:rPr>
          <w:vertAlign w:val="subscript"/>
          <w:lang w:val="pt-BR"/>
        </w:rPr>
        <w:t>1</w:t>
      </w:r>
      <w:r w:rsidRPr="001D2EBF">
        <w:rPr>
          <w:lang w:val="pt-BR"/>
        </w:rPr>
        <w:t xml:space="preserve"> được sử dụng nhằm đánh giá hiệu năng của các mô hình. Độ chính xác (ACC) và F</w:t>
      </w:r>
      <w:r w:rsidRPr="001D2EBF">
        <w:rPr>
          <w:vertAlign w:val="subscript"/>
          <w:lang w:val="pt-BR"/>
        </w:rPr>
        <w:t>1</w:t>
      </w:r>
      <w:r w:rsidRPr="001D2EBF">
        <w:rPr>
          <w:lang w:val="pt-BR"/>
        </w:rPr>
        <w:t>-score là các chỉ số phổ biến để đánh giá mô hình phân loại. Tuy nhiên, độ chính xác chỉ thực sự có ý nghĩa khi dữ liệu cân bằng, vì với dữ liệu mất cân bằng (như đã phân tích ở Phần 2), giá trị ACC cao có thể chủ yếu đến từ lớp chiếm ưu thế, trong khi các lớp ít mẫu bị xem nhẹ. Do đó, F</w:t>
      </w:r>
      <w:r w:rsidRPr="001D2EBF">
        <w:rPr>
          <w:vertAlign w:val="subscript"/>
          <w:lang w:val="pt-BR"/>
        </w:rPr>
        <w:t>1</w:t>
      </w:r>
      <w:r w:rsidRPr="001D2EBF">
        <w:rPr>
          <w:lang w:val="pt-BR"/>
        </w:rPr>
        <w:t>-score được sử dụng như một thước đo bổ sung quan trọng, vì đây là trung bình điều hòa giữa Precision và Recall. Bên cạnh đó, macro-F1 được sử dụng để đánh giá hiệu năng tổng thể của mô hình trên tất cả các lớp một cách công bằng hơn trong bối cảnh dữ liệu mất cân bằng.</w:t>
      </w:r>
    </w:p>
    <w:p w14:paraId="1CED9BF3" w14:textId="3EC3F3B3" w:rsidR="002D4801" w:rsidRPr="000373C6" w:rsidRDefault="002D4801" w:rsidP="00880F3F">
      <w:pPr>
        <w:pStyle w:val="05Tiu1"/>
      </w:pPr>
      <w:r w:rsidRPr="000373C6">
        <w:t xml:space="preserve">3. </w:t>
      </w:r>
      <w:r w:rsidR="008D7F0D">
        <w:t>KẾT QUẢ ĐÁNH GIÁ</w:t>
      </w:r>
      <w:r w:rsidRPr="000373C6">
        <w:t xml:space="preserve"> </w:t>
      </w:r>
    </w:p>
    <w:p w14:paraId="05D915D0" w14:textId="77777777" w:rsidR="008D7F0D" w:rsidRPr="008D7F0D" w:rsidRDefault="008D7F0D" w:rsidP="008D7F0D">
      <w:pPr>
        <w:pStyle w:val="11nidung"/>
        <w:rPr>
          <w:lang w:val="pt-BR"/>
        </w:rPr>
      </w:pPr>
      <w:r w:rsidRPr="008D7F0D">
        <w:rPr>
          <w:lang w:val="pt-BR"/>
        </w:rPr>
        <w:t>Trong mục này, chúng tôi phân tích các kết quả thực nghiệm nhằm đánh giá hiệu quả của phương pháp đề xuất trong bài toán phân loại mức độ thoái hóa khớp gối. Trước hết, ảnh hưởng của hiện tượng mất cân bằng dữ liệu đến hiệu năng mô hình được xem xét. Tiếp theo, kết quả phân loại của các kiến trúc CNN khác nhau được so sánh nhằm làm rõ vai trò của từng mô hình và mức độ cải thiện đạt được khi áp dụng các chiến lược xử lý dữ liệu và học chuyển giao. Cuối cùng, chúng tôi so sánh hiệu suất của phương pháp đề xuất với một số nghiên cứu điển hình gần đây cùng trên bộ dữ liệu OAI.</w:t>
      </w:r>
    </w:p>
    <w:p w14:paraId="74267F70" w14:textId="77777777" w:rsidR="008D7F0D" w:rsidRPr="008D7F0D" w:rsidRDefault="008D7F0D" w:rsidP="008D7F0D">
      <w:pPr>
        <w:pStyle w:val="06tiu2"/>
      </w:pPr>
      <w:r w:rsidRPr="008D7F0D">
        <w:t>3.1. Kết quả ảnh hưởng của việc mất cân bằng dữ liệu</w:t>
      </w:r>
    </w:p>
    <w:p w14:paraId="03F3E956" w14:textId="77777777" w:rsidR="008D7F0D" w:rsidRPr="008D7F0D" w:rsidRDefault="008D7F0D" w:rsidP="008D7F0D">
      <w:pPr>
        <w:pStyle w:val="11nidung"/>
        <w:rPr>
          <w:bCs/>
          <w:iCs/>
          <w:lang w:val="pt-BR"/>
        </w:rPr>
      </w:pPr>
      <w:r w:rsidRPr="008D7F0D">
        <w:rPr>
          <w:bCs/>
          <w:iCs/>
          <w:lang w:val="pt-BR"/>
        </w:rPr>
        <w:t>Để đánh giá ảnh hưởng của hiện tượng mất cân bằng dữ liệu, mô hình ResNet50 được lựa chọn là mô hình chính để triển khai với chiến lược học chuyển giao nhằm phân loại mức độ thoái hóa khớp gối từ ảnh X-quang.</w:t>
      </w:r>
    </w:p>
    <w:p w14:paraId="3F4B43F6" w14:textId="77777777" w:rsidR="008D7F0D" w:rsidRPr="008D7F0D" w:rsidRDefault="008D7F0D" w:rsidP="008D7F0D">
      <w:pPr>
        <w:pStyle w:val="11nidung"/>
        <w:rPr>
          <w:bCs/>
          <w:iCs/>
          <w:lang w:val="pt-BR"/>
        </w:rPr>
      </w:pPr>
      <w:r w:rsidRPr="008D7F0D">
        <w:rPr>
          <w:bCs/>
          <w:iCs/>
          <w:lang w:val="pt-BR"/>
        </w:rPr>
        <w:t>Bảng 3 cho thấy kết quả huấn luyện mô hình trên dữ liệu chưa được xử lý mất cân bằng. Có thể nhận thấy rằng hiệu năng phân loại thấp và không đồng đều giữa các lớp. Độ chính xác tổng thể ACC chỉ đạt 0.25, phản ánh khả năng dự đoán kém của mô hình. Đặc biệt, các lớp có số lượng mẫu ít như mức 3 và mức 4 gần như không được mô hình nhận diện, với Recall lần lượt chỉ đạt 0.03 và 0.04, dẫn đến F</w:t>
      </w:r>
      <w:r w:rsidRPr="008D7F0D">
        <w:rPr>
          <w:bCs/>
          <w:iCs/>
          <w:vertAlign w:val="subscript"/>
          <w:lang w:val="pt-BR"/>
        </w:rPr>
        <w:t>1</w:t>
      </w:r>
      <w:r w:rsidRPr="008D7F0D">
        <w:rPr>
          <w:bCs/>
          <w:iCs/>
          <w:lang w:val="pt-BR"/>
        </w:rPr>
        <w:t>-score xấp xỉ bằng 0. Điều này cho thấy mô hình có xu hướng thiên lệch nghiêm trọng về một số lớp nhất định và không học được các đặc trưng có ý nghĩa cho các mức độ thoái hóa trung bình và nặng.</w:t>
      </w:r>
    </w:p>
    <w:p w14:paraId="457B054A" w14:textId="77777777" w:rsidR="008D7F0D" w:rsidRPr="008D7F0D" w:rsidRDefault="008D7F0D" w:rsidP="008D7F0D">
      <w:pPr>
        <w:pStyle w:val="11Tiubng"/>
      </w:pPr>
      <w:r w:rsidRPr="008D7F0D">
        <w:t>Bảng 3. Hiệu năng của ResNet50 với dữ liệu mất cân bằng</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0"/>
        <w:gridCol w:w="845"/>
        <w:gridCol w:w="590"/>
        <w:gridCol w:w="754"/>
      </w:tblGrid>
      <w:tr w:rsidR="008D7F0D" w:rsidRPr="008D7F0D" w14:paraId="0433EE35" w14:textId="77777777" w:rsidTr="008D7F0D">
        <w:trPr>
          <w:jc w:val="center"/>
        </w:trPr>
        <w:tc>
          <w:tcPr>
            <w:tcW w:w="3560" w:type="dxa"/>
          </w:tcPr>
          <w:p w14:paraId="1B86C851" w14:textId="77777777" w:rsidR="008D7F0D" w:rsidRPr="008D7F0D" w:rsidRDefault="008D7F0D" w:rsidP="008D7F0D">
            <w:pPr>
              <w:pStyle w:val="10Bng"/>
              <w:rPr>
                <w:b/>
                <w:bCs/>
                <w:lang w:val="pt-BR" w:eastAsia="en-US"/>
              </w:rPr>
            </w:pPr>
            <w:r w:rsidRPr="008D7F0D">
              <w:rPr>
                <w:b/>
                <w:bCs/>
                <w:lang w:val="pt-BR" w:eastAsia="en-US"/>
              </w:rPr>
              <w:t>Mức độ thoái hoá</w:t>
            </w:r>
          </w:p>
        </w:tc>
        <w:tc>
          <w:tcPr>
            <w:tcW w:w="0" w:type="auto"/>
          </w:tcPr>
          <w:p w14:paraId="1CBF9C80" w14:textId="77777777" w:rsidR="008D7F0D" w:rsidRPr="008D7F0D" w:rsidRDefault="008D7F0D" w:rsidP="008D7F0D">
            <w:pPr>
              <w:pStyle w:val="10Bng"/>
              <w:rPr>
                <w:b/>
                <w:bCs/>
                <w:lang w:val="pt-BR" w:eastAsia="en-US"/>
              </w:rPr>
            </w:pPr>
            <w:r w:rsidRPr="008D7F0D">
              <w:rPr>
                <w:b/>
                <w:bCs/>
                <w:lang w:val="pt-BR" w:eastAsia="en-US"/>
              </w:rPr>
              <w:t>Precision</w:t>
            </w:r>
          </w:p>
        </w:tc>
        <w:tc>
          <w:tcPr>
            <w:tcW w:w="0" w:type="auto"/>
          </w:tcPr>
          <w:p w14:paraId="7DE3A281" w14:textId="77777777" w:rsidR="008D7F0D" w:rsidRPr="008D7F0D" w:rsidRDefault="008D7F0D" w:rsidP="008D7F0D">
            <w:pPr>
              <w:pStyle w:val="10Bng"/>
              <w:rPr>
                <w:b/>
                <w:bCs/>
                <w:lang w:val="pt-BR" w:eastAsia="en-US"/>
              </w:rPr>
            </w:pPr>
            <w:r w:rsidRPr="008D7F0D">
              <w:rPr>
                <w:b/>
                <w:bCs/>
                <w:lang w:val="pt-BR" w:eastAsia="en-US"/>
              </w:rPr>
              <w:t>Recall</w:t>
            </w:r>
          </w:p>
        </w:tc>
        <w:tc>
          <w:tcPr>
            <w:tcW w:w="0" w:type="auto"/>
          </w:tcPr>
          <w:p w14:paraId="20DE1E0F" w14:textId="77777777" w:rsidR="008D7F0D" w:rsidRPr="008D7F0D" w:rsidRDefault="008D7F0D" w:rsidP="008D7F0D">
            <w:pPr>
              <w:pStyle w:val="10Bng"/>
              <w:rPr>
                <w:b/>
                <w:bCs/>
                <w:lang w:val="pt-BR" w:eastAsia="en-US"/>
              </w:rPr>
            </w:pPr>
            <w:r w:rsidRPr="008D7F0D">
              <w:rPr>
                <w:b/>
                <w:bCs/>
                <w:lang w:val="pt-BR" w:eastAsia="en-US"/>
              </w:rPr>
              <w:t>F</w:t>
            </w:r>
            <w:r w:rsidRPr="008D7F0D">
              <w:rPr>
                <w:b/>
                <w:bCs/>
                <w:vertAlign w:val="subscript"/>
                <w:lang w:val="pt-BR" w:eastAsia="en-US"/>
              </w:rPr>
              <w:t>1</w:t>
            </w:r>
            <w:r w:rsidRPr="008D7F0D">
              <w:rPr>
                <w:b/>
                <w:bCs/>
                <w:lang w:val="pt-BR" w:eastAsia="en-US"/>
              </w:rPr>
              <w:t>-score</w:t>
            </w:r>
          </w:p>
        </w:tc>
      </w:tr>
      <w:tr w:rsidR="008D7F0D" w:rsidRPr="008D7F0D" w14:paraId="44320DEB" w14:textId="77777777" w:rsidTr="008D7F0D">
        <w:trPr>
          <w:jc w:val="center"/>
        </w:trPr>
        <w:tc>
          <w:tcPr>
            <w:tcW w:w="3560" w:type="dxa"/>
          </w:tcPr>
          <w:p w14:paraId="5746290A" w14:textId="77777777" w:rsidR="008D7F0D" w:rsidRPr="008D7F0D" w:rsidRDefault="008D7F0D" w:rsidP="008D7F0D">
            <w:pPr>
              <w:pStyle w:val="10Bng"/>
              <w:rPr>
                <w:bCs/>
                <w:lang w:val="pt-BR" w:eastAsia="en-US"/>
              </w:rPr>
            </w:pPr>
            <w:r w:rsidRPr="008D7F0D">
              <w:rPr>
                <w:bCs/>
                <w:lang w:val="pt-BR" w:eastAsia="en-US"/>
              </w:rPr>
              <w:lastRenderedPageBreak/>
              <w:t>Mức 0</w:t>
            </w:r>
          </w:p>
        </w:tc>
        <w:tc>
          <w:tcPr>
            <w:tcW w:w="0" w:type="auto"/>
          </w:tcPr>
          <w:p w14:paraId="39A150E8" w14:textId="77777777" w:rsidR="008D7F0D" w:rsidRPr="008D7F0D" w:rsidRDefault="008D7F0D" w:rsidP="008D7F0D">
            <w:pPr>
              <w:pStyle w:val="10Bng"/>
              <w:rPr>
                <w:bCs/>
                <w:lang w:val="pt-BR" w:eastAsia="en-US"/>
              </w:rPr>
            </w:pPr>
            <w:r w:rsidRPr="008D7F0D">
              <w:rPr>
                <w:bCs/>
                <w:lang w:val="pt-BR" w:eastAsia="en-US"/>
              </w:rPr>
              <w:t>0.34</w:t>
            </w:r>
          </w:p>
        </w:tc>
        <w:tc>
          <w:tcPr>
            <w:tcW w:w="0" w:type="auto"/>
          </w:tcPr>
          <w:p w14:paraId="7CA999D0" w14:textId="77777777" w:rsidR="008D7F0D" w:rsidRPr="008D7F0D" w:rsidRDefault="008D7F0D" w:rsidP="008D7F0D">
            <w:pPr>
              <w:pStyle w:val="10Bng"/>
              <w:rPr>
                <w:bCs/>
                <w:lang w:val="pt-BR" w:eastAsia="en-US"/>
              </w:rPr>
            </w:pPr>
            <w:r w:rsidRPr="008D7F0D">
              <w:rPr>
                <w:bCs/>
                <w:lang w:val="pt-BR" w:eastAsia="en-US"/>
              </w:rPr>
              <w:t>0.21</w:t>
            </w:r>
          </w:p>
        </w:tc>
        <w:tc>
          <w:tcPr>
            <w:tcW w:w="0" w:type="auto"/>
          </w:tcPr>
          <w:p w14:paraId="117EAFFC" w14:textId="77777777" w:rsidR="008D7F0D" w:rsidRPr="008D7F0D" w:rsidRDefault="008D7F0D" w:rsidP="008D7F0D">
            <w:pPr>
              <w:pStyle w:val="10Bng"/>
              <w:rPr>
                <w:bCs/>
                <w:lang w:val="pt-BR" w:eastAsia="en-US"/>
              </w:rPr>
            </w:pPr>
            <w:r w:rsidRPr="008D7F0D">
              <w:rPr>
                <w:bCs/>
                <w:lang w:val="pt-BR" w:eastAsia="en-US"/>
              </w:rPr>
              <w:t>0.26</w:t>
            </w:r>
          </w:p>
        </w:tc>
      </w:tr>
      <w:tr w:rsidR="008D7F0D" w:rsidRPr="008D7F0D" w14:paraId="49E53BC5" w14:textId="77777777" w:rsidTr="008D7F0D">
        <w:trPr>
          <w:jc w:val="center"/>
        </w:trPr>
        <w:tc>
          <w:tcPr>
            <w:tcW w:w="3560" w:type="dxa"/>
          </w:tcPr>
          <w:p w14:paraId="4F4CD320" w14:textId="77777777" w:rsidR="008D7F0D" w:rsidRPr="008D7F0D" w:rsidRDefault="008D7F0D" w:rsidP="008D7F0D">
            <w:pPr>
              <w:pStyle w:val="10Bng"/>
              <w:rPr>
                <w:bCs/>
                <w:lang w:val="pt-BR" w:eastAsia="en-US"/>
              </w:rPr>
            </w:pPr>
            <w:r w:rsidRPr="008D7F0D">
              <w:rPr>
                <w:bCs/>
                <w:lang w:val="pt-BR" w:eastAsia="en-US"/>
              </w:rPr>
              <w:t>Mức 1</w:t>
            </w:r>
          </w:p>
        </w:tc>
        <w:tc>
          <w:tcPr>
            <w:tcW w:w="0" w:type="auto"/>
          </w:tcPr>
          <w:p w14:paraId="514C5BE6" w14:textId="77777777" w:rsidR="008D7F0D" w:rsidRPr="008D7F0D" w:rsidRDefault="008D7F0D" w:rsidP="008D7F0D">
            <w:pPr>
              <w:pStyle w:val="10Bng"/>
              <w:rPr>
                <w:bCs/>
                <w:lang w:val="pt-BR" w:eastAsia="en-US"/>
              </w:rPr>
            </w:pPr>
            <w:r w:rsidRPr="008D7F0D">
              <w:rPr>
                <w:bCs/>
                <w:lang w:val="pt-BR" w:eastAsia="en-US"/>
              </w:rPr>
              <w:t>0.30</w:t>
            </w:r>
          </w:p>
        </w:tc>
        <w:tc>
          <w:tcPr>
            <w:tcW w:w="0" w:type="auto"/>
          </w:tcPr>
          <w:p w14:paraId="796E6842" w14:textId="77777777" w:rsidR="008D7F0D" w:rsidRPr="008D7F0D" w:rsidRDefault="008D7F0D" w:rsidP="008D7F0D">
            <w:pPr>
              <w:pStyle w:val="10Bng"/>
              <w:rPr>
                <w:bCs/>
                <w:lang w:val="pt-BR" w:eastAsia="en-US"/>
              </w:rPr>
            </w:pPr>
            <w:r w:rsidRPr="008D7F0D">
              <w:rPr>
                <w:bCs/>
                <w:lang w:val="pt-BR" w:eastAsia="en-US"/>
              </w:rPr>
              <w:t>0.01</w:t>
            </w:r>
          </w:p>
        </w:tc>
        <w:tc>
          <w:tcPr>
            <w:tcW w:w="0" w:type="auto"/>
          </w:tcPr>
          <w:p w14:paraId="1BA2A6C9" w14:textId="77777777" w:rsidR="008D7F0D" w:rsidRPr="008D7F0D" w:rsidRDefault="008D7F0D" w:rsidP="008D7F0D">
            <w:pPr>
              <w:pStyle w:val="10Bng"/>
              <w:rPr>
                <w:bCs/>
                <w:lang w:val="pt-BR" w:eastAsia="en-US"/>
              </w:rPr>
            </w:pPr>
            <w:r w:rsidRPr="008D7F0D">
              <w:rPr>
                <w:bCs/>
                <w:lang w:val="pt-BR" w:eastAsia="en-US"/>
              </w:rPr>
              <w:t>0.02</w:t>
            </w:r>
          </w:p>
        </w:tc>
      </w:tr>
      <w:tr w:rsidR="008D7F0D" w:rsidRPr="008D7F0D" w14:paraId="3F57DA6A" w14:textId="77777777" w:rsidTr="008D7F0D">
        <w:trPr>
          <w:jc w:val="center"/>
        </w:trPr>
        <w:tc>
          <w:tcPr>
            <w:tcW w:w="3560" w:type="dxa"/>
          </w:tcPr>
          <w:p w14:paraId="7A32CABB" w14:textId="77777777" w:rsidR="008D7F0D" w:rsidRPr="008D7F0D" w:rsidRDefault="008D7F0D" w:rsidP="008D7F0D">
            <w:pPr>
              <w:pStyle w:val="10Bng"/>
              <w:rPr>
                <w:bCs/>
                <w:lang w:val="pt-BR" w:eastAsia="en-US"/>
              </w:rPr>
            </w:pPr>
            <w:r w:rsidRPr="008D7F0D">
              <w:rPr>
                <w:bCs/>
                <w:lang w:val="pt-BR" w:eastAsia="en-US"/>
              </w:rPr>
              <w:t>Mức 2</w:t>
            </w:r>
          </w:p>
        </w:tc>
        <w:tc>
          <w:tcPr>
            <w:tcW w:w="0" w:type="auto"/>
          </w:tcPr>
          <w:p w14:paraId="099863CB" w14:textId="77777777" w:rsidR="008D7F0D" w:rsidRPr="008D7F0D" w:rsidRDefault="008D7F0D" w:rsidP="008D7F0D">
            <w:pPr>
              <w:pStyle w:val="10Bng"/>
              <w:rPr>
                <w:bCs/>
                <w:lang w:val="pt-BR" w:eastAsia="en-US"/>
              </w:rPr>
            </w:pPr>
            <w:r w:rsidRPr="008D7F0D">
              <w:rPr>
                <w:bCs/>
                <w:lang w:val="pt-BR" w:eastAsia="en-US"/>
              </w:rPr>
              <w:t>0.27</w:t>
            </w:r>
          </w:p>
        </w:tc>
        <w:tc>
          <w:tcPr>
            <w:tcW w:w="0" w:type="auto"/>
          </w:tcPr>
          <w:p w14:paraId="36391FF7" w14:textId="77777777" w:rsidR="008D7F0D" w:rsidRPr="008D7F0D" w:rsidRDefault="008D7F0D" w:rsidP="008D7F0D">
            <w:pPr>
              <w:pStyle w:val="10Bng"/>
              <w:rPr>
                <w:bCs/>
                <w:lang w:val="pt-BR" w:eastAsia="en-US"/>
              </w:rPr>
            </w:pPr>
            <w:r w:rsidRPr="008D7F0D">
              <w:rPr>
                <w:bCs/>
                <w:lang w:val="pt-BR" w:eastAsia="en-US"/>
              </w:rPr>
              <w:t>0.57</w:t>
            </w:r>
          </w:p>
        </w:tc>
        <w:tc>
          <w:tcPr>
            <w:tcW w:w="0" w:type="auto"/>
          </w:tcPr>
          <w:p w14:paraId="488C0991" w14:textId="77777777" w:rsidR="008D7F0D" w:rsidRPr="008D7F0D" w:rsidRDefault="008D7F0D" w:rsidP="008D7F0D">
            <w:pPr>
              <w:pStyle w:val="10Bng"/>
              <w:rPr>
                <w:bCs/>
                <w:lang w:val="pt-BR" w:eastAsia="en-US"/>
              </w:rPr>
            </w:pPr>
            <w:r w:rsidRPr="008D7F0D">
              <w:rPr>
                <w:bCs/>
                <w:lang w:val="pt-BR" w:eastAsia="en-US"/>
              </w:rPr>
              <w:t>0.37</w:t>
            </w:r>
          </w:p>
        </w:tc>
      </w:tr>
      <w:tr w:rsidR="008D7F0D" w:rsidRPr="008D7F0D" w14:paraId="45F06716" w14:textId="77777777" w:rsidTr="008D7F0D">
        <w:trPr>
          <w:jc w:val="center"/>
        </w:trPr>
        <w:tc>
          <w:tcPr>
            <w:tcW w:w="3560" w:type="dxa"/>
          </w:tcPr>
          <w:p w14:paraId="2862ED13" w14:textId="77777777" w:rsidR="008D7F0D" w:rsidRPr="008D7F0D" w:rsidRDefault="008D7F0D" w:rsidP="008D7F0D">
            <w:pPr>
              <w:pStyle w:val="10Bng"/>
              <w:rPr>
                <w:bCs/>
                <w:lang w:val="pt-BR" w:eastAsia="en-US"/>
              </w:rPr>
            </w:pPr>
            <w:r w:rsidRPr="008D7F0D">
              <w:rPr>
                <w:bCs/>
                <w:lang w:val="pt-BR" w:eastAsia="en-US"/>
              </w:rPr>
              <w:t>Mức 3</w:t>
            </w:r>
          </w:p>
        </w:tc>
        <w:tc>
          <w:tcPr>
            <w:tcW w:w="0" w:type="auto"/>
          </w:tcPr>
          <w:p w14:paraId="762DC033" w14:textId="77777777" w:rsidR="008D7F0D" w:rsidRPr="008D7F0D" w:rsidRDefault="008D7F0D" w:rsidP="008D7F0D">
            <w:pPr>
              <w:pStyle w:val="10Bng"/>
              <w:rPr>
                <w:bCs/>
                <w:lang w:val="pt-BR" w:eastAsia="en-US"/>
              </w:rPr>
            </w:pPr>
            <w:r w:rsidRPr="008D7F0D">
              <w:rPr>
                <w:bCs/>
                <w:lang w:val="pt-BR" w:eastAsia="en-US"/>
              </w:rPr>
              <w:t>0.08</w:t>
            </w:r>
          </w:p>
        </w:tc>
        <w:tc>
          <w:tcPr>
            <w:tcW w:w="0" w:type="auto"/>
          </w:tcPr>
          <w:p w14:paraId="54335D9C" w14:textId="77777777" w:rsidR="008D7F0D" w:rsidRPr="008D7F0D" w:rsidRDefault="008D7F0D" w:rsidP="008D7F0D">
            <w:pPr>
              <w:pStyle w:val="10Bng"/>
              <w:rPr>
                <w:bCs/>
                <w:lang w:val="pt-BR" w:eastAsia="en-US"/>
              </w:rPr>
            </w:pPr>
            <w:r w:rsidRPr="008D7F0D">
              <w:rPr>
                <w:bCs/>
                <w:lang w:val="pt-BR" w:eastAsia="en-US"/>
              </w:rPr>
              <w:t>0.03</w:t>
            </w:r>
          </w:p>
        </w:tc>
        <w:tc>
          <w:tcPr>
            <w:tcW w:w="0" w:type="auto"/>
          </w:tcPr>
          <w:p w14:paraId="519B17E4" w14:textId="77777777" w:rsidR="008D7F0D" w:rsidRPr="008D7F0D" w:rsidRDefault="008D7F0D" w:rsidP="008D7F0D">
            <w:pPr>
              <w:pStyle w:val="10Bng"/>
              <w:rPr>
                <w:bCs/>
                <w:lang w:val="pt-BR" w:eastAsia="en-US"/>
              </w:rPr>
            </w:pPr>
            <w:r w:rsidRPr="008D7F0D">
              <w:rPr>
                <w:bCs/>
                <w:lang w:val="pt-BR" w:eastAsia="en-US"/>
              </w:rPr>
              <w:t>0.04</w:t>
            </w:r>
          </w:p>
        </w:tc>
      </w:tr>
      <w:tr w:rsidR="008D7F0D" w:rsidRPr="008D7F0D" w14:paraId="13EBFA0E" w14:textId="77777777" w:rsidTr="008D7F0D">
        <w:trPr>
          <w:jc w:val="center"/>
        </w:trPr>
        <w:tc>
          <w:tcPr>
            <w:tcW w:w="3560" w:type="dxa"/>
          </w:tcPr>
          <w:p w14:paraId="32AF87FE" w14:textId="77777777" w:rsidR="008D7F0D" w:rsidRPr="008D7F0D" w:rsidRDefault="008D7F0D" w:rsidP="008D7F0D">
            <w:pPr>
              <w:pStyle w:val="10Bng"/>
              <w:rPr>
                <w:bCs/>
                <w:lang w:val="pt-BR" w:eastAsia="en-US"/>
              </w:rPr>
            </w:pPr>
            <w:r w:rsidRPr="008D7F0D">
              <w:rPr>
                <w:bCs/>
                <w:lang w:val="pt-BR" w:eastAsia="en-US"/>
              </w:rPr>
              <w:t>Mức 4</w:t>
            </w:r>
          </w:p>
        </w:tc>
        <w:tc>
          <w:tcPr>
            <w:tcW w:w="0" w:type="auto"/>
          </w:tcPr>
          <w:p w14:paraId="1300DC50" w14:textId="77777777" w:rsidR="008D7F0D" w:rsidRPr="008D7F0D" w:rsidRDefault="008D7F0D" w:rsidP="008D7F0D">
            <w:pPr>
              <w:pStyle w:val="10Bng"/>
              <w:rPr>
                <w:bCs/>
                <w:lang w:val="pt-BR" w:eastAsia="en-US"/>
              </w:rPr>
            </w:pPr>
            <w:r w:rsidRPr="008D7F0D">
              <w:rPr>
                <w:bCs/>
                <w:lang w:val="pt-BR" w:eastAsia="en-US"/>
              </w:rPr>
              <w:t>0.00</w:t>
            </w:r>
          </w:p>
        </w:tc>
        <w:tc>
          <w:tcPr>
            <w:tcW w:w="0" w:type="auto"/>
          </w:tcPr>
          <w:p w14:paraId="2310B604" w14:textId="77777777" w:rsidR="008D7F0D" w:rsidRPr="008D7F0D" w:rsidRDefault="008D7F0D" w:rsidP="008D7F0D">
            <w:pPr>
              <w:pStyle w:val="10Bng"/>
              <w:rPr>
                <w:bCs/>
                <w:lang w:val="pt-BR" w:eastAsia="en-US"/>
              </w:rPr>
            </w:pPr>
            <w:r w:rsidRPr="008D7F0D">
              <w:rPr>
                <w:bCs/>
                <w:lang w:val="pt-BR" w:eastAsia="en-US"/>
              </w:rPr>
              <w:t>0.04</w:t>
            </w:r>
          </w:p>
        </w:tc>
        <w:tc>
          <w:tcPr>
            <w:tcW w:w="0" w:type="auto"/>
          </w:tcPr>
          <w:p w14:paraId="53237FD5" w14:textId="77777777" w:rsidR="008D7F0D" w:rsidRPr="008D7F0D" w:rsidRDefault="008D7F0D" w:rsidP="008D7F0D">
            <w:pPr>
              <w:pStyle w:val="10Bng"/>
              <w:rPr>
                <w:bCs/>
                <w:lang w:val="pt-BR" w:eastAsia="en-US"/>
              </w:rPr>
            </w:pPr>
            <w:r w:rsidRPr="008D7F0D">
              <w:rPr>
                <w:bCs/>
                <w:lang w:val="pt-BR" w:eastAsia="en-US"/>
              </w:rPr>
              <w:t>0.01</w:t>
            </w:r>
          </w:p>
        </w:tc>
      </w:tr>
      <w:tr w:rsidR="008D7F0D" w:rsidRPr="008D7F0D" w14:paraId="1E4F14F4" w14:textId="77777777" w:rsidTr="008D7F0D">
        <w:trPr>
          <w:jc w:val="center"/>
        </w:trPr>
        <w:tc>
          <w:tcPr>
            <w:tcW w:w="3560" w:type="dxa"/>
          </w:tcPr>
          <w:p w14:paraId="5EE49F3C" w14:textId="77777777" w:rsidR="008D7F0D" w:rsidRPr="008D7F0D" w:rsidRDefault="008D7F0D" w:rsidP="008D7F0D">
            <w:pPr>
              <w:pStyle w:val="10Bng"/>
              <w:rPr>
                <w:lang w:val="pt-BR" w:eastAsia="en-US"/>
              </w:rPr>
            </w:pPr>
            <w:r w:rsidRPr="008D7F0D">
              <w:rPr>
                <w:lang w:val="pt-BR" w:eastAsia="en-US"/>
              </w:rPr>
              <w:t>Độ chính xác (ACC)</w:t>
            </w:r>
          </w:p>
        </w:tc>
        <w:tc>
          <w:tcPr>
            <w:tcW w:w="0" w:type="auto"/>
            <w:gridSpan w:val="3"/>
          </w:tcPr>
          <w:p w14:paraId="03BDAAD3" w14:textId="77777777" w:rsidR="008D7F0D" w:rsidRPr="008D7F0D" w:rsidRDefault="008D7F0D" w:rsidP="008D7F0D">
            <w:pPr>
              <w:pStyle w:val="10Bng"/>
              <w:rPr>
                <w:lang w:val="pt-BR" w:eastAsia="en-US"/>
              </w:rPr>
            </w:pPr>
            <w:r w:rsidRPr="008D7F0D">
              <w:rPr>
                <w:lang w:val="pt-BR" w:eastAsia="en-US"/>
              </w:rPr>
              <w:t>0.25</w:t>
            </w:r>
          </w:p>
        </w:tc>
      </w:tr>
    </w:tbl>
    <w:p w14:paraId="5AE3A63C" w14:textId="77777777" w:rsidR="008D7F0D" w:rsidRPr="008D7F0D" w:rsidRDefault="008D7F0D" w:rsidP="008D7F0D">
      <w:pPr>
        <w:pStyle w:val="11nidung"/>
        <w:spacing w:before="240"/>
        <w:rPr>
          <w:bCs/>
          <w:iCs/>
          <w:lang w:val="pt-BR"/>
        </w:rPr>
      </w:pPr>
      <w:r w:rsidRPr="008D7F0D">
        <w:rPr>
          <w:bCs/>
          <w:iCs/>
          <w:lang w:val="pt-BR"/>
        </w:rPr>
        <w:tab/>
        <w:t>Ngược lại, khi áp dụng chiến lược gán trọng số lớp, hiệu năng của mô hình được cải thiện rõ rệt trên tất cả các chỉ số đánh giá (kết quả được trình bày trong Bảng 4). Độ chính xác tăng mạnh từ 0.25 lên 0.66, đồng thời Precision, Recall và F</w:t>
      </w:r>
      <w:r w:rsidRPr="008D7F0D">
        <w:rPr>
          <w:bCs/>
          <w:iCs/>
          <w:vertAlign w:val="subscript"/>
          <w:lang w:val="pt-BR"/>
        </w:rPr>
        <w:t>1</w:t>
      </w:r>
      <w:r w:rsidRPr="008D7F0D">
        <w:rPr>
          <w:bCs/>
          <w:iCs/>
          <w:lang w:val="pt-BR"/>
        </w:rPr>
        <w:t>-score ở các lớp thiểu số (mức 3 và mức 4) đều đạt giá trị cao, với F</w:t>
      </w:r>
      <w:r w:rsidRPr="008D7F0D">
        <w:rPr>
          <w:bCs/>
          <w:iCs/>
          <w:vertAlign w:val="subscript"/>
          <w:lang w:val="pt-BR"/>
        </w:rPr>
        <w:t>1</w:t>
      </w:r>
      <w:r w:rsidRPr="008D7F0D">
        <w:rPr>
          <w:bCs/>
          <w:iCs/>
          <w:lang w:val="pt-BR"/>
        </w:rPr>
        <w:t>-score lần lượt là 0.82 và 0.77. Sự cải thiện đồng đều giữa các mức độ cho thấy mô hình đã học được các đặc trưng phân biệt hiệu quả hơn và giảm đáng kể hiện tượng thiên lệch về các lớp chiếm ưu thế. Kết quả này khẳng định vai trò quan trọng của việc xử lý mất cân bằng dữ liệu bằng trọng số lớp trong các bài toán phân loại ảnh y sinh, đặc biệt đối với các mức độ bệnh có ý nghĩa lâm sàng cao.</w:t>
      </w:r>
    </w:p>
    <w:p w14:paraId="6A6D4494" w14:textId="77777777" w:rsidR="008D7F0D" w:rsidRPr="008D7F0D" w:rsidRDefault="008D7F0D" w:rsidP="008D7F0D">
      <w:pPr>
        <w:pStyle w:val="11Tiubng"/>
      </w:pPr>
      <w:r w:rsidRPr="008D7F0D">
        <w:t>Bảng 4. Hiệu năng của ResNet50 với dữ liệu có trọng số lớp</w:t>
      </w:r>
    </w:p>
    <w:tbl>
      <w:tblPr>
        <w:tblStyle w:val="TableGrid"/>
        <w:tblW w:w="56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6"/>
        <w:gridCol w:w="1134"/>
        <w:gridCol w:w="1134"/>
        <w:gridCol w:w="992"/>
      </w:tblGrid>
      <w:tr w:rsidR="008D7F0D" w:rsidRPr="008D7F0D" w14:paraId="2D5C450D" w14:textId="77777777" w:rsidTr="008D7F0D">
        <w:trPr>
          <w:jc w:val="center"/>
        </w:trPr>
        <w:tc>
          <w:tcPr>
            <w:tcW w:w="2416" w:type="dxa"/>
          </w:tcPr>
          <w:p w14:paraId="7CECDA79" w14:textId="77777777" w:rsidR="008D7F0D" w:rsidRPr="008D7F0D" w:rsidRDefault="008D7F0D" w:rsidP="008D7F0D">
            <w:pPr>
              <w:pStyle w:val="10Bng"/>
              <w:rPr>
                <w:b/>
                <w:bCs/>
                <w:lang w:val="pt-BR" w:eastAsia="en-US"/>
              </w:rPr>
            </w:pPr>
            <w:r w:rsidRPr="008D7F0D">
              <w:rPr>
                <w:b/>
                <w:bCs/>
                <w:lang w:val="pt-BR" w:eastAsia="en-US"/>
              </w:rPr>
              <w:t>Mức độ thoái hoá</w:t>
            </w:r>
          </w:p>
        </w:tc>
        <w:tc>
          <w:tcPr>
            <w:tcW w:w="1134" w:type="dxa"/>
          </w:tcPr>
          <w:p w14:paraId="258645B3" w14:textId="77777777" w:rsidR="008D7F0D" w:rsidRPr="008D7F0D" w:rsidRDefault="008D7F0D" w:rsidP="008D7F0D">
            <w:pPr>
              <w:pStyle w:val="10Bng"/>
              <w:rPr>
                <w:b/>
                <w:bCs/>
                <w:lang w:val="pt-BR" w:eastAsia="en-US"/>
              </w:rPr>
            </w:pPr>
            <w:r w:rsidRPr="008D7F0D">
              <w:rPr>
                <w:b/>
                <w:bCs/>
                <w:lang w:val="pt-BR" w:eastAsia="en-US"/>
              </w:rPr>
              <w:t>Precision</w:t>
            </w:r>
          </w:p>
        </w:tc>
        <w:tc>
          <w:tcPr>
            <w:tcW w:w="1134" w:type="dxa"/>
          </w:tcPr>
          <w:p w14:paraId="2B2CB3AD" w14:textId="77777777" w:rsidR="008D7F0D" w:rsidRPr="008D7F0D" w:rsidRDefault="008D7F0D" w:rsidP="008D7F0D">
            <w:pPr>
              <w:pStyle w:val="10Bng"/>
              <w:rPr>
                <w:b/>
                <w:bCs/>
                <w:lang w:val="pt-BR" w:eastAsia="en-US"/>
              </w:rPr>
            </w:pPr>
            <w:r w:rsidRPr="008D7F0D">
              <w:rPr>
                <w:b/>
                <w:bCs/>
                <w:lang w:val="pt-BR" w:eastAsia="en-US"/>
              </w:rPr>
              <w:t>Recall</w:t>
            </w:r>
          </w:p>
        </w:tc>
        <w:tc>
          <w:tcPr>
            <w:tcW w:w="992" w:type="dxa"/>
          </w:tcPr>
          <w:p w14:paraId="6CF5D0E8" w14:textId="77777777" w:rsidR="008D7F0D" w:rsidRPr="008D7F0D" w:rsidRDefault="008D7F0D" w:rsidP="008D7F0D">
            <w:pPr>
              <w:pStyle w:val="10Bng"/>
              <w:rPr>
                <w:b/>
                <w:bCs/>
                <w:lang w:val="pt-BR" w:eastAsia="en-US"/>
              </w:rPr>
            </w:pPr>
            <w:r w:rsidRPr="008D7F0D">
              <w:rPr>
                <w:b/>
                <w:bCs/>
                <w:lang w:val="pt-BR" w:eastAsia="en-US"/>
              </w:rPr>
              <w:t>F</w:t>
            </w:r>
            <w:r w:rsidRPr="008D7F0D">
              <w:rPr>
                <w:b/>
                <w:bCs/>
                <w:vertAlign w:val="subscript"/>
                <w:lang w:val="pt-BR" w:eastAsia="en-US"/>
              </w:rPr>
              <w:t>1</w:t>
            </w:r>
            <w:r w:rsidRPr="008D7F0D">
              <w:rPr>
                <w:b/>
                <w:bCs/>
                <w:lang w:val="pt-BR" w:eastAsia="en-US"/>
              </w:rPr>
              <w:t>-score</w:t>
            </w:r>
          </w:p>
        </w:tc>
      </w:tr>
      <w:tr w:rsidR="008D7F0D" w:rsidRPr="008D7F0D" w14:paraId="56803C71" w14:textId="77777777" w:rsidTr="008D7F0D">
        <w:trPr>
          <w:jc w:val="center"/>
        </w:trPr>
        <w:tc>
          <w:tcPr>
            <w:tcW w:w="2416" w:type="dxa"/>
          </w:tcPr>
          <w:p w14:paraId="47D1C56F" w14:textId="77777777" w:rsidR="008D7F0D" w:rsidRPr="008D7F0D" w:rsidRDefault="008D7F0D" w:rsidP="008D7F0D">
            <w:pPr>
              <w:pStyle w:val="10Bng"/>
              <w:rPr>
                <w:bCs/>
                <w:lang w:val="pt-BR" w:eastAsia="en-US"/>
              </w:rPr>
            </w:pPr>
            <w:r w:rsidRPr="008D7F0D">
              <w:rPr>
                <w:bCs/>
                <w:lang w:val="pt-BR" w:eastAsia="en-US"/>
              </w:rPr>
              <w:t>Mức 0</w:t>
            </w:r>
          </w:p>
        </w:tc>
        <w:tc>
          <w:tcPr>
            <w:tcW w:w="1134" w:type="dxa"/>
          </w:tcPr>
          <w:p w14:paraId="559018A0" w14:textId="77777777" w:rsidR="008D7F0D" w:rsidRPr="008D7F0D" w:rsidRDefault="008D7F0D" w:rsidP="008D7F0D">
            <w:pPr>
              <w:pStyle w:val="10Bng"/>
              <w:rPr>
                <w:bCs/>
                <w:lang w:val="pt-BR" w:eastAsia="en-US"/>
              </w:rPr>
            </w:pPr>
            <w:r w:rsidRPr="008D7F0D">
              <w:rPr>
                <w:bCs/>
                <w:lang w:val="pt-BR" w:eastAsia="en-US"/>
              </w:rPr>
              <w:t>0.74</w:t>
            </w:r>
          </w:p>
        </w:tc>
        <w:tc>
          <w:tcPr>
            <w:tcW w:w="1134" w:type="dxa"/>
          </w:tcPr>
          <w:p w14:paraId="140DA225" w14:textId="77777777" w:rsidR="008D7F0D" w:rsidRPr="008D7F0D" w:rsidRDefault="008D7F0D" w:rsidP="008D7F0D">
            <w:pPr>
              <w:pStyle w:val="10Bng"/>
              <w:rPr>
                <w:bCs/>
                <w:lang w:val="pt-BR" w:eastAsia="en-US"/>
              </w:rPr>
            </w:pPr>
            <w:r w:rsidRPr="008D7F0D">
              <w:rPr>
                <w:bCs/>
                <w:lang w:val="pt-BR" w:eastAsia="en-US"/>
              </w:rPr>
              <w:t>0.79</w:t>
            </w:r>
          </w:p>
        </w:tc>
        <w:tc>
          <w:tcPr>
            <w:tcW w:w="992" w:type="dxa"/>
          </w:tcPr>
          <w:p w14:paraId="6A122E1F" w14:textId="77777777" w:rsidR="008D7F0D" w:rsidRPr="008D7F0D" w:rsidRDefault="008D7F0D" w:rsidP="008D7F0D">
            <w:pPr>
              <w:pStyle w:val="10Bng"/>
              <w:rPr>
                <w:bCs/>
                <w:lang w:val="pt-BR" w:eastAsia="en-US"/>
              </w:rPr>
            </w:pPr>
            <w:r w:rsidRPr="008D7F0D">
              <w:rPr>
                <w:bCs/>
                <w:lang w:val="pt-BR" w:eastAsia="en-US"/>
              </w:rPr>
              <w:t>0.77</w:t>
            </w:r>
          </w:p>
        </w:tc>
      </w:tr>
      <w:tr w:rsidR="008D7F0D" w:rsidRPr="008D7F0D" w14:paraId="01DDD2FC" w14:textId="77777777" w:rsidTr="008D7F0D">
        <w:trPr>
          <w:jc w:val="center"/>
        </w:trPr>
        <w:tc>
          <w:tcPr>
            <w:tcW w:w="2416" w:type="dxa"/>
          </w:tcPr>
          <w:p w14:paraId="109BAB72" w14:textId="77777777" w:rsidR="008D7F0D" w:rsidRPr="008D7F0D" w:rsidRDefault="008D7F0D" w:rsidP="008D7F0D">
            <w:pPr>
              <w:pStyle w:val="10Bng"/>
              <w:rPr>
                <w:bCs/>
                <w:lang w:val="pt-BR" w:eastAsia="en-US"/>
              </w:rPr>
            </w:pPr>
            <w:r w:rsidRPr="008D7F0D">
              <w:rPr>
                <w:bCs/>
                <w:lang w:val="pt-BR" w:eastAsia="en-US"/>
              </w:rPr>
              <w:t>Mức 1</w:t>
            </w:r>
          </w:p>
        </w:tc>
        <w:tc>
          <w:tcPr>
            <w:tcW w:w="1134" w:type="dxa"/>
          </w:tcPr>
          <w:p w14:paraId="3F0CF993" w14:textId="77777777" w:rsidR="008D7F0D" w:rsidRPr="008D7F0D" w:rsidRDefault="008D7F0D" w:rsidP="008D7F0D">
            <w:pPr>
              <w:pStyle w:val="10Bng"/>
              <w:rPr>
                <w:bCs/>
                <w:lang w:val="pt-BR" w:eastAsia="en-US"/>
              </w:rPr>
            </w:pPr>
            <w:r w:rsidRPr="008D7F0D">
              <w:rPr>
                <w:bCs/>
                <w:lang w:val="pt-BR" w:eastAsia="en-US"/>
              </w:rPr>
              <w:t>0.34</w:t>
            </w:r>
          </w:p>
        </w:tc>
        <w:tc>
          <w:tcPr>
            <w:tcW w:w="1134" w:type="dxa"/>
          </w:tcPr>
          <w:p w14:paraId="6FCF48FA" w14:textId="77777777" w:rsidR="008D7F0D" w:rsidRPr="008D7F0D" w:rsidRDefault="008D7F0D" w:rsidP="008D7F0D">
            <w:pPr>
              <w:pStyle w:val="10Bng"/>
              <w:rPr>
                <w:bCs/>
                <w:lang w:val="pt-BR" w:eastAsia="en-US"/>
              </w:rPr>
            </w:pPr>
            <w:r w:rsidRPr="008D7F0D">
              <w:rPr>
                <w:bCs/>
                <w:lang w:val="pt-BR" w:eastAsia="en-US"/>
              </w:rPr>
              <w:t>0.37</w:t>
            </w:r>
          </w:p>
        </w:tc>
        <w:tc>
          <w:tcPr>
            <w:tcW w:w="992" w:type="dxa"/>
          </w:tcPr>
          <w:p w14:paraId="7E2F9115" w14:textId="77777777" w:rsidR="008D7F0D" w:rsidRPr="008D7F0D" w:rsidRDefault="008D7F0D" w:rsidP="008D7F0D">
            <w:pPr>
              <w:pStyle w:val="10Bng"/>
              <w:rPr>
                <w:bCs/>
                <w:lang w:val="pt-BR" w:eastAsia="en-US"/>
              </w:rPr>
            </w:pPr>
            <w:r w:rsidRPr="008D7F0D">
              <w:rPr>
                <w:bCs/>
                <w:lang w:val="pt-BR" w:eastAsia="en-US"/>
              </w:rPr>
              <w:t>0.35</w:t>
            </w:r>
          </w:p>
        </w:tc>
      </w:tr>
      <w:tr w:rsidR="008D7F0D" w:rsidRPr="008D7F0D" w14:paraId="3630E9D0" w14:textId="77777777" w:rsidTr="008D7F0D">
        <w:trPr>
          <w:jc w:val="center"/>
        </w:trPr>
        <w:tc>
          <w:tcPr>
            <w:tcW w:w="2416" w:type="dxa"/>
          </w:tcPr>
          <w:p w14:paraId="35F3C6DE" w14:textId="77777777" w:rsidR="008D7F0D" w:rsidRPr="008D7F0D" w:rsidRDefault="008D7F0D" w:rsidP="008D7F0D">
            <w:pPr>
              <w:pStyle w:val="10Bng"/>
              <w:rPr>
                <w:bCs/>
                <w:lang w:val="pt-BR" w:eastAsia="en-US"/>
              </w:rPr>
            </w:pPr>
            <w:r w:rsidRPr="008D7F0D">
              <w:rPr>
                <w:bCs/>
                <w:lang w:val="pt-BR" w:eastAsia="en-US"/>
              </w:rPr>
              <w:t>Mức 2</w:t>
            </w:r>
          </w:p>
        </w:tc>
        <w:tc>
          <w:tcPr>
            <w:tcW w:w="1134" w:type="dxa"/>
          </w:tcPr>
          <w:p w14:paraId="64210AC4" w14:textId="77777777" w:rsidR="008D7F0D" w:rsidRPr="008D7F0D" w:rsidRDefault="008D7F0D" w:rsidP="008D7F0D">
            <w:pPr>
              <w:pStyle w:val="10Bng"/>
              <w:rPr>
                <w:bCs/>
                <w:lang w:val="pt-BR" w:eastAsia="en-US"/>
              </w:rPr>
            </w:pPr>
            <w:r w:rsidRPr="008D7F0D">
              <w:rPr>
                <w:bCs/>
                <w:lang w:val="pt-BR" w:eastAsia="en-US"/>
              </w:rPr>
              <w:t>0.71</w:t>
            </w:r>
          </w:p>
        </w:tc>
        <w:tc>
          <w:tcPr>
            <w:tcW w:w="1134" w:type="dxa"/>
          </w:tcPr>
          <w:p w14:paraId="62A6E30F" w14:textId="77777777" w:rsidR="008D7F0D" w:rsidRPr="008D7F0D" w:rsidRDefault="008D7F0D" w:rsidP="008D7F0D">
            <w:pPr>
              <w:pStyle w:val="10Bng"/>
              <w:rPr>
                <w:bCs/>
                <w:lang w:val="pt-BR" w:eastAsia="en-US"/>
              </w:rPr>
            </w:pPr>
            <w:r w:rsidRPr="008D7F0D">
              <w:rPr>
                <w:bCs/>
                <w:lang w:val="pt-BR" w:eastAsia="en-US"/>
              </w:rPr>
              <w:t>0.57</w:t>
            </w:r>
          </w:p>
        </w:tc>
        <w:tc>
          <w:tcPr>
            <w:tcW w:w="992" w:type="dxa"/>
          </w:tcPr>
          <w:p w14:paraId="376198D5" w14:textId="77777777" w:rsidR="008D7F0D" w:rsidRPr="008D7F0D" w:rsidRDefault="008D7F0D" w:rsidP="008D7F0D">
            <w:pPr>
              <w:pStyle w:val="10Bng"/>
              <w:rPr>
                <w:bCs/>
                <w:lang w:val="pt-BR" w:eastAsia="en-US"/>
              </w:rPr>
            </w:pPr>
            <w:r w:rsidRPr="008D7F0D">
              <w:rPr>
                <w:bCs/>
                <w:lang w:val="pt-BR" w:eastAsia="en-US"/>
              </w:rPr>
              <w:t>0.64</w:t>
            </w:r>
          </w:p>
        </w:tc>
      </w:tr>
      <w:tr w:rsidR="008D7F0D" w:rsidRPr="008D7F0D" w14:paraId="1745DC96" w14:textId="77777777" w:rsidTr="008D7F0D">
        <w:trPr>
          <w:jc w:val="center"/>
        </w:trPr>
        <w:tc>
          <w:tcPr>
            <w:tcW w:w="2416" w:type="dxa"/>
          </w:tcPr>
          <w:p w14:paraId="0D86A084" w14:textId="77777777" w:rsidR="008D7F0D" w:rsidRPr="008D7F0D" w:rsidRDefault="008D7F0D" w:rsidP="008D7F0D">
            <w:pPr>
              <w:pStyle w:val="10Bng"/>
              <w:rPr>
                <w:bCs/>
                <w:lang w:val="pt-BR" w:eastAsia="en-US"/>
              </w:rPr>
            </w:pPr>
            <w:r w:rsidRPr="008D7F0D">
              <w:rPr>
                <w:bCs/>
                <w:lang w:val="pt-BR" w:eastAsia="en-US"/>
              </w:rPr>
              <w:t>Mức 3</w:t>
            </w:r>
          </w:p>
        </w:tc>
        <w:tc>
          <w:tcPr>
            <w:tcW w:w="1134" w:type="dxa"/>
          </w:tcPr>
          <w:p w14:paraId="00C8942A" w14:textId="77777777" w:rsidR="008D7F0D" w:rsidRPr="008D7F0D" w:rsidRDefault="008D7F0D" w:rsidP="008D7F0D">
            <w:pPr>
              <w:pStyle w:val="10Bng"/>
              <w:rPr>
                <w:bCs/>
                <w:lang w:val="pt-BR" w:eastAsia="en-US"/>
              </w:rPr>
            </w:pPr>
            <w:r w:rsidRPr="008D7F0D">
              <w:rPr>
                <w:bCs/>
                <w:lang w:val="pt-BR" w:eastAsia="en-US"/>
              </w:rPr>
              <w:t>0.81</w:t>
            </w:r>
          </w:p>
        </w:tc>
        <w:tc>
          <w:tcPr>
            <w:tcW w:w="1134" w:type="dxa"/>
          </w:tcPr>
          <w:p w14:paraId="29E8C92E" w14:textId="77777777" w:rsidR="008D7F0D" w:rsidRPr="008D7F0D" w:rsidRDefault="008D7F0D" w:rsidP="008D7F0D">
            <w:pPr>
              <w:pStyle w:val="10Bng"/>
              <w:rPr>
                <w:bCs/>
                <w:lang w:val="pt-BR" w:eastAsia="en-US"/>
              </w:rPr>
            </w:pPr>
            <w:r w:rsidRPr="008D7F0D">
              <w:rPr>
                <w:bCs/>
                <w:lang w:val="pt-BR" w:eastAsia="en-US"/>
              </w:rPr>
              <w:t>0.83</w:t>
            </w:r>
          </w:p>
        </w:tc>
        <w:tc>
          <w:tcPr>
            <w:tcW w:w="992" w:type="dxa"/>
          </w:tcPr>
          <w:p w14:paraId="627AACD9" w14:textId="77777777" w:rsidR="008D7F0D" w:rsidRPr="008D7F0D" w:rsidRDefault="008D7F0D" w:rsidP="008D7F0D">
            <w:pPr>
              <w:pStyle w:val="10Bng"/>
              <w:rPr>
                <w:bCs/>
                <w:lang w:val="pt-BR" w:eastAsia="en-US"/>
              </w:rPr>
            </w:pPr>
            <w:r w:rsidRPr="008D7F0D">
              <w:rPr>
                <w:bCs/>
                <w:lang w:val="pt-BR" w:eastAsia="en-US"/>
              </w:rPr>
              <w:t>0.82</w:t>
            </w:r>
          </w:p>
        </w:tc>
      </w:tr>
      <w:tr w:rsidR="008D7F0D" w:rsidRPr="008D7F0D" w14:paraId="2A4C35EE" w14:textId="77777777" w:rsidTr="008D7F0D">
        <w:trPr>
          <w:jc w:val="center"/>
        </w:trPr>
        <w:tc>
          <w:tcPr>
            <w:tcW w:w="2416" w:type="dxa"/>
          </w:tcPr>
          <w:p w14:paraId="6E2C16E5" w14:textId="77777777" w:rsidR="008D7F0D" w:rsidRPr="008D7F0D" w:rsidRDefault="008D7F0D" w:rsidP="008D7F0D">
            <w:pPr>
              <w:pStyle w:val="10Bng"/>
              <w:rPr>
                <w:bCs/>
                <w:lang w:val="pt-BR" w:eastAsia="en-US"/>
              </w:rPr>
            </w:pPr>
            <w:r w:rsidRPr="008D7F0D">
              <w:rPr>
                <w:bCs/>
                <w:lang w:val="pt-BR" w:eastAsia="en-US"/>
              </w:rPr>
              <w:t>Mức 4</w:t>
            </w:r>
          </w:p>
        </w:tc>
        <w:tc>
          <w:tcPr>
            <w:tcW w:w="1134" w:type="dxa"/>
          </w:tcPr>
          <w:p w14:paraId="2C773612" w14:textId="77777777" w:rsidR="008D7F0D" w:rsidRPr="008D7F0D" w:rsidRDefault="008D7F0D" w:rsidP="008D7F0D">
            <w:pPr>
              <w:pStyle w:val="10Bng"/>
              <w:rPr>
                <w:bCs/>
                <w:lang w:val="pt-BR" w:eastAsia="en-US"/>
              </w:rPr>
            </w:pPr>
            <w:r w:rsidRPr="008D7F0D">
              <w:rPr>
                <w:bCs/>
                <w:lang w:val="pt-BR" w:eastAsia="en-US"/>
              </w:rPr>
              <w:t>0.69</w:t>
            </w:r>
          </w:p>
        </w:tc>
        <w:tc>
          <w:tcPr>
            <w:tcW w:w="1134" w:type="dxa"/>
          </w:tcPr>
          <w:p w14:paraId="74621326" w14:textId="77777777" w:rsidR="008D7F0D" w:rsidRPr="008D7F0D" w:rsidRDefault="008D7F0D" w:rsidP="008D7F0D">
            <w:pPr>
              <w:pStyle w:val="10Bng"/>
              <w:rPr>
                <w:bCs/>
                <w:lang w:val="pt-BR" w:eastAsia="en-US"/>
              </w:rPr>
            </w:pPr>
            <w:r w:rsidRPr="008D7F0D">
              <w:rPr>
                <w:bCs/>
                <w:lang w:val="pt-BR" w:eastAsia="en-US"/>
              </w:rPr>
              <w:t>0.89</w:t>
            </w:r>
          </w:p>
        </w:tc>
        <w:tc>
          <w:tcPr>
            <w:tcW w:w="992" w:type="dxa"/>
          </w:tcPr>
          <w:p w14:paraId="71858500" w14:textId="77777777" w:rsidR="008D7F0D" w:rsidRPr="008D7F0D" w:rsidRDefault="008D7F0D" w:rsidP="008D7F0D">
            <w:pPr>
              <w:pStyle w:val="10Bng"/>
              <w:rPr>
                <w:bCs/>
                <w:lang w:val="pt-BR" w:eastAsia="en-US"/>
              </w:rPr>
            </w:pPr>
            <w:r w:rsidRPr="008D7F0D">
              <w:rPr>
                <w:bCs/>
                <w:lang w:val="pt-BR" w:eastAsia="en-US"/>
              </w:rPr>
              <w:t>0.77</w:t>
            </w:r>
          </w:p>
        </w:tc>
      </w:tr>
      <w:tr w:rsidR="008D7F0D" w:rsidRPr="008D7F0D" w14:paraId="64BBD1B3" w14:textId="77777777" w:rsidTr="008D7F0D">
        <w:trPr>
          <w:jc w:val="center"/>
        </w:trPr>
        <w:tc>
          <w:tcPr>
            <w:tcW w:w="2416" w:type="dxa"/>
          </w:tcPr>
          <w:p w14:paraId="48BDB8B6" w14:textId="77777777" w:rsidR="008D7F0D" w:rsidRPr="008D7F0D" w:rsidRDefault="008D7F0D" w:rsidP="008D7F0D">
            <w:pPr>
              <w:pStyle w:val="10Bng"/>
              <w:rPr>
                <w:lang w:val="pt-BR" w:eastAsia="en-US"/>
              </w:rPr>
            </w:pPr>
            <w:r w:rsidRPr="008D7F0D">
              <w:rPr>
                <w:lang w:val="pt-BR" w:eastAsia="en-US"/>
              </w:rPr>
              <w:t>Độ chính xác (ACC)</w:t>
            </w:r>
          </w:p>
        </w:tc>
        <w:tc>
          <w:tcPr>
            <w:tcW w:w="3260" w:type="dxa"/>
            <w:gridSpan w:val="3"/>
          </w:tcPr>
          <w:p w14:paraId="3164025F" w14:textId="77777777" w:rsidR="008D7F0D" w:rsidRPr="008D7F0D" w:rsidRDefault="008D7F0D" w:rsidP="008D7F0D">
            <w:pPr>
              <w:pStyle w:val="10Bng"/>
              <w:rPr>
                <w:lang w:val="pt-BR" w:eastAsia="en-US"/>
              </w:rPr>
            </w:pPr>
            <w:r w:rsidRPr="008D7F0D">
              <w:rPr>
                <w:lang w:val="pt-BR" w:eastAsia="en-US"/>
              </w:rPr>
              <w:t>0.66</w:t>
            </w:r>
          </w:p>
        </w:tc>
      </w:tr>
    </w:tbl>
    <w:p w14:paraId="14689C0B" w14:textId="77777777" w:rsidR="008D7F0D" w:rsidRPr="008D7F0D" w:rsidRDefault="008D7F0D" w:rsidP="008D7F0D">
      <w:pPr>
        <w:pStyle w:val="11nidung"/>
        <w:spacing w:before="240"/>
        <w:rPr>
          <w:bCs/>
          <w:iCs/>
          <w:lang w:val="pt-BR"/>
        </w:rPr>
      </w:pPr>
      <w:r w:rsidRPr="008D7F0D">
        <w:rPr>
          <w:bCs/>
          <w:iCs/>
          <w:lang w:val="pt-BR"/>
        </w:rPr>
        <w:t xml:space="preserve">Tuy nhiên kết quả Bảng 4 </w:t>
      </w:r>
      <w:r w:rsidRPr="008D7F0D">
        <w:rPr>
          <w:bCs/>
          <w:iCs/>
        </w:rPr>
        <w:t>cũng cho thấy ResNet50 gặp nhiều khó khăn trong việc phân loại các mức độ thoái hóa khớp gối ở giai đoạn sớm và trung gian, đặc biệt tại mức 1 với F</w:t>
      </w:r>
      <w:r w:rsidRPr="008D7F0D">
        <w:rPr>
          <w:bCs/>
          <w:iCs/>
          <w:vertAlign w:val="subscript"/>
        </w:rPr>
        <w:t>1</w:t>
      </w:r>
      <w:r w:rsidRPr="008D7F0D">
        <w:rPr>
          <w:bCs/>
          <w:iCs/>
        </w:rPr>
        <w:t>-score chỉ đạt 0,35. Điều này cho thấy sự chồng lấn về đặc trưng hình ảnh giữa các mức độ thoái hóa vẫn là thách thức lớn đối với mô hình trong quá trình phân loại.</w:t>
      </w:r>
    </w:p>
    <w:p w14:paraId="0C370793" w14:textId="77777777" w:rsidR="008D7F0D" w:rsidRPr="008D7F0D" w:rsidRDefault="008D7F0D" w:rsidP="008D7F0D">
      <w:pPr>
        <w:pStyle w:val="06tiu2"/>
      </w:pPr>
      <w:r w:rsidRPr="008D7F0D">
        <w:t>3.2. Kết quả với các mô hình CNN khác</w:t>
      </w:r>
    </w:p>
    <w:p w14:paraId="362A4102" w14:textId="77777777" w:rsidR="008D7F0D" w:rsidRPr="008D7F0D" w:rsidRDefault="008D7F0D" w:rsidP="008D7F0D">
      <w:pPr>
        <w:pStyle w:val="11nidung"/>
        <w:rPr>
          <w:bCs/>
          <w:iCs/>
          <w:lang w:val="pt-BR"/>
        </w:rPr>
      </w:pPr>
      <w:r w:rsidRPr="008D7F0D">
        <w:rPr>
          <w:bCs/>
          <w:iCs/>
          <w:lang w:val="pt-BR"/>
        </w:rPr>
        <w:t>Sau khi áp dụng xử lý mất cân bằng dữ liệu với trọng số lớp trong quá trình huấn luyện, nghiên cứu tiến hành đánh giá hiệu năng của các mô hình CNN khác nhau nhằm đảm bảo sự so sánh khách quan. Ba kiến trúc tiêu biểu gồm VGG16, ResNet50 và EfficientNet-B0 được lựa chọn để thực nghiệm. Các kết quả được trình bày trong Bảng 5.</w:t>
      </w:r>
    </w:p>
    <w:p w14:paraId="0E0CC2D2" w14:textId="77777777" w:rsidR="008D7F0D" w:rsidRPr="008D7F0D" w:rsidRDefault="008D7F0D" w:rsidP="008D7F0D">
      <w:pPr>
        <w:pStyle w:val="11Tiubng"/>
      </w:pPr>
      <w:r w:rsidRPr="008D7F0D">
        <w:t>Bảng 5. Hiệu năng của các mô hình CNN</w:t>
      </w:r>
    </w:p>
    <w:tbl>
      <w:tblPr>
        <w:tblStyle w:val="TableGrid"/>
        <w:tblW w:w="56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851"/>
        <w:gridCol w:w="1134"/>
        <w:gridCol w:w="850"/>
        <w:gridCol w:w="1134"/>
      </w:tblGrid>
      <w:tr w:rsidR="008D7F0D" w:rsidRPr="008D7F0D" w14:paraId="41804FBB" w14:textId="77777777" w:rsidTr="008D7F0D">
        <w:trPr>
          <w:jc w:val="center"/>
        </w:trPr>
        <w:tc>
          <w:tcPr>
            <w:tcW w:w="1710" w:type="dxa"/>
          </w:tcPr>
          <w:p w14:paraId="1A9AA4A5" w14:textId="77777777" w:rsidR="008D7F0D" w:rsidRPr="008D7F0D" w:rsidRDefault="008D7F0D" w:rsidP="008D7F0D">
            <w:pPr>
              <w:pStyle w:val="10Bng"/>
              <w:rPr>
                <w:b/>
                <w:bCs/>
                <w:lang w:val="pt-BR" w:eastAsia="en-US"/>
              </w:rPr>
            </w:pPr>
            <w:r w:rsidRPr="008D7F0D">
              <w:rPr>
                <w:b/>
                <w:bCs/>
                <w:lang w:val="pt-BR" w:eastAsia="en-US"/>
              </w:rPr>
              <w:t>Mô hình</w:t>
            </w:r>
          </w:p>
        </w:tc>
        <w:tc>
          <w:tcPr>
            <w:tcW w:w="851" w:type="dxa"/>
          </w:tcPr>
          <w:p w14:paraId="39AB03D1" w14:textId="77777777" w:rsidR="008D7F0D" w:rsidRPr="008D7F0D" w:rsidRDefault="008D7F0D" w:rsidP="008D7F0D">
            <w:pPr>
              <w:pStyle w:val="10Bng"/>
              <w:rPr>
                <w:b/>
                <w:bCs/>
                <w:lang w:val="pt-BR" w:eastAsia="en-US"/>
              </w:rPr>
            </w:pPr>
            <w:r w:rsidRPr="008D7F0D">
              <w:rPr>
                <w:b/>
                <w:bCs/>
                <w:lang w:val="pt-BR" w:eastAsia="en-US"/>
              </w:rPr>
              <w:t>ACC</w:t>
            </w:r>
          </w:p>
        </w:tc>
        <w:tc>
          <w:tcPr>
            <w:tcW w:w="1134" w:type="dxa"/>
          </w:tcPr>
          <w:p w14:paraId="70BE3367" w14:textId="77777777" w:rsidR="008D7F0D" w:rsidRPr="008D7F0D" w:rsidRDefault="008D7F0D" w:rsidP="008D7F0D">
            <w:pPr>
              <w:pStyle w:val="10Bng"/>
              <w:rPr>
                <w:b/>
                <w:bCs/>
                <w:lang w:val="pt-BR" w:eastAsia="en-US"/>
              </w:rPr>
            </w:pPr>
            <w:r w:rsidRPr="008D7F0D">
              <w:rPr>
                <w:b/>
                <w:bCs/>
                <w:lang w:val="pt-BR" w:eastAsia="en-US"/>
              </w:rPr>
              <w:t>Precision</w:t>
            </w:r>
          </w:p>
        </w:tc>
        <w:tc>
          <w:tcPr>
            <w:tcW w:w="850" w:type="dxa"/>
          </w:tcPr>
          <w:p w14:paraId="4BC6E563" w14:textId="77777777" w:rsidR="008D7F0D" w:rsidRPr="008D7F0D" w:rsidRDefault="008D7F0D" w:rsidP="008D7F0D">
            <w:pPr>
              <w:pStyle w:val="10Bng"/>
              <w:rPr>
                <w:b/>
                <w:bCs/>
                <w:lang w:val="pt-BR" w:eastAsia="en-US"/>
              </w:rPr>
            </w:pPr>
            <w:r w:rsidRPr="008D7F0D">
              <w:rPr>
                <w:b/>
                <w:bCs/>
                <w:lang w:val="pt-BR" w:eastAsia="en-US"/>
              </w:rPr>
              <w:t>Recall</w:t>
            </w:r>
          </w:p>
        </w:tc>
        <w:tc>
          <w:tcPr>
            <w:tcW w:w="1134" w:type="dxa"/>
          </w:tcPr>
          <w:p w14:paraId="285AE141" w14:textId="77777777" w:rsidR="008D7F0D" w:rsidRPr="008D7F0D" w:rsidRDefault="008D7F0D" w:rsidP="008D7F0D">
            <w:pPr>
              <w:pStyle w:val="10Bng"/>
              <w:rPr>
                <w:b/>
                <w:bCs/>
                <w:lang w:val="pt-BR" w:eastAsia="en-US"/>
              </w:rPr>
            </w:pPr>
            <w:r w:rsidRPr="008D7F0D">
              <w:rPr>
                <w:b/>
                <w:bCs/>
                <w:lang w:val="pt-BR" w:eastAsia="en-US"/>
              </w:rPr>
              <w:t>macro-F</w:t>
            </w:r>
            <w:r w:rsidRPr="008D7F0D">
              <w:rPr>
                <w:b/>
                <w:bCs/>
                <w:vertAlign w:val="subscript"/>
                <w:lang w:val="pt-BR" w:eastAsia="en-US"/>
              </w:rPr>
              <w:t>1</w:t>
            </w:r>
          </w:p>
        </w:tc>
      </w:tr>
      <w:tr w:rsidR="008D7F0D" w:rsidRPr="008D7F0D" w14:paraId="62BADE3F" w14:textId="77777777" w:rsidTr="008D7F0D">
        <w:trPr>
          <w:jc w:val="center"/>
        </w:trPr>
        <w:tc>
          <w:tcPr>
            <w:tcW w:w="1710" w:type="dxa"/>
          </w:tcPr>
          <w:p w14:paraId="727F9FF5" w14:textId="77777777" w:rsidR="008D7F0D" w:rsidRPr="008D7F0D" w:rsidRDefault="008D7F0D" w:rsidP="008D7F0D">
            <w:pPr>
              <w:pStyle w:val="10Bng"/>
              <w:rPr>
                <w:bCs/>
                <w:lang w:val="pt-BR" w:eastAsia="en-US"/>
              </w:rPr>
            </w:pPr>
            <w:r w:rsidRPr="008D7F0D">
              <w:rPr>
                <w:bCs/>
                <w:lang w:val="pt-BR" w:eastAsia="en-US"/>
              </w:rPr>
              <w:t>VGG16</w:t>
            </w:r>
          </w:p>
        </w:tc>
        <w:tc>
          <w:tcPr>
            <w:tcW w:w="851" w:type="dxa"/>
          </w:tcPr>
          <w:p w14:paraId="252870D8" w14:textId="77777777" w:rsidR="008D7F0D" w:rsidRPr="008D7F0D" w:rsidRDefault="008D7F0D" w:rsidP="008D7F0D">
            <w:pPr>
              <w:pStyle w:val="10Bng"/>
              <w:rPr>
                <w:bCs/>
                <w:lang w:val="pt-BR" w:eastAsia="en-US"/>
              </w:rPr>
            </w:pPr>
            <w:r w:rsidRPr="008D7F0D">
              <w:rPr>
                <w:bCs/>
                <w:lang w:val="pt-BR" w:eastAsia="en-US"/>
              </w:rPr>
              <w:t>0.604</w:t>
            </w:r>
          </w:p>
        </w:tc>
        <w:tc>
          <w:tcPr>
            <w:tcW w:w="1134" w:type="dxa"/>
          </w:tcPr>
          <w:p w14:paraId="1B7DC53E" w14:textId="77777777" w:rsidR="008D7F0D" w:rsidRPr="008D7F0D" w:rsidRDefault="008D7F0D" w:rsidP="008D7F0D">
            <w:pPr>
              <w:pStyle w:val="10Bng"/>
              <w:rPr>
                <w:bCs/>
                <w:lang w:val="pt-BR" w:eastAsia="en-US"/>
              </w:rPr>
            </w:pPr>
            <w:r w:rsidRPr="008D7F0D">
              <w:rPr>
                <w:bCs/>
                <w:lang w:val="pt-BR" w:eastAsia="en-US"/>
              </w:rPr>
              <w:t>0.650</w:t>
            </w:r>
          </w:p>
        </w:tc>
        <w:tc>
          <w:tcPr>
            <w:tcW w:w="850" w:type="dxa"/>
          </w:tcPr>
          <w:p w14:paraId="4304ACE5" w14:textId="77777777" w:rsidR="008D7F0D" w:rsidRPr="008D7F0D" w:rsidRDefault="008D7F0D" w:rsidP="008D7F0D">
            <w:pPr>
              <w:pStyle w:val="10Bng"/>
              <w:rPr>
                <w:bCs/>
                <w:lang w:val="pt-BR" w:eastAsia="en-US"/>
              </w:rPr>
            </w:pPr>
            <w:r w:rsidRPr="008D7F0D">
              <w:rPr>
                <w:bCs/>
                <w:lang w:val="pt-BR" w:eastAsia="en-US"/>
              </w:rPr>
              <w:t>0.510</w:t>
            </w:r>
          </w:p>
        </w:tc>
        <w:tc>
          <w:tcPr>
            <w:tcW w:w="1134" w:type="dxa"/>
          </w:tcPr>
          <w:p w14:paraId="2569B113" w14:textId="77777777" w:rsidR="008D7F0D" w:rsidRPr="008D7F0D" w:rsidRDefault="008D7F0D" w:rsidP="008D7F0D">
            <w:pPr>
              <w:pStyle w:val="10Bng"/>
              <w:rPr>
                <w:bCs/>
                <w:lang w:val="pt-BR" w:eastAsia="en-US"/>
              </w:rPr>
            </w:pPr>
            <w:r w:rsidRPr="008D7F0D">
              <w:rPr>
                <w:bCs/>
                <w:lang w:val="pt-BR" w:eastAsia="en-US"/>
              </w:rPr>
              <w:t>0.457</w:t>
            </w:r>
          </w:p>
        </w:tc>
      </w:tr>
      <w:tr w:rsidR="008D7F0D" w:rsidRPr="008D7F0D" w14:paraId="1C5ADCC3" w14:textId="77777777" w:rsidTr="008D7F0D">
        <w:trPr>
          <w:jc w:val="center"/>
        </w:trPr>
        <w:tc>
          <w:tcPr>
            <w:tcW w:w="1710" w:type="dxa"/>
          </w:tcPr>
          <w:p w14:paraId="35ED0781" w14:textId="77777777" w:rsidR="008D7F0D" w:rsidRPr="008D7F0D" w:rsidRDefault="008D7F0D" w:rsidP="008D7F0D">
            <w:pPr>
              <w:pStyle w:val="10Bng"/>
              <w:rPr>
                <w:bCs/>
                <w:lang w:val="pt-BR" w:eastAsia="en-US"/>
              </w:rPr>
            </w:pPr>
            <w:r w:rsidRPr="008D7F0D">
              <w:rPr>
                <w:bCs/>
                <w:lang w:val="pt-BR" w:eastAsia="en-US"/>
              </w:rPr>
              <w:lastRenderedPageBreak/>
              <w:t>ResNet50</w:t>
            </w:r>
          </w:p>
        </w:tc>
        <w:tc>
          <w:tcPr>
            <w:tcW w:w="851" w:type="dxa"/>
          </w:tcPr>
          <w:p w14:paraId="6145B9ED" w14:textId="77777777" w:rsidR="008D7F0D" w:rsidRPr="008D7F0D" w:rsidRDefault="008D7F0D" w:rsidP="008D7F0D">
            <w:pPr>
              <w:pStyle w:val="10Bng"/>
              <w:rPr>
                <w:bCs/>
                <w:lang w:val="pt-BR" w:eastAsia="en-US"/>
              </w:rPr>
            </w:pPr>
            <w:r w:rsidRPr="008D7F0D">
              <w:rPr>
                <w:bCs/>
                <w:lang w:val="pt-BR" w:eastAsia="en-US"/>
              </w:rPr>
              <w:t>0.664</w:t>
            </w:r>
          </w:p>
        </w:tc>
        <w:tc>
          <w:tcPr>
            <w:tcW w:w="1134" w:type="dxa"/>
          </w:tcPr>
          <w:p w14:paraId="4AFA9FAD" w14:textId="77777777" w:rsidR="008D7F0D" w:rsidRPr="008D7F0D" w:rsidRDefault="008D7F0D" w:rsidP="008D7F0D">
            <w:pPr>
              <w:pStyle w:val="10Bng"/>
              <w:rPr>
                <w:bCs/>
                <w:lang w:val="pt-BR" w:eastAsia="en-US"/>
              </w:rPr>
            </w:pPr>
            <w:r w:rsidRPr="008D7F0D">
              <w:rPr>
                <w:bCs/>
                <w:lang w:val="pt-BR" w:eastAsia="en-US"/>
              </w:rPr>
              <w:t>0.668</w:t>
            </w:r>
          </w:p>
        </w:tc>
        <w:tc>
          <w:tcPr>
            <w:tcW w:w="850" w:type="dxa"/>
          </w:tcPr>
          <w:p w14:paraId="0BCC7CE1" w14:textId="77777777" w:rsidR="008D7F0D" w:rsidRPr="008D7F0D" w:rsidRDefault="008D7F0D" w:rsidP="008D7F0D">
            <w:pPr>
              <w:pStyle w:val="10Bng"/>
              <w:rPr>
                <w:bCs/>
                <w:lang w:val="pt-BR" w:eastAsia="en-US"/>
              </w:rPr>
            </w:pPr>
            <w:r w:rsidRPr="008D7F0D">
              <w:rPr>
                <w:bCs/>
                <w:lang w:val="pt-BR" w:eastAsia="en-US"/>
              </w:rPr>
              <w:t>0.664</w:t>
            </w:r>
          </w:p>
        </w:tc>
        <w:tc>
          <w:tcPr>
            <w:tcW w:w="1134" w:type="dxa"/>
          </w:tcPr>
          <w:p w14:paraId="3EDF6CB9" w14:textId="77777777" w:rsidR="008D7F0D" w:rsidRPr="008D7F0D" w:rsidRDefault="008D7F0D" w:rsidP="008D7F0D">
            <w:pPr>
              <w:pStyle w:val="10Bng"/>
              <w:rPr>
                <w:bCs/>
                <w:lang w:val="pt-BR" w:eastAsia="en-US"/>
              </w:rPr>
            </w:pPr>
            <w:r w:rsidRPr="008D7F0D">
              <w:rPr>
                <w:bCs/>
                <w:lang w:val="pt-BR" w:eastAsia="en-US"/>
              </w:rPr>
              <w:t>0.667</w:t>
            </w:r>
          </w:p>
        </w:tc>
      </w:tr>
      <w:tr w:rsidR="008D7F0D" w:rsidRPr="008D7F0D" w14:paraId="55FC5CAF" w14:textId="77777777" w:rsidTr="008D7F0D">
        <w:trPr>
          <w:jc w:val="center"/>
        </w:trPr>
        <w:tc>
          <w:tcPr>
            <w:tcW w:w="1710" w:type="dxa"/>
          </w:tcPr>
          <w:p w14:paraId="64D3D95D" w14:textId="77777777" w:rsidR="008D7F0D" w:rsidRPr="008D7F0D" w:rsidRDefault="008D7F0D" w:rsidP="008D7F0D">
            <w:pPr>
              <w:pStyle w:val="10Bng"/>
              <w:rPr>
                <w:bCs/>
                <w:lang w:val="pt-BR" w:eastAsia="en-US"/>
              </w:rPr>
            </w:pPr>
            <w:r w:rsidRPr="008D7F0D">
              <w:rPr>
                <w:bCs/>
                <w:lang w:val="pt-BR" w:eastAsia="en-US"/>
              </w:rPr>
              <w:t>EfficientNet-B0</w:t>
            </w:r>
          </w:p>
        </w:tc>
        <w:tc>
          <w:tcPr>
            <w:tcW w:w="851" w:type="dxa"/>
          </w:tcPr>
          <w:p w14:paraId="2E46AB4A" w14:textId="77777777" w:rsidR="008D7F0D" w:rsidRPr="008D7F0D" w:rsidRDefault="008D7F0D" w:rsidP="008D7F0D">
            <w:pPr>
              <w:pStyle w:val="10Bng"/>
              <w:rPr>
                <w:lang w:val="pt-BR" w:eastAsia="en-US"/>
              </w:rPr>
            </w:pPr>
            <w:r w:rsidRPr="008D7F0D">
              <w:rPr>
                <w:lang w:val="pt-BR" w:eastAsia="en-US"/>
              </w:rPr>
              <w:t>0.667</w:t>
            </w:r>
          </w:p>
        </w:tc>
        <w:tc>
          <w:tcPr>
            <w:tcW w:w="1134" w:type="dxa"/>
          </w:tcPr>
          <w:p w14:paraId="6825FBF0" w14:textId="77777777" w:rsidR="008D7F0D" w:rsidRPr="008D7F0D" w:rsidRDefault="008D7F0D" w:rsidP="008D7F0D">
            <w:pPr>
              <w:pStyle w:val="10Bng"/>
              <w:rPr>
                <w:lang w:val="pt-BR" w:eastAsia="en-US"/>
              </w:rPr>
            </w:pPr>
            <w:r w:rsidRPr="008D7F0D">
              <w:rPr>
                <w:lang w:val="pt-BR" w:eastAsia="en-US"/>
              </w:rPr>
              <w:t>0.670</w:t>
            </w:r>
          </w:p>
        </w:tc>
        <w:tc>
          <w:tcPr>
            <w:tcW w:w="850" w:type="dxa"/>
          </w:tcPr>
          <w:p w14:paraId="143F2006" w14:textId="77777777" w:rsidR="008D7F0D" w:rsidRPr="008D7F0D" w:rsidRDefault="008D7F0D" w:rsidP="008D7F0D">
            <w:pPr>
              <w:pStyle w:val="10Bng"/>
              <w:rPr>
                <w:lang w:val="pt-BR" w:eastAsia="en-US"/>
              </w:rPr>
            </w:pPr>
            <w:r w:rsidRPr="008D7F0D">
              <w:rPr>
                <w:lang w:val="pt-BR" w:eastAsia="en-US"/>
              </w:rPr>
              <w:t>0.667</w:t>
            </w:r>
          </w:p>
        </w:tc>
        <w:tc>
          <w:tcPr>
            <w:tcW w:w="1134" w:type="dxa"/>
          </w:tcPr>
          <w:p w14:paraId="54BC46FE" w14:textId="77777777" w:rsidR="008D7F0D" w:rsidRPr="008D7F0D" w:rsidRDefault="008D7F0D" w:rsidP="008D7F0D">
            <w:pPr>
              <w:pStyle w:val="10Bng"/>
              <w:rPr>
                <w:lang w:val="pt-BR" w:eastAsia="en-US"/>
              </w:rPr>
            </w:pPr>
            <w:r w:rsidRPr="008D7F0D">
              <w:rPr>
                <w:lang w:val="pt-BR" w:eastAsia="en-US"/>
              </w:rPr>
              <w:t>0.680</w:t>
            </w:r>
          </w:p>
        </w:tc>
      </w:tr>
    </w:tbl>
    <w:p w14:paraId="4D7C7A51" w14:textId="77777777" w:rsidR="008D7F0D" w:rsidRPr="008D7F0D" w:rsidRDefault="008D7F0D" w:rsidP="008D7F0D">
      <w:pPr>
        <w:pStyle w:val="11nidung"/>
        <w:spacing w:before="240"/>
        <w:rPr>
          <w:bCs/>
          <w:iCs/>
          <w:lang w:val="pt-BR"/>
        </w:rPr>
      </w:pPr>
      <w:r w:rsidRPr="008D7F0D">
        <w:rPr>
          <w:bCs/>
          <w:iCs/>
          <w:lang w:val="pt-BR"/>
        </w:rPr>
        <w:tab/>
        <w:t>Kết quả trong Bảng 5 cho thấy EfficientNet-B0 đạt hiệu năng cao nhất với ACC = 0.667 và macro-F</w:t>
      </w:r>
      <w:r w:rsidRPr="008D7F0D">
        <w:rPr>
          <w:bCs/>
          <w:iCs/>
          <w:vertAlign w:val="subscript"/>
          <w:lang w:val="pt-BR"/>
        </w:rPr>
        <w:t>1</w:t>
      </w:r>
      <w:r w:rsidRPr="008D7F0D">
        <w:rPr>
          <w:bCs/>
          <w:iCs/>
          <w:lang w:val="pt-BR"/>
        </w:rPr>
        <w:t xml:space="preserve"> = 0.680, tiếp theo là ResNet50 (ACC = 0.664, macro-F</w:t>
      </w:r>
      <w:r w:rsidRPr="008D7F0D">
        <w:rPr>
          <w:bCs/>
          <w:iCs/>
          <w:vertAlign w:val="subscript"/>
          <w:lang w:val="pt-BR"/>
        </w:rPr>
        <w:t>1</w:t>
      </w:r>
      <w:r w:rsidRPr="008D7F0D">
        <w:rPr>
          <w:bCs/>
          <w:iCs/>
          <w:lang w:val="pt-BR"/>
        </w:rPr>
        <w:t xml:space="preserve"> = 0.667), trong khi VGG16 cho kết quả thấp hơn (ACC = 0.604, macro-F</w:t>
      </w:r>
      <w:r w:rsidRPr="008D7F0D">
        <w:rPr>
          <w:bCs/>
          <w:iCs/>
          <w:vertAlign w:val="subscript"/>
          <w:lang w:val="pt-BR"/>
        </w:rPr>
        <w:t>1</w:t>
      </w:r>
      <w:r w:rsidRPr="008D7F0D">
        <w:rPr>
          <w:bCs/>
          <w:iCs/>
          <w:lang w:val="pt-BR"/>
        </w:rPr>
        <w:t xml:space="preserve"> = 0.457). Kết quả cho thấy các kiến trúc CNN hiện đại, đặc biệt là EfficientNet-B0 và ResNet50, đạt hiệu năng phân loại cao hơn so với VGG16 trên bộ dữ liệu nghiên cứu.</w:t>
      </w:r>
    </w:p>
    <w:p w14:paraId="3B6D5FF9" w14:textId="77777777" w:rsidR="008D7F0D" w:rsidRPr="008D7F0D" w:rsidRDefault="008D7F0D" w:rsidP="008D7F0D">
      <w:pPr>
        <w:pStyle w:val="06tiu2"/>
      </w:pPr>
      <w:r w:rsidRPr="008D7F0D">
        <w:t>3.3. Kết quả so sánh với các phương pháp khác</w:t>
      </w:r>
    </w:p>
    <w:p w14:paraId="6E07B888" w14:textId="77777777" w:rsidR="008D7F0D" w:rsidRPr="008D7F0D" w:rsidRDefault="008D7F0D" w:rsidP="008D7F0D">
      <w:pPr>
        <w:pStyle w:val="11nidung"/>
        <w:rPr>
          <w:bCs/>
          <w:iCs/>
          <w:lang w:val="pt-BR"/>
        </w:rPr>
      </w:pPr>
      <w:r w:rsidRPr="008D7F0D">
        <w:rPr>
          <w:bCs/>
          <w:iCs/>
          <w:lang w:val="pt-BR"/>
        </w:rPr>
        <w:tab/>
        <w:t xml:space="preserve">Phương pháp đề xuất được so sánh với các nghiên cứu gần đây </w:t>
      </w:r>
      <w:r w:rsidRPr="008D7F0D">
        <w:rPr>
          <w:bCs/>
          <w:iCs/>
          <w:lang w:val="pt-BR"/>
        </w:rPr>
        <w:fldChar w:fldCharType="begin"/>
      </w:r>
      <w:r w:rsidRPr="008D7F0D">
        <w:rPr>
          <w:bCs/>
          <w:iCs/>
          <w:lang w:val="pt-BR"/>
        </w:rPr>
        <w:instrText xml:space="preserve"> ADDIN ZOTERO_ITEM CSL_CITATION {"citationID":"reJ4jDJL","properties":{"formattedCitation":"[9]","plainCitation":"[9]","noteIndex":0},"citationItems":[{"id":88,"uris":["http://zotero.org/users/18835222/items/LHRZPRR8"],"itemData":{"id":88,"type":"article-journal","container-title":"Diagnostics","issue":"8","note":"ISBN: 2075-4418","page":"1380","publisher":"MDPI","title":"Knee osteoarthritis detection and severity classification using residual neural networks on preprocessed x-ray images","volume":"13","author":[{"family":"Mohammed","given":"Abdul Sami"},{"family":"Hasanaath","given":"Ahmed Abul"},{"family":"Latif","given":"Ghazanfar"},{"family":"Bashar","given":"Abul"}],"issued":{"date-parts":[["2023"]]}}}],"schema":"https://github.com/citation-style-language/schema/raw/master/csl-citation.json"} </w:instrText>
      </w:r>
      <w:r w:rsidRPr="008D7F0D">
        <w:rPr>
          <w:bCs/>
          <w:iCs/>
          <w:lang w:val="pt-BR"/>
        </w:rPr>
        <w:fldChar w:fldCharType="separate"/>
      </w:r>
      <w:r w:rsidRPr="008D7F0D">
        <w:rPr>
          <w:bCs/>
          <w:iCs/>
          <w:lang w:val="pt-BR"/>
        </w:rPr>
        <w:t>[9]</w:t>
      </w:r>
      <w:r w:rsidRPr="008D7F0D">
        <w:fldChar w:fldCharType="end"/>
      </w:r>
      <w:r w:rsidRPr="008D7F0D">
        <w:rPr>
          <w:bCs/>
          <w:iCs/>
          <w:lang w:val="pt-BR"/>
        </w:rPr>
        <w:t xml:space="preserve">, </w:t>
      </w:r>
      <w:r w:rsidRPr="008D7F0D">
        <w:rPr>
          <w:bCs/>
          <w:iCs/>
          <w:lang w:val="pt-BR"/>
        </w:rPr>
        <w:fldChar w:fldCharType="begin"/>
      </w:r>
      <w:r w:rsidRPr="008D7F0D">
        <w:rPr>
          <w:bCs/>
          <w:iCs/>
          <w:lang w:val="pt-BR"/>
        </w:rPr>
        <w:instrText xml:space="preserve"> ADDIN ZOTERO_ITEM CSL_CITATION {"citationID":"C1cgJZeF","properties":{"formattedCitation":"[10]","plainCitation":"[10]","noteIndex":0},"citationItems":[{"id":94,"uris":["http://zotero.org/users/18835222/items/5UJMF6IT"],"itemData":{"id":94,"type":"article-journal","container-title":"Mathematical Modelling of Engineering Problems","issue":"5","note":"ISBN: 2369-0739","title":"An Automated System for Osteoarthritis Severity Scoring Using Residual Neural Networks.","volume":"10","author":[{"family":"Rachmad","given":"Aeri"},{"family":"Sonata","given":"Fifin"},{"family":"Hutagalung","given":"Juniar"},{"family":"Hapsari","given":"Dian"},{"family":"Fuad","given":"Muhammad"},{"family":"Sari Rochman","given":"Eka Mala"}],"issued":{"date-parts":[["2023"]]}}}],"schema":"https://github.com/citation-style-language/schema/raw/master/csl-citation.json"} </w:instrText>
      </w:r>
      <w:r w:rsidRPr="008D7F0D">
        <w:rPr>
          <w:bCs/>
          <w:iCs/>
          <w:lang w:val="pt-BR"/>
        </w:rPr>
        <w:fldChar w:fldCharType="separate"/>
      </w:r>
      <w:r w:rsidRPr="008D7F0D">
        <w:rPr>
          <w:bCs/>
          <w:iCs/>
          <w:lang w:val="pt-BR"/>
        </w:rPr>
        <w:t>[10]</w:t>
      </w:r>
      <w:r w:rsidRPr="008D7F0D">
        <w:fldChar w:fldCharType="end"/>
      </w:r>
      <w:r w:rsidRPr="008D7F0D">
        <w:rPr>
          <w:bCs/>
          <w:iCs/>
          <w:lang w:val="pt-BR"/>
        </w:rPr>
        <w:t xml:space="preserve">, </w:t>
      </w:r>
      <w:r w:rsidRPr="008D7F0D">
        <w:rPr>
          <w:bCs/>
          <w:iCs/>
          <w:lang w:val="pt-BR"/>
        </w:rPr>
        <w:fldChar w:fldCharType="begin"/>
      </w:r>
      <w:r w:rsidRPr="008D7F0D">
        <w:rPr>
          <w:bCs/>
          <w:iCs/>
          <w:lang w:val="pt-BR"/>
        </w:rPr>
        <w:instrText xml:space="preserve"> ADDIN ZOTERO_ITEM CSL_CITATION {"citationID":"fctOvjAh","properties":{"formattedCitation":"[12]","plainCitation":"[12]","noteIndex":0},"citationItems":[{"id":95,"uris":["http://zotero.org/users/18835222/items/TWGINAR6"],"itemData":{"id":95,"type":"article-journal","container-title":"Journal of Healthcare Engineering","issue":"1","note":"ISBN: 2040-2309","page":"5586529","publisher":"Wiley Online Library","title":"An automatic knee osteoarthritis diagnosis method based on deep learning: data from the osteoarthritis initiative","volume":"2021","author":[{"family":"Wang","given":"Yifan"},{"family":"Wang","given":"Xianan"},{"family":"Gao","given":"Tianning"},{"family":"Du","given":"Le"},{"family":"Liu","given":"Wei"}],"issued":{"date-parts":[["2021"]]}}}],"schema":"https://github.com/citation-style-language/schema/raw/master/csl-citation.json"} </w:instrText>
      </w:r>
      <w:r w:rsidRPr="008D7F0D">
        <w:rPr>
          <w:bCs/>
          <w:iCs/>
          <w:lang w:val="pt-BR"/>
        </w:rPr>
        <w:fldChar w:fldCharType="separate"/>
      </w:r>
      <w:r w:rsidRPr="008D7F0D">
        <w:rPr>
          <w:bCs/>
          <w:iCs/>
          <w:lang w:val="pt-BR"/>
        </w:rPr>
        <w:t>[12]</w:t>
      </w:r>
      <w:r w:rsidRPr="008D7F0D">
        <w:fldChar w:fldCharType="end"/>
      </w:r>
      <w:r w:rsidRPr="008D7F0D">
        <w:rPr>
          <w:bCs/>
          <w:iCs/>
          <w:lang w:val="pt-BR"/>
        </w:rPr>
        <w:t>, kết quả được trình bày trong Bảng 6.</w:t>
      </w:r>
    </w:p>
    <w:p w14:paraId="393F3AE2" w14:textId="77777777" w:rsidR="008D7F0D" w:rsidRPr="008D7F0D" w:rsidRDefault="008D7F0D" w:rsidP="008D7F0D">
      <w:pPr>
        <w:pStyle w:val="11Tiubng"/>
      </w:pPr>
      <w:r w:rsidRPr="008D7F0D">
        <w:t>Bảng 6. So sánh hiệu suất với các phương pháp khác</w:t>
      </w:r>
    </w:p>
    <w:tbl>
      <w:tblPr>
        <w:tblStyle w:val="TableGrid"/>
        <w:tblW w:w="68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1774"/>
        <w:gridCol w:w="791"/>
        <w:gridCol w:w="1097"/>
        <w:gridCol w:w="811"/>
        <w:gridCol w:w="1014"/>
      </w:tblGrid>
      <w:tr w:rsidR="008D7F0D" w:rsidRPr="008D7F0D" w14:paraId="54F186E5" w14:textId="77777777" w:rsidTr="008D7F0D">
        <w:trPr>
          <w:jc w:val="center"/>
        </w:trPr>
        <w:tc>
          <w:tcPr>
            <w:tcW w:w="1350" w:type="dxa"/>
          </w:tcPr>
          <w:p w14:paraId="49C2C525" w14:textId="77777777" w:rsidR="008D7F0D" w:rsidRPr="008D7F0D" w:rsidRDefault="008D7F0D" w:rsidP="008D7F0D">
            <w:pPr>
              <w:pStyle w:val="10Bng"/>
              <w:rPr>
                <w:b/>
                <w:bCs/>
                <w:lang w:val="pt-BR" w:eastAsia="en-US"/>
              </w:rPr>
            </w:pPr>
            <w:r w:rsidRPr="008D7F0D">
              <w:rPr>
                <w:b/>
                <w:bCs/>
                <w:lang w:val="pt-BR" w:eastAsia="en-US"/>
              </w:rPr>
              <w:t>Phương pháp (năm)</w:t>
            </w:r>
          </w:p>
        </w:tc>
        <w:tc>
          <w:tcPr>
            <w:tcW w:w="1774" w:type="dxa"/>
          </w:tcPr>
          <w:p w14:paraId="5011FC80" w14:textId="77777777" w:rsidR="008D7F0D" w:rsidRPr="008D7F0D" w:rsidRDefault="008D7F0D" w:rsidP="008D7F0D">
            <w:pPr>
              <w:pStyle w:val="10Bng"/>
              <w:rPr>
                <w:b/>
                <w:bCs/>
                <w:lang w:val="pt-BR" w:eastAsia="en-US"/>
              </w:rPr>
            </w:pPr>
            <w:r w:rsidRPr="008D7F0D">
              <w:rPr>
                <w:b/>
                <w:bCs/>
                <w:lang w:val="pt-BR" w:eastAsia="en-US"/>
              </w:rPr>
              <w:t>Mô hình CNN</w:t>
            </w:r>
          </w:p>
        </w:tc>
        <w:tc>
          <w:tcPr>
            <w:tcW w:w="791" w:type="dxa"/>
          </w:tcPr>
          <w:p w14:paraId="5D108F18" w14:textId="77777777" w:rsidR="008D7F0D" w:rsidRPr="008D7F0D" w:rsidRDefault="008D7F0D" w:rsidP="008D7F0D">
            <w:pPr>
              <w:pStyle w:val="10Bng"/>
              <w:rPr>
                <w:b/>
                <w:bCs/>
                <w:lang w:val="pt-BR" w:eastAsia="en-US"/>
              </w:rPr>
            </w:pPr>
            <w:r w:rsidRPr="008D7F0D">
              <w:rPr>
                <w:b/>
                <w:bCs/>
                <w:lang w:val="pt-BR" w:eastAsia="en-US"/>
              </w:rPr>
              <w:t>ACC</w:t>
            </w:r>
          </w:p>
        </w:tc>
        <w:tc>
          <w:tcPr>
            <w:tcW w:w="1097" w:type="dxa"/>
          </w:tcPr>
          <w:p w14:paraId="5F4E6854" w14:textId="77777777" w:rsidR="008D7F0D" w:rsidRPr="008D7F0D" w:rsidRDefault="008D7F0D" w:rsidP="008D7F0D">
            <w:pPr>
              <w:pStyle w:val="10Bng"/>
              <w:rPr>
                <w:b/>
                <w:bCs/>
                <w:lang w:val="pt-BR" w:eastAsia="en-US"/>
              </w:rPr>
            </w:pPr>
            <w:r w:rsidRPr="008D7F0D">
              <w:rPr>
                <w:b/>
                <w:bCs/>
                <w:lang w:val="pt-BR" w:eastAsia="en-US"/>
              </w:rPr>
              <w:t>Precision</w:t>
            </w:r>
          </w:p>
        </w:tc>
        <w:tc>
          <w:tcPr>
            <w:tcW w:w="811" w:type="dxa"/>
          </w:tcPr>
          <w:p w14:paraId="5E054BD6" w14:textId="77777777" w:rsidR="008D7F0D" w:rsidRPr="008D7F0D" w:rsidRDefault="008D7F0D" w:rsidP="008D7F0D">
            <w:pPr>
              <w:pStyle w:val="10Bng"/>
              <w:rPr>
                <w:b/>
                <w:bCs/>
                <w:lang w:val="pt-BR" w:eastAsia="en-US"/>
              </w:rPr>
            </w:pPr>
            <w:r w:rsidRPr="008D7F0D">
              <w:rPr>
                <w:b/>
                <w:bCs/>
                <w:lang w:val="pt-BR" w:eastAsia="en-US"/>
              </w:rPr>
              <w:t>Recall</w:t>
            </w:r>
          </w:p>
        </w:tc>
        <w:tc>
          <w:tcPr>
            <w:tcW w:w="1014" w:type="dxa"/>
          </w:tcPr>
          <w:p w14:paraId="0C3B2B1C" w14:textId="77777777" w:rsidR="008D7F0D" w:rsidRPr="008D7F0D" w:rsidRDefault="008D7F0D" w:rsidP="008D7F0D">
            <w:pPr>
              <w:pStyle w:val="10Bng"/>
              <w:rPr>
                <w:b/>
                <w:bCs/>
                <w:lang w:val="pt-BR" w:eastAsia="en-US"/>
              </w:rPr>
            </w:pPr>
            <w:r w:rsidRPr="008D7F0D">
              <w:rPr>
                <w:b/>
                <w:bCs/>
                <w:lang w:val="pt-BR" w:eastAsia="en-US"/>
              </w:rPr>
              <w:t>macro-F</w:t>
            </w:r>
            <w:r w:rsidRPr="008D7F0D">
              <w:rPr>
                <w:b/>
                <w:bCs/>
                <w:vertAlign w:val="subscript"/>
                <w:lang w:val="pt-BR" w:eastAsia="en-US"/>
              </w:rPr>
              <w:t>1</w:t>
            </w:r>
          </w:p>
        </w:tc>
      </w:tr>
      <w:tr w:rsidR="008D7F0D" w:rsidRPr="008D7F0D" w14:paraId="151E2D20" w14:textId="77777777" w:rsidTr="008D7F0D">
        <w:trPr>
          <w:jc w:val="center"/>
        </w:trPr>
        <w:tc>
          <w:tcPr>
            <w:tcW w:w="1350" w:type="dxa"/>
          </w:tcPr>
          <w:p w14:paraId="50D0E219" w14:textId="77777777" w:rsidR="008D7F0D" w:rsidRPr="008D7F0D" w:rsidRDefault="008D7F0D" w:rsidP="008D7F0D">
            <w:pPr>
              <w:pStyle w:val="10Bng"/>
              <w:rPr>
                <w:bCs/>
                <w:lang w:val="pt-BR" w:eastAsia="en-US"/>
              </w:rPr>
            </w:pPr>
            <w:r w:rsidRPr="008D7F0D">
              <w:rPr>
                <w:bCs/>
                <w:lang w:val="pt-BR" w:eastAsia="en-US"/>
              </w:rPr>
              <w:fldChar w:fldCharType="begin"/>
            </w:r>
            <w:r w:rsidRPr="008D7F0D">
              <w:rPr>
                <w:bCs/>
                <w:lang w:val="pt-BR" w:eastAsia="en-US"/>
              </w:rPr>
              <w:instrText xml:space="preserve"> ADDIN ZOTERO_ITEM CSL_CITATION {"citationID":"y0e3Tvb8","properties":{"formattedCitation":"[9]","plainCitation":"[9]","noteIndex":0},"citationItems":[{"id":88,"uris":["http://zotero.org/users/18835222/items/LHRZPRR8"],"itemData":{"id":88,"type":"article-journal","container-title":"Diagnostics","issue":"8","note":"ISBN: 2075-4418","page":"1380","publisher":"MDPI","title":"Knee osteoarthritis detection and severity classification using residual neural networks on preprocessed x-ray images","volume":"13","author":[{"family":"Mohammed","given":"Abdul Sami"},{"family":"Hasanaath","given":"Ahmed Abul"},{"family":"Latif","given":"Ghazanfar"},{"family":"Bashar","given":"Abul"}],"issued":{"date-parts":[["2023"]]}}}],"schema":"https://github.com/citation-style-language/schema/raw/master/csl-citation.json"} </w:instrText>
            </w:r>
            <w:r w:rsidRPr="008D7F0D">
              <w:rPr>
                <w:bCs/>
                <w:lang w:val="pt-BR" w:eastAsia="en-US"/>
              </w:rPr>
              <w:fldChar w:fldCharType="separate"/>
            </w:r>
            <w:r w:rsidRPr="008D7F0D">
              <w:rPr>
                <w:bCs/>
                <w:lang w:val="en-GB" w:eastAsia="en-US"/>
              </w:rPr>
              <w:t>[9]</w:t>
            </w:r>
            <w:r w:rsidRPr="008D7F0D">
              <w:rPr>
                <w:lang w:eastAsia="en-US"/>
              </w:rPr>
              <w:fldChar w:fldCharType="end"/>
            </w:r>
            <w:r w:rsidRPr="008D7F0D">
              <w:rPr>
                <w:bCs/>
                <w:lang w:val="pt-BR" w:eastAsia="en-US"/>
              </w:rPr>
              <w:t xml:space="preserve"> (2023)</w:t>
            </w:r>
          </w:p>
        </w:tc>
        <w:tc>
          <w:tcPr>
            <w:tcW w:w="1774" w:type="dxa"/>
          </w:tcPr>
          <w:p w14:paraId="787EA9ED" w14:textId="77777777" w:rsidR="008D7F0D" w:rsidRPr="008D7F0D" w:rsidRDefault="008D7F0D" w:rsidP="008D7F0D">
            <w:pPr>
              <w:pStyle w:val="10Bng"/>
              <w:rPr>
                <w:bCs/>
                <w:lang w:val="pt-BR" w:eastAsia="en-US"/>
              </w:rPr>
            </w:pPr>
            <w:r w:rsidRPr="008D7F0D">
              <w:rPr>
                <w:bCs/>
                <w:lang w:val="pt-BR" w:eastAsia="en-US"/>
              </w:rPr>
              <w:t>ResNet101</w:t>
            </w:r>
          </w:p>
        </w:tc>
        <w:tc>
          <w:tcPr>
            <w:tcW w:w="791" w:type="dxa"/>
          </w:tcPr>
          <w:p w14:paraId="2E49E8ED" w14:textId="77777777" w:rsidR="008D7F0D" w:rsidRPr="008D7F0D" w:rsidRDefault="008D7F0D" w:rsidP="008D7F0D">
            <w:pPr>
              <w:pStyle w:val="10Bng"/>
              <w:rPr>
                <w:bCs/>
                <w:lang w:val="pt-BR" w:eastAsia="en-US"/>
              </w:rPr>
            </w:pPr>
            <w:r w:rsidRPr="008D7F0D">
              <w:rPr>
                <w:bCs/>
                <w:lang w:val="pt-BR" w:eastAsia="en-US"/>
              </w:rPr>
              <w:t>0.69</w:t>
            </w:r>
          </w:p>
        </w:tc>
        <w:tc>
          <w:tcPr>
            <w:tcW w:w="1097" w:type="dxa"/>
          </w:tcPr>
          <w:p w14:paraId="6479A170" w14:textId="77777777" w:rsidR="008D7F0D" w:rsidRPr="008D7F0D" w:rsidRDefault="008D7F0D" w:rsidP="008D7F0D">
            <w:pPr>
              <w:pStyle w:val="10Bng"/>
              <w:rPr>
                <w:bCs/>
                <w:lang w:val="pt-BR" w:eastAsia="en-US"/>
              </w:rPr>
            </w:pPr>
            <w:r w:rsidRPr="008D7F0D">
              <w:rPr>
                <w:bCs/>
                <w:lang w:val="pt-BR" w:eastAsia="en-US"/>
              </w:rPr>
              <w:t>0.67</w:t>
            </w:r>
          </w:p>
        </w:tc>
        <w:tc>
          <w:tcPr>
            <w:tcW w:w="811" w:type="dxa"/>
          </w:tcPr>
          <w:p w14:paraId="2933419F" w14:textId="77777777" w:rsidR="008D7F0D" w:rsidRPr="008D7F0D" w:rsidRDefault="008D7F0D" w:rsidP="008D7F0D">
            <w:pPr>
              <w:pStyle w:val="10Bng"/>
              <w:rPr>
                <w:bCs/>
                <w:lang w:val="pt-BR" w:eastAsia="en-US"/>
              </w:rPr>
            </w:pPr>
            <w:r w:rsidRPr="008D7F0D">
              <w:rPr>
                <w:bCs/>
                <w:lang w:val="pt-BR" w:eastAsia="en-US"/>
              </w:rPr>
              <w:t>0.67</w:t>
            </w:r>
          </w:p>
        </w:tc>
        <w:tc>
          <w:tcPr>
            <w:tcW w:w="1014" w:type="dxa"/>
          </w:tcPr>
          <w:p w14:paraId="2E6934DF" w14:textId="77777777" w:rsidR="008D7F0D" w:rsidRPr="008D7F0D" w:rsidRDefault="008D7F0D" w:rsidP="008D7F0D">
            <w:pPr>
              <w:pStyle w:val="10Bng"/>
              <w:rPr>
                <w:bCs/>
                <w:lang w:val="pt-BR" w:eastAsia="en-US"/>
              </w:rPr>
            </w:pPr>
            <w:r w:rsidRPr="008D7F0D">
              <w:rPr>
                <w:bCs/>
                <w:lang w:eastAsia="en-US"/>
              </w:rPr>
              <w:t>0.65</w:t>
            </w:r>
          </w:p>
        </w:tc>
      </w:tr>
      <w:tr w:rsidR="008D7F0D" w:rsidRPr="008D7F0D" w14:paraId="6317E7DE" w14:textId="77777777" w:rsidTr="008D7F0D">
        <w:trPr>
          <w:jc w:val="center"/>
        </w:trPr>
        <w:tc>
          <w:tcPr>
            <w:tcW w:w="1350" w:type="dxa"/>
          </w:tcPr>
          <w:p w14:paraId="41B5DD7F" w14:textId="77777777" w:rsidR="008D7F0D" w:rsidRPr="008D7F0D" w:rsidRDefault="008D7F0D" w:rsidP="008D7F0D">
            <w:pPr>
              <w:pStyle w:val="10Bng"/>
              <w:rPr>
                <w:bCs/>
                <w:lang w:val="pt-BR" w:eastAsia="en-US"/>
              </w:rPr>
            </w:pPr>
            <w:r w:rsidRPr="008D7F0D">
              <w:rPr>
                <w:bCs/>
                <w:lang w:val="pt-BR" w:eastAsia="en-US"/>
              </w:rPr>
              <w:fldChar w:fldCharType="begin"/>
            </w:r>
            <w:r w:rsidRPr="008D7F0D">
              <w:rPr>
                <w:bCs/>
                <w:lang w:val="pt-BR" w:eastAsia="en-US"/>
              </w:rPr>
              <w:instrText xml:space="preserve"> ADDIN ZOTERO_ITEM CSL_CITATION {"citationID":"gq2JkMjD","properties":{"formattedCitation":"[10]","plainCitation":"[10]","noteIndex":0},"citationItems":[{"id":94,"uris":["http://zotero.org/users/18835222/items/5UJMF6IT"],"itemData":{"id":94,"type":"article-journal","container-title":"Mathematical Modelling of Engineering Problems","issue":"5","note":"ISBN: 2369-0739","title":"An Automated System for Osteoarthritis Severity Scoring Using Residual Neural Networks.","volume":"10","author":[{"family":"Rachmad","given":"Aeri"},{"family":"Sonata","given":"Fifin"},{"family":"Hutagalung","given":"Juniar"},{"family":"Hapsari","given":"Dian"},{"family":"Fuad","given":"Muhammad"},{"family":"Sari Rochman","given":"Eka Mala"}],"issued":{"date-parts":[["2023"]]}}}],"schema":"https://github.com/citation-style-language/schema/raw/master/csl-citation.json"} </w:instrText>
            </w:r>
            <w:r w:rsidRPr="008D7F0D">
              <w:rPr>
                <w:bCs/>
                <w:lang w:val="pt-BR" w:eastAsia="en-US"/>
              </w:rPr>
              <w:fldChar w:fldCharType="separate"/>
            </w:r>
            <w:r w:rsidRPr="008D7F0D">
              <w:rPr>
                <w:bCs/>
                <w:lang w:val="en-GB" w:eastAsia="en-US"/>
              </w:rPr>
              <w:t>[10]</w:t>
            </w:r>
            <w:r w:rsidRPr="008D7F0D">
              <w:rPr>
                <w:lang w:eastAsia="en-US"/>
              </w:rPr>
              <w:fldChar w:fldCharType="end"/>
            </w:r>
            <w:r w:rsidRPr="008D7F0D">
              <w:rPr>
                <w:bCs/>
                <w:lang w:val="pt-BR" w:eastAsia="en-US"/>
              </w:rPr>
              <w:t xml:space="preserve"> (2023)</w:t>
            </w:r>
          </w:p>
        </w:tc>
        <w:tc>
          <w:tcPr>
            <w:tcW w:w="1774" w:type="dxa"/>
          </w:tcPr>
          <w:p w14:paraId="78FF25CD" w14:textId="77777777" w:rsidR="008D7F0D" w:rsidRPr="008D7F0D" w:rsidRDefault="008D7F0D" w:rsidP="008D7F0D">
            <w:pPr>
              <w:pStyle w:val="10Bng"/>
              <w:rPr>
                <w:bCs/>
                <w:lang w:val="pt-BR" w:eastAsia="en-US"/>
              </w:rPr>
            </w:pPr>
            <w:r w:rsidRPr="008D7F0D">
              <w:rPr>
                <w:bCs/>
                <w:lang w:val="pt-BR" w:eastAsia="en-US"/>
              </w:rPr>
              <w:t>ResNet101</w:t>
            </w:r>
          </w:p>
        </w:tc>
        <w:tc>
          <w:tcPr>
            <w:tcW w:w="791" w:type="dxa"/>
          </w:tcPr>
          <w:p w14:paraId="6F5A336A" w14:textId="77777777" w:rsidR="008D7F0D" w:rsidRPr="008D7F0D" w:rsidRDefault="008D7F0D" w:rsidP="008D7F0D">
            <w:pPr>
              <w:pStyle w:val="10Bng"/>
              <w:rPr>
                <w:bCs/>
                <w:lang w:val="pt-BR" w:eastAsia="en-US"/>
              </w:rPr>
            </w:pPr>
            <w:r w:rsidRPr="008D7F0D">
              <w:rPr>
                <w:bCs/>
                <w:lang w:val="pt-BR" w:eastAsia="en-US"/>
              </w:rPr>
              <w:t>0.57</w:t>
            </w:r>
          </w:p>
        </w:tc>
        <w:tc>
          <w:tcPr>
            <w:tcW w:w="1097" w:type="dxa"/>
          </w:tcPr>
          <w:p w14:paraId="727352C8" w14:textId="77777777" w:rsidR="008D7F0D" w:rsidRPr="008D7F0D" w:rsidRDefault="008D7F0D" w:rsidP="008D7F0D">
            <w:pPr>
              <w:pStyle w:val="10Bng"/>
              <w:rPr>
                <w:bCs/>
                <w:lang w:val="pt-BR" w:eastAsia="en-US"/>
              </w:rPr>
            </w:pPr>
            <w:r w:rsidRPr="008D7F0D">
              <w:rPr>
                <w:bCs/>
                <w:lang w:val="pt-BR" w:eastAsia="en-US"/>
              </w:rPr>
              <w:t>-</w:t>
            </w:r>
          </w:p>
        </w:tc>
        <w:tc>
          <w:tcPr>
            <w:tcW w:w="811" w:type="dxa"/>
          </w:tcPr>
          <w:p w14:paraId="4D3BA470" w14:textId="77777777" w:rsidR="008D7F0D" w:rsidRPr="008D7F0D" w:rsidRDefault="008D7F0D" w:rsidP="008D7F0D">
            <w:pPr>
              <w:pStyle w:val="10Bng"/>
              <w:rPr>
                <w:bCs/>
                <w:lang w:val="pt-BR" w:eastAsia="en-US"/>
              </w:rPr>
            </w:pPr>
            <w:r w:rsidRPr="008D7F0D">
              <w:rPr>
                <w:bCs/>
                <w:lang w:val="pt-BR" w:eastAsia="en-US"/>
              </w:rPr>
              <w:t>-</w:t>
            </w:r>
          </w:p>
        </w:tc>
        <w:tc>
          <w:tcPr>
            <w:tcW w:w="1014" w:type="dxa"/>
          </w:tcPr>
          <w:p w14:paraId="0420382E" w14:textId="77777777" w:rsidR="008D7F0D" w:rsidRPr="008D7F0D" w:rsidRDefault="008D7F0D" w:rsidP="008D7F0D">
            <w:pPr>
              <w:pStyle w:val="10Bng"/>
              <w:rPr>
                <w:bCs/>
                <w:lang w:val="pt-BR" w:eastAsia="en-US"/>
              </w:rPr>
            </w:pPr>
            <w:r w:rsidRPr="008D7F0D">
              <w:rPr>
                <w:bCs/>
                <w:lang w:val="pt-BR" w:eastAsia="en-US"/>
              </w:rPr>
              <w:t>-</w:t>
            </w:r>
          </w:p>
        </w:tc>
      </w:tr>
      <w:tr w:rsidR="008D7F0D" w:rsidRPr="008D7F0D" w14:paraId="1A39B6E2" w14:textId="77777777" w:rsidTr="008D7F0D">
        <w:trPr>
          <w:jc w:val="center"/>
        </w:trPr>
        <w:tc>
          <w:tcPr>
            <w:tcW w:w="1350" w:type="dxa"/>
          </w:tcPr>
          <w:p w14:paraId="27272177" w14:textId="77777777" w:rsidR="008D7F0D" w:rsidRPr="008D7F0D" w:rsidRDefault="008D7F0D" w:rsidP="008D7F0D">
            <w:pPr>
              <w:pStyle w:val="10Bng"/>
              <w:rPr>
                <w:bCs/>
                <w:lang w:val="pt-BR" w:eastAsia="en-US"/>
              </w:rPr>
            </w:pPr>
            <w:r w:rsidRPr="008D7F0D">
              <w:rPr>
                <w:bCs/>
                <w:lang w:val="pt-BR" w:eastAsia="en-US"/>
              </w:rPr>
              <w:fldChar w:fldCharType="begin"/>
            </w:r>
            <w:r w:rsidRPr="008D7F0D">
              <w:rPr>
                <w:bCs/>
                <w:lang w:val="pt-BR" w:eastAsia="en-US"/>
              </w:rPr>
              <w:instrText xml:space="preserve"> ADDIN ZOTERO_ITEM CSL_CITATION {"citationID":"pttDJhah","properties":{"formattedCitation":"[12]","plainCitation":"[12]","noteIndex":0},"citationItems":[{"id":95,"uris":["http://zotero.org/users/18835222/items/TWGINAR6"],"itemData":{"id":95,"type":"article-journal","container-title":"Journal of Healthcare Engineering","issue":"1","note":"ISBN: 2040-2309","page":"5586529","publisher":"Wiley Online Library","title":"An automatic knee osteoarthritis diagnosis method based on deep learning: data from the osteoarthritis initiative","volume":"2021","author":[{"family":"Wang","given":"Yifan"},{"family":"Wang","given":"Xianan"},{"family":"Gao","given":"Tianning"},{"family":"Du","given":"Le"},{"family":"Liu","given":"Wei"}],"issued":{"date-parts":[["2021"]]}}}],"schema":"https://github.com/citation-style-language/schema/raw/master/csl-citation.json"} </w:instrText>
            </w:r>
            <w:r w:rsidRPr="008D7F0D">
              <w:rPr>
                <w:bCs/>
                <w:lang w:val="pt-BR" w:eastAsia="en-US"/>
              </w:rPr>
              <w:fldChar w:fldCharType="separate"/>
            </w:r>
            <w:r w:rsidRPr="008D7F0D">
              <w:rPr>
                <w:bCs/>
                <w:lang w:val="en-GB" w:eastAsia="en-US"/>
              </w:rPr>
              <w:t>[12]</w:t>
            </w:r>
            <w:r w:rsidRPr="008D7F0D">
              <w:rPr>
                <w:lang w:eastAsia="en-US"/>
              </w:rPr>
              <w:fldChar w:fldCharType="end"/>
            </w:r>
            <w:r w:rsidRPr="008D7F0D">
              <w:rPr>
                <w:bCs/>
                <w:lang w:val="pt-BR" w:eastAsia="en-US"/>
              </w:rPr>
              <w:t xml:space="preserve"> (2021)</w:t>
            </w:r>
          </w:p>
        </w:tc>
        <w:tc>
          <w:tcPr>
            <w:tcW w:w="1774" w:type="dxa"/>
          </w:tcPr>
          <w:p w14:paraId="233BA8B3" w14:textId="77777777" w:rsidR="008D7F0D" w:rsidRPr="008D7F0D" w:rsidRDefault="008D7F0D" w:rsidP="008D7F0D">
            <w:pPr>
              <w:pStyle w:val="10Bng"/>
              <w:rPr>
                <w:bCs/>
                <w:lang w:val="pt-BR" w:eastAsia="en-US"/>
              </w:rPr>
            </w:pPr>
            <w:r w:rsidRPr="008D7F0D">
              <w:rPr>
                <w:bCs/>
                <w:lang w:val="pt-BR" w:eastAsia="en-US"/>
              </w:rPr>
              <w:t>YOLO+ResNet50</w:t>
            </w:r>
          </w:p>
        </w:tc>
        <w:tc>
          <w:tcPr>
            <w:tcW w:w="791" w:type="dxa"/>
          </w:tcPr>
          <w:p w14:paraId="42C3A608" w14:textId="77777777" w:rsidR="008D7F0D" w:rsidRPr="008D7F0D" w:rsidRDefault="008D7F0D" w:rsidP="008D7F0D">
            <w:pPr>
              <w:pStyle w:val="10Bng"/>
              <w:rPr>
                <w:bCs/>
                <w:lang w:val="pt-BR" w:eastAsia="en-US"/>
              </w:rPr>
            </w:pPr>
            <w:r w:rsidRPr="008D7F0D">
              <w:rPr>
                <w:bCs/>
                <w:lang w:val="pt-BR" w:eastAsia="en-US"/>
              </w:rPr>
              <w:t>0.69</w:t>
            </w:r>
          </w:p>
        </w:tc>
        <w:tc>
          <w:tcPr>
            <w:tcW w:w="1097" w:type="dxa"/>
          </w:tcPr>
          <w:p w14:paraId="66C553ED" w14:textId="77777777" w:rsidR="008D7F0D" w:rsidRPr="008D7F0D" w:rsidRDefault="008D7F0D" w:rsidP="008D7F0D">
            <w:pPr>
              <w:pStyle w:val="10Bng"/>
              <w:rPr>
                <w:bCs/>
                <w:lang w:val="pt-BR" w:eastAsia="en-US"/>
              </w:rPr>
            </w:pPr>
            <w:r w:rsidRPr="008D7F0D">
              <w:rPr>
                <w:bCs/>
                <w:lang w:val="pt-BR" w:eastAsia="en-US"/>
              </w:rPr>
              <w:t>-</w:t>
            </w:r>
          </w:p>
        </w:tc>
        <w:tc>
          <w:tcPr>
            <w:tcW w:w="811" w:type="dxa"/>
          </w:tcPr>
          <w:p w14:paraId="3B318ED4" w14:textId="77777777" w:rsidR="008D7F0D" w:rsidRPr="008D7F0D" w:rsidRDefault="008D7F0D" w:rsidP="008D7F0D">
            <w:pPr>
              <w:pStyle w:val="10Bng"/>
              <w:rPr>
                <w:bCs/>
                <w:lang w:val="pt-BR" w:eastAsia="en-US"/>
              </w:rPr>
            </w:pPr>
            <w:r w:rsidRPr="008D7F0D">
              <w:rPr>
                <w:bCs/>
                <w:lang w:val="pt-BR" w:eastAsia="en-US"/>
              </w:rPr>
              <w:t>-</w:t>
            </w:r>
          </w:p>
        </w:tc>
        <w:tc>
          <w:tcPr>
            <w:tcW w:w="1014" w:type="dxa"/>
          </w:tcPr>
          <w:p w14:paraId="77412BC9" w14:textId="77777777" w:rsidR="008D7F0D" w:rsidRPr="008D7F0D" w:rsidRDefault="008D7F0D" w:rsidP="008D7F0D">
            <w:pPr>
              <w:pStyle w:val="10Bng"/>
              <w:rPr>
                <w:bCs/>
                <w:lang w:val="pt-BR" w:eastAsia="en-US"/>
              </w:rPr>
            </w:pPr>
            <w:r w:rsidRPr="008D7F0D">
              <w:rPr>
                <w:bCs/>
                <w:lang w:val="pt-BR" w:eastAsia="en-US"/>
              </w:rPr>
              <w:t>-</w:t>
            </w:r>
          </w:p>
        </w:tc>
      </w:tr>
      <w:tr w:rsidR="008D7F0D" w:rsidRPr="008D7F0D" w14:paraId="4EF7CCA4" w14:textId="77777777" w:rsidTr="008D7F0D">
        <w:trPr>
          <w:jc w:val="center"/>
        </w:trPr>
        <w:tc>
          <w:tcPr>
            <w:tcW w:w="1350" w:type="dxa"/>
          </w:tcPr>
          <w:p w14:paraId="3329AF21" w14:textId="77777777" w:rsidR="008D7F0D" w:rsidRPr="008D7F0D" w:rsidRDefault="008D7F0D" w:rsidP="008D7F0D">
            <w:pPr>
              <w:pStyle w:val="10Bng"/>
              <w:rPr>
                <w:bCs/>
                <w:lang w:val="pt-BR" w:eastAsia="en-US"/>
              </w:rPr>
            </w:pPr>
            <w:r w:rsidRPr="008D7F0D">
              <w:rPr>
                <w:bCs/>
                <w:lang w:val="pt-BR" w:eastAsia="en-US"/>
              </w:rPr>
              <w:t>Chúng tôi (2026)</w:t>
            </w:r>
          </w:p>
        </w:tc>
        <w:tc>
          <w:tcPr>
            <w:tcW w:w="1774" w:type="dxa"/>
          </w:tcPr>
          <w:p w14:paraId="61305336" w14:textId="77777777" w:rsidR="008D7F0D" w:rsidRPr="008D7F0D" w:rsidRDefault="008D7F0D" w:rsidP="008D7F0D">
            <w:pPr>
              <w:pStyle w:val="10Bng"/>
              <w:rPr>
                <w:bCs/>
                <w:lang w:val="pt-BR" w:eastAsia="en-US"/>
              </w:rPr>
            </w:pPr>
            <w:r w:rsidRPr="008D7F0D">
              <w:rPr>
                <w:bCs/>
                <w:lang w:val="pt-BR" w:eastAsia="en-US"/>
              </w:rPr>
              <w:t>ResNet50</w:t>
            </w:r>
          </w:p>
        </w:tc>
        <w:tc>
          <w:tcPr>
            <w:tcW w:w="791" w:type="dxa"/>
          </w:tcPr>
          <w:p w14:paraId="15F530BC" w14:textId="77777777" w:rsidR="008D7F0D" w:rsidRPr="008D7F0D" w:rsidRDefault="008D7F0D" w:rsidP="008D7F0D">
            <w:pPr>
              <w:pStyle w:val="10Bng"/>
              <w:rPr>
                <w:bCs/>
                <w:lang w:val="pt-BR" w:eastAsia="en-US"/>
              </w:rPr>
            </w:pPr>
            <w:r w:rsidRPr="008D7F0D">
              <w:rPr>
                <w:bCs/>
                <w:lang w:val="pt-BR" w:eastAsia="en-US"/>
              </w:rPr>
              <w:t>0.66</w:t>
            </w:r>
          </w:p>
        </w:tc>
        <w:tc>
          <w:tcPr>
            <w:tcW w:w="1097" w:type="dxa"/>
          </w:tcPr>
          <w:p w14:paraId="7A5B6845" w14:textId="77777777" w:rsidR="008D7F0D" w:rsidRPr="008D7F0D" w:rsidRDefault="008D7F0D" w:rsidP="008D7F0D">
            <w:pPr>
              <w:pStyle w:val="10Bng"/>
              <w:rPr>
                <w:bCs/>
                <w:lang w:val="pt-BR" w:eastAsia="en-US"/>
              </w:rPr>
            </w:pPr>
            <w:r w:rsidRPr="008D7F0D">
              <w:rPr>
                <w:bCs/>
                <w:lang w:val="pt-BR" w:eastAsia="en-US"/>
              </w:rPr>
              <w:t>0.67</w:t>
            </w:r>
          </w:p>
        </w:tc>
        <w:tc>
          <w:tcPr>
            <w:tcW w:w="811" w:type="dxa"/>
          </w:tcPr>
          <w:p w14:paraId="1FBC2650" w14:textId="77777777" w:rsidR="008D7F0D" w:rsidRPr="008D7F0D" w:rsidRDefault="008D7F0D" w:rsidP="008D7F0D">
            <w:pPr>
              <w:pStyle w:val="10Bng"/>
              <w:rPr>
                <w:bCs/>
                <w:lang w:val="pt-BR" w:eastAsia="en-US"/>
              </w:rPr>
            </w:pPr>
            <w:r w:rsidRPr="008D7F0D">
              <w:rPr>
                <w:bCs/>
                <w:lang w:val="pt-BR" w:eastAsia="en-US"/>
              </w:rPr>
              <w:t>0.66</w:t>
            </w:r>
          </w:p>
        </w:tc>
        <w:tc>
          <w:tcPr>
            <w:tcW w:w="1014" w:type="dxa"/>
          </w:tcPr>
          <w:p w14:paraId="10169FA9" w14:textId="77777777" w:rsidR="008D7F0D" w:rsidRPr="008D7F0D" w:rsidRDefault="008D7F0D" w:rsidP="008D7F0D">
            <w:pPr>
              <w:pStyle w:val="10Bng"/>
              <w:rPr>
                <w:bCs/>
                <w:lang w:val="pt-BR" w:eastAsia="en-US"/>
              </w:rPr>
            </w:pPr>
            <w:r w:rsidRPr="008D7F0D">
              <w:rPr>
                <w:bCs/>
                <w:lang w:val="pt-BR" w:eastAsia="en-US"/>
              </w:rPr>
              <w:t>0.67</w:t>
            </w:r>
          </w:p>
        </w:tc>
      </w:tr>
      <w:tr w:rsidR="008D7F0D" w:rsidRPr="008D7F0D" w14:paraId="4B538BDA" w14:textId="77777777" w:rsidTr="008D7F0D">
        <w:trPr>
          <w:jc w:val="center"/>
        </w:trPr>
        <w:tc>
          <w:tcPr>
            <w:tcW w:w="1350" w:type="dxa"/>
          </w:tcPr>
          <w:p w14:paraId="13729CE7" w14:textId="77777777" w:rsidR="008D7F0D" w:rsidRPr="008D7F0D" w:rsidRDefault="008D7F0D" w:rsidP="008D7F0D">
            <w:pPr>
              <w:pStyle w:val="10Bng"/>
              <w:rPr>
                <w:bCs/>
                <w:lang w:val="pt-BR" w:eastAsia="en-US"/>
              </w:rPr>
            </w:pPr>
            <w:r w:rsidRPr="008D7F0D">
              <w:rPr>
                <w:bCs/>
                <w:lang w:val="pt-BR" w:eastAsia="en-US"/>
              </w:rPr>
              <w:t>Chúng tôi (2026)</w:t>
            </w:r>
          </w:p>
        </w:tc>
        <w:tc>
          <w:tcPr>
            <w:tcW w:w="1774" w:type="dxa"/>
          </w:tcPr>
          <w:p w14:paraId="2EF9FDEB" w14:textId="77777777" w:rsidR="008D7F0D" w:rsidRPr="008D7F0D" w:rsidRDefault="008D7F0D" w:rsidP="008D7F0D">
            <w:pPr>
              <w:pStyle w:val="10Bng"/>
              <w:rPr>
                <w:bCs/>
                <w:lang w:val="pt-BR" w:eastAsia="en-US"/>
              </w:rPr>
            </w:pPr>
            <w:r w:rsidRPr="008D7F0D">
              <w:rPr>
                <w:bCs/>
                <w:lang w:val="pt-BR" w:eastAsia="en-US"/>
              </w:rPr>
              <w:t>EfficientNet-B0</w:t>
            </w:r>
          </w:p>
        </w:tc>
        <w:tc>
          <w:tcPr>
            <w:tcW w:w="791" w:type="dxa"/>
          </w:tcPr>
          <w:p w14:paraId="478EFC75" w14:textId="77777777" w:rsidR="008D7F0D" w:rsidRPr="008D7F0D" w:rsidRDefault="008D7F0D" w:rsidP="008D7F0D">
            <w:pPr>
              <w:pStyle w:val="10Bng"/>
              <w:rPr>
                <w:bCs/>
                <w:lang w:val="pt-BR" w:eastAsia="en-US"/>
              </w:rPr>
            </w:pPr>
            <w:r w:rsidRPr="008D7F0D">
              <w:rPr>
                <w:bCs/>
                <w:lang w:val="pt-BR" w:eastAsia="en-US"/>
              </w:rPr>
              <w:t>0.66</w:t>
            </w:r>
          </w:p>
        </w:tc>
        <w:tc>
          <w:tcPr>
            <w:tcW w:w="1097" w:type="dxa"/>
          </w:tcPr>
          <w:p w14:paraId="5377F769" w14:textId="77777777" w:rsidR="008D7F0D" w:rsidRPr="008D7F0D" w:rsidRDefault="008D7F0D" w:rsidP="008D7F0D">
            <w:pPr>
              <w:pStyle w:val="10Bng"/>
              <w:rPr>
                <w:bCs/>
                <w:lang w:val="pt-BR" w:eastAsia="en-US"/>
              </w:rPr>
            </w:pPr>
            <w:r w:rsidRPr="008D7F0D">
              <w:rPr>
                <w:bCs/>
                <w:lang w:val="pt-BR" w:eastAsia="en-US"/>
              </w:rPr>
              <w:t>0.67</w:t>
            </w:r>
          </w:p>
        </w:tc>
        <w:tc>
          <w:tcPr>
            <w:tcW w:w="811" w:type="dxa"/>
          </w:tcPr>
          <w:p w14:paraId="3C5B47FE" w14:textId="77777777" w:rsidR="008D7F0D" w:rsidRPr="008D7F0D" w:rsidRDefault="008D7F0D" w:rsidP="008D7F0D">
            <w:pPr>
              <w:pStyle w:val="10Bng"/>
              <w:rPr>
                <w:bCs/>
                <w:lang w:val="pt-BR" w:eastAsia="en-US"/>
              </w:rPr>
            </w:pPr>
            <w:r w:rsidRPr="008D7F0D">
              <w:rPr>
                <w:bCs/>
                <w:lang w:val="pt-BR" w:eastAsia="en-US"/>
              </w:rPr>
              <w:t>0.67</w:t>
            </w:r>
          </w:p>
        </w:tc>
        <w:tc>
          <w:tcPr>
            <w:tcW w:w="1014" w:type="dxa"/>
          </w:tcPr>
          <w:p w14:paraId="14E5B4BE" w14:textId="77777777" w:rsidR="008D7F0D" w:rsidRPr="008D7F0D" w:rsidRDefault="008D7F0D" w:rsidP="008D7F0D">
            <w:pPr>
              <w:pStyle w:val="10Bng"/>
              <w:rPr>
                <w:bCs/>
                <w:lang w:val="pt-BR" w:eastAsia="en-US"/>
              </w:rPr>
            </w:pPr>
            <w:r w:rsidRPr="008D7F0D">
              <w:rPr>
                <w:bCs/>
                <w:lang w:val="pt-BR" w:eastAsia="en-US"/>
              </w:rPr>
              <w:t>0.68</w:t>
            </w:r>
          </w:p>
        </w:tc>
      </w:tr>
    </w:tbl>
    <w:p w14:paraId="5F291830" w14:textId="77777777" w:rsidR="008D7F0D" w:rsidRPr="008D7F0D" w:rsidRDefault="008D7F0D" w:rsidP="008D7F0D">
      <w:pPr>
        <w:pStyle w:val="11nidung"/>
        <w:spacing w:before="240"/>
        <w:rPr>
          <w:bCs/>
          <w:iCs/>
          <w:lang w:val="pt-BR"/>
        </w:rPr>
      </w:pPr>
      <w:r w:rsidRPr="008D7F0D">
        <w:rPr>
          <w:bCs/>
          <w:iCs/>
          <w:lang w:val="pt-BR"/>
        </w:rPr>
        <w:tab/>
        <w:t>Bảng 6 cho thấy hiệu năng của phương pháp đề xuất đạt hiệu suất tương đương với các nghiên cứu trước đây được báo cáo trên cùng bài toán. Cụ thể, nghiên cứu [9] (2023) sử dụng mô hình ResNet101 đạt ACC 0.69 với Precision và Recall đều đạt 0.67, trong khi nghiên cứu [10] (2023) cũng sử dụng ResNet101 nhưng chỉ đạt ACC 0.57. Phương pháp kết hợp YOLO và ResNet50 trong [12] (2021) đạt độ chính xác 0.69. Trong nghiên cứu này, mô hình EfficientNet-B0 đạt ACC 0.66 cùng với Precision và Recall đều đạt 0.67, và macro-F</w:t>
      </w:r>
      <w:r w:rsidRPr="008D7F0D">
        <w:rPr>
          <w:bCs/>
          <w:iCs/>
          <w:vertAlign w:val="subscript"/>
          <w:lang w:val="pt-BR"/>
        </w:rPr>
        <w:t>1</w:t>
      </w:r>
      <w:r w:rsidRPr="008D7F0D">
        <w:rPr>
          <w:bCs/>
          <w:iCs/>
          <w:lang w:val="pt-BR"/>
        </w:rPr>
        <w:t xml:space="preserve"> đạt 0.68. Mặc dù độ chính xác thấp hơn so với một số nghiên cứu trước, phương pháp đề xuất vẫn đạt macro-F</w:t>
      </w:r>
      <w:r w:rsidRPr="008D7F0D">
        <w:rPr>
          <w:bCs/>
          <w:iCs/>
          <w:vertAlign w:val="subscript"/>
          <w:lang w:val="pt-BR"/>
        </w:rPr>
        <w:t>1</w:t>
      </w:r>
      <w:r w:rsidRPr="008D7F0D">
        <w:rPr>
          <w:bCs/>
          <w:iCs/>
          <w:lang w:val="pt-BR"/>
        </w:rPr>
        <w:t xml:space="preserve"> cao và duy trì sự cân bằng giữa Precision và Recall.</w:t>
      </w:r>
    </w:p>
    <w:p w14:paraId="4691DC27" w14:textId="77777777" w:rsidR="008D7F0D" w:rsidRPr="008D7F0D" w:rsidRDefault="008D7F0D" w:rsidP="008D7F0D">
      <w:pPr>
        <w:pStyle w:val="05Tiu1"/>
      </w:pPr>
      <w:r w:rsidRPr="008D7F0D">
        <w:t>4. KẾT LUẬN</w:t>
      </w:r>
    </w:p>
    <w:p w14:paraId="64B7A187" w14:textId="77777777" w:rsidR="008D7F0D" w:rsidRPr="008D7F0D" w:rsidRDefault="008D7F0D" w:rsidP="008D7F0D">
      <w:pPr>
        <w:pStyle w:val="11nidung"/>
        <w:rPr>
          <w:lang w:val="pt-BR"/>
        </w:rPr>
      </w:pPr>
      <w:r w:rsidRPr="008D7F0D">
        <w:rPr>
          <w:lang w:val="pt-BR"/>
        </w:rPr>
        <w:t xml:space="preserve">Nghiên cứu đã chứng minh rằng việc áp dụng mạng nơ-ron tích chập kết hợp với chiến lược xử lý mất cân bằng dữ liệu là hướng tiếp cận hiệu quả trong phân loại mức độ thoái hóa khớp gối từ ảnh X-quang. Kết quả thực nghiệm trên bộ dữ liệu OAI cho thấy dữ liệu mất cân bằng ảnh hưởng nghiêm trọng đến hiệu năng mô hình, đặc biệt ở các mức độ thoái hóa trung bình và nặng; tuy nhiên, khi áp dụng phương pháp gán trọng số lớp, hiệu năng phân loại được cải thiện đáng kể và đồng đều hơn giữa các lớp. So sánh các kiến trúc CNN cho </w:t>
      </w:r>
      <w:r w:rsidRPr="008D7F0D">
        <w:rPr>
          <w:lang w:val="pt-BR"/>
        </w:rPr>
        <w:lastRenderedPageBreak/>
        <w:t>thấy ResNet50 và EfficientNet-B0 vượt trội so với VGG16, trong đó EfficientNet-B0 đạt hiệu năng tổng thể tốt nhất với macro-F</w:t>
      </w:r>
      <w:r w:rsidRPr="008D7F0D">
        <w:rPr>
          <w:vertAlign w:val="subscript"/>
          <w:lang w:val="pt-BR"/>
        </w:rPr>
        <w:t>1</w:t>
      </w:r>
      <w:r w:rsidRPr="008D7F0D">
        <w:rPr>
          <w:lang w:val="pt-BR"/>
        </w:rPr>
        <w:t xml:space="preserve"> = 68%. Các kết quả đạt được khẳng định tiềm năng ứng dụng của mô hình CNN trong hỗ trợ chẩn đoán và đánh giá mức độ thoái hóa khớp gối trong thực tiễn lâm sàng.</w:t>
      </w:r>
    </w:p>
    <w:p w14:paraId="69F772D5" w14:textId="437F2A90" w:rsidR="00011005" w:rsidRPr="000373C6" w:rsidRDefault="00011005" w:rsidP="000373C6">
      <w:pPr>
        <w:pStyle w:val="081Tiuutiliuthamkho"/>
      </w:pPr>
      <w:r w:rsidRPr="000373C6">
        <w:t>TÀI LIỆU THAM KHẢO</w:t>
      </w:r>
    </w:p>
    <w:p w14:paraId="42FC7C55" w14:textId="77777777" w:rsidR="008D7F0D" w:rsidRPr="008D7F0D" w:rsidRDefault="008D7F0D" w:rsidP="008D7F0D">
      <w:pPr>
        <w:pStyle w:val="08Tiliuthamkho"/>
      </w:pPr>
      <w:r w:rsidRPr="008D7F0D">
        <w:t>[1]</w:t>
      </w:r>
      <w:r w:rsidRPr="008D7F0D">
        <w:tab/>
        <w:t>Y. Zhang and J. M. Jordan (2010), “</w:t>
      </w:r>
      <w:r w:rsidRPr="008D7F0D">
        <w:rPr>
          <w:i/>
          <w:iCs/>
        </w:rPr>
        <w:t>Epidemiology of osteoarthritis</w:t>
      </w:r>
      <w:r w:rsidRPr="008D7F0D">
        <w:t>,” Clin. Geriatr. Med., vol. 26, no. 3, p. 355.</w:t>
      </w:r>
    </w:p>
    <w:p w14:paraId="6B3A9DB2" w14:textId="77777777" w:rsidR="008D7F0D" w:rsidRPr="008D7F0D" w:rsidRDefault="008D7F0D" w:rsidP="008D7F0D">
      <w:pPr>
        <w:pStyle w:val="08Tiliuthamkho"/>
      </w:pPr>
      <w:r w:rsidRPr="008D7F0D">
        <w:t>[2]</w:t>
      </w:r>
      <w:r w:rsidRPr="008D7F0D">
        <w:tab/>
        <w:t>M. Fransen, S. McConnell, A. R. Harmer, M. Van der Esch, M. Simic, and K. L. Bennell (2015), “</w:t>
      </w:r>
      <w:r w:rsidRPr="008D7F0D">
        <w:rPr>
          <w:i/>
          <w:iCs/>
        </w:rPr>
        <w:t>Exercise for osteoarthritis of the knee: a Cochrane systematic review</w:t>
      </w:r>
      <w:r w:rsidRPr="008D7F0D">
        <w:t>,” Br. J. Sports Med</w:t>
      </w:r>
      <w:r w:rsidRPr="008D7F0D">
        <w:rPr>
          <w:i/>
          <w:iCs/>
        </w:rPr>
        <w:t>.</w:t>
      </w:r>
      <w:r w:rsidRPr="008D7F0D">
        <w:t>, vol. 49, no. 24, pp. 1554–1557.</w:t>
      </w:r>
    </w:p>
    <w:p w14:paraId="42C0A72E" w14:textId="77777777" w:rsidR="008D7F0D" w:rsidRPr="008D7F0D" w:rsidRDefault="008D7F0D" w:rsidP="008D7F0D">
      <w:pPr>
        <w:pStyle w:val="08Tiliuthamkho"/>
      </w:pPr>
      <w:r w:rsidRPr="008D7F0D">
        <w:t>[3]</w:t>
      </w:r>
      <w:r w:rsidRPr="008D7F0D">
        <w:tab/>
        <w:t>D. T. Felson, A. Naimark, J. Anderson, L. Kazis, W. Castelli, and R. F. Meenan (1987), “</w:t>
      </w:r>
      <w:r w:rsidRPr="008D7F0D">
        <w:rPr>
          <w:i/>
          <w:iCs/>
        </w:rPr>
        <w:t>The prevalence of knee osteoarthritis in the elderly. The Framingham Osteoarthritis Study</w:t>
      </w:r>
      <w:r w:rsidRPr="008D7F0D">
        <w:t>,” Arthritis Rheum. Off. J. Am. Coll. Rheumatol., vol. 30, no. 8, pp. 914–918.</w:t>
      </w:r>
    </w:p>
    <w:p w14:paraId="73DA70BE" w14:textId="77777777" w:rsidR="008D7F0D" w:rsidRPr="008D7F0D" w:rsidRDefault="008D7F0D" w:rsidP="008D7F0D">
      <w:pPr>
        <w:pStyle w:val="08Tiliuthamkho"/>
      </w:pPr>
      <w:r w:rsidRPr="008D7F0D">
        <w:t>[4]</w:t>
      </w:r>
      <w:r w:rsidRPr="008D7F0D">
        <w:tab/>
        <w:t>G. Jones, C. Ding, F. Scott, M. Glisson, and F. Cicuttini (2004), “</w:t>
      </w:r>
      <w:r w:rsidRPr="008D7F0D">
        <w:rPr>
          <w:i/>
          <w:iCs/>
        </w:rPr>
        <w:t>Early radiographic osteoarthritis is associated with substantial changes in cartilage volume and tibial bone surface area in both males and females</w:t>
      </w:r>
      <w:r w:rsidRPr="008D7F0D">
        <w:t>,” Osteoarthritis Cartilage, vol. 12, no. 2, pp. 169–174.</w:t>
      </w:r>
    </w:p>
    <w:p w14:paraId="1E240B7B" w14:textId="77777777" w:rsidR="008D7F0D" w:rsidRPr="008D7F0D" w:rsidRDefault="008D7F0D" w:rsidP="008D7F0D">
      <w:pPr>
        <w:pStyle w:val="08Tiliuthamkho"/>
      </w:pPr>
      <w:r w:rsidRPr="008D7F0D">
        <w:t>[5]</w:t>
      </w:r>
      <w:r w:rsidRPr="008D7F0D">
        <w:tab/>
        <w:t>D. Bhatia, T. Bejarano, and M. Novo (2013), “</w:t>
      </w:r>
      <w:r w:rsidRPr="008D7F0D">
        <w:rPr>
          <w:i/>
          <w:iCs/>
        </w:rPr>
        <w:t>Current interventions in the management of knee osteoarthritis</w:t>
      </w:r>
      <w:r w:rsidRPr="008D7F0D">
        <w:t>,” J. Pharm. Bioallied Sci., vol. 5, no. 1, pp. 30–38.</w:t>
      </w:r>
    </w:p>
    <w:p w14:paraId="67D93B3B" w14:textId="77777777" w:rsidR="008D7F0D" w:rsidRPr="008D7F0D" w:rsidRDefault="008D7F0D" w:rsidP="008D7F0D">
      <w:pPr>
        <w:pStyle w:val="08Tiliuthamkho"/>
      </w:pPr>
      <w:r w:rsidRPr="008D7F0D">
        <w:t>[6]</w:t>
      </w:r>
      <w:r w:rsidRPr="008D7F0D">
        <w:tab/>
        <w:t xml:space="preserve">S. Rani </w:t>
      </w:r>
      <w:r w:rsidRPr="008D7F0D">
        <w:rPr>
          <w:i/>
          <w:iCs/>
        </w:rPr>
        <w:t xml:space="preserve">et al. </w:t>
      </w:r>
      <w:r w:rsidRPr="008D7F0D">
        <w:t>(2024), “</w:t>
      </w:r>
      <w:r w:rsidRPr="008D7F0D">
        <w:rPr>
          <w:i/>
          <w:iCs/>
        </w:rPr>
        <w:t>Deep learning to combat knee osteoarthritis and severity assessment by using CNN-based classification</w:t>
      </w:r>
      <w:r w:rsidRPr="008D7F0D">
        <w:t>,” BMC Musculoskelet. Disord., vol. 25, no. 1, p. 817.</w:t>
      </w:r>
    </w:p>
    <w:p w14:paraId="13C24690" w14:textId="77777777" w:rsidR="008D7F0D" w:rsidRPr="008D7F0D" w:rsidRDefault="008D7F0D" w:rsidP="008D7F0D">
      <w:pPr>
        <w:pStyle w:val="08Tiliuthamkho"/>
      </w:pPr>
      <w:r w:rsidRPr="008D7F0D">
        <w:t>[7]</w:t>
      </w:r>
      <w:r w:rsidRPr="008D7F0D">
        <w:tab/>
        <w:t>S. Iqbal, D. Ali, S. Rafique, K. Bagga, A. U. Rahman, and S. Khan (2025), “</w:t>
      </w:r>
      <w:r w:rsidRPr="008D7F0D">
        <w:rPr>
          <w:i/>
          <w:iCs/>
        </w:rPr>
        <w:t>Comparative Analysis of Automated Knee Osteoarthritis Severity Classification from X-Ray Images Using CNNs and VGG16 Architecture</w:t>
      </w:r>
      <w:r w:rsidRPr="008D7F0D">
        <w:t>,” ICCK Trans. Sens. Commun. Control, vol. 2, no. 1, pp. 36–47.</w:t>
      </w:r>
    </w:p>
    <w:p w14:paraId="1F19CD05" w14:textId="77777777" w:rsidR="008D7F0D" w:rsidRPr="008D7F0D" w:rsidRDefault="008D7F0D" w:rsidP="008D7F0D">
      <w:pPr>
        <w:pStyle w:val="08Tiliuthamkho"/>
      </w:pPr>
      <w:r w:rsidRPr="008D7F0D">
        <w:t>[8]</w:t>
      </w:r>
      <w:r w:rsidRPr="008D7F0D">
        <w:tab/>
        <w:t>J. H. Kellgren and J. Lawrence (1957), “</w:t>
      </w:r>
      <w:r w:rsidRPr="008D7F0D">
        <w:rPr>
          <w:i/>
          <w:iCs/>
        </w:rPr>
        <w:t>Radiological assessment of osteo-arthrosis</w:t>
      </w:r>
      <w:r w:rsidRPr="008D7F0D">
        <w:t>,” Ann Rheum Dis, vol. 16, no. 4, pp. 494–502.</w:t>
      </w:r>
    </w:p>
    <w:p w14:paraId="3BDAEFF7" w14:textId="77777777" w:rsidR="008D7F0D" w:rsidRPr="008D7F0D" w:rsidRDefault="008D7F0D" w:rsidP="008D7F0D">
      <w:pPr>
        <w:pStyle w:val="08Tiliuthamkho"/>
      </w:pPr>
      <w:r w:rsidRPr="008D7F0D">
        <w:t>[9]</w:t>
      </w:r>
      <w:r w:rsidRPr="008D7F0D">
        <w:tab/>
        <w:t>A. S. Mohammed, A. A. Hasanaath, G. Latif, and A. Bashar (2023), “</w:t>
      </w:r>
      <w:r w:rsidRPr="008D7F0D">
        <w:rPr>
          <w:i/>
          <w:iCs/>
        </w:rPr>
        <w:t>Knee osteoarthritis detection and severity classification using residual neural networks on preprocessed x-ray images</w:t>
      </w:r>
      <w:r w:rsidRPr="008D7F0D">
        <w:t>,” Diagnostics, vol. 13, no. 8, p. 1380.</w:t>
      </w:r>
    </w:p>
    <w:p w14:paraId="5934A494" w14:textId="77777777" w:rsidR="008D7F0D" w:rsidRPr="008D7F0D" w:rsidRDefault="008D7F0D" w:rsidP="008D7F0D">
      <w:pPr>
        <w:pStyle w:val="08Tiliuthamkho"/>
      </w:pPr>
      <w:r w:rsidRPr="008D7F0D">
        <w:t>[10] A. Rachmad, F. Sonata, J. Hutagalung, D. Hapsari, M. Fuad, and E. M. Sari Rochman (2023), “</w:t>
      </w:r>
      <w:r w:rsidRPr="008D7F0D">
        <w:rPr>
          <w:i/>
          <w:iCs/>
        </w:rPr>
        <w:t>An Automated System for Osteoarthritis Severity Scoring Using Residual Neural Networks</w:t>
      </w:r>
      <w:r w:rsidRPr="008D7F0D">
        <w:t>.,” Math. Model. Eng. Probl., vol. 10, no. 5.</w:t>
      </w:r>
    </w:p>
    <w:p w14:paraId="539AB767" w14:textId="77777777" w:rsidR="008D7F0D" w:rsidRPr="008D7F0D" w:rsidRDefault="008D7F0D" w:rsidP="008D7F0D">
      <w:pPr>
        <w:pStyle w:val="08Tiliuthamkho"/>
      </w:pPr>
      <w:r w:rsidRPr="008D7F0D">
        <w:t>[11]</w:t>
      </w:r>
      <w:r w:rsidRPr="008D7F0D">
        <w:tab/>
        <w:t>T. Tariq, Z. Suhail, and Z. Nawaz (2023), “</w:t>
      </w:r>
      <w:r w:rsidRPr="008D7F0D">
        <w:rPr>
          <w:i/>
          <w:iCs/>
        </w:rPr>
        <w:t>Knee osteoarthritis detection and classification using x-rays</w:t>
      </w:r>
      <w:r w:rsidRPr="008D7F0D">
        <w:t>,” IEEE Acces</w:t>
      </w:r>
      <w:r w:rsidRPr="008D7F0D">
        <w:rPr>
          <w:i/>
          <w:iCs/>
        </w:rPr>
        <w:t>s</w:t>
      </w:r>
      <w:r w:rsidRPr="008D7F0D">
        <w:t>, vol. 11, pp. 48292–48303.</w:t>
      </w:r>
    </w:p>
    <w:p w14:paraId="717ACAFF" w14:textId="77777777" w:rsidR="008D7F0D" w:rsidRPr="008D7F0D" w:rsidRDefault="008D7F0D" w:rsidP="008D7F0D">
      <w:pPr>
        <w:pStyle w:val="08Tiliuthamkho"/>
      </w:pPr>
      <w:r w:rsidRPr="008D7F0D">
        <w:lastRenderedPageBreak/>
        <w:t>[12]</w:t>
      </w:r>
      <w:r w:rsidRPr="008D7F0D">
        <w:tab/>
        <w:t>Y. Wang, X. Wang, T. Gao, L. Du, and W. Liu (2021), “</w:t>
      </w:r>
      <w:r w:rsidRPr="008D7F0D">
        <w:rPr>
          <w:i/>
          <w:iCs/>
        </w:rPr>
        <w:t>An automatic knee osteoarthritis diagnosis method based on deep learning: data from the osteoarthritis initiative</w:t>
      </w:r>
      <w:r w:rsidRPr="008D7F0D">
        <w:t>,” J. Healthc. Eng., vol. 2021, no. 1, p. 5586529.</w:t>
      </w:r>
    </w:p>
    <w:p w14:paraId="0ECA9E03" w14:textId="77777777" w:rsidR="008D7F0D" w:rsidRPr="008D7F0D" w:rsidRDefault="008D7F0D" w:rsidP="008D7F0D">
      <w:pPr>
        <w:pStyle w:val="08Tiliuthamkho"/>
      </w:pPr>
      <w:r w:rsidRPr="008D7F0D">
        <w:t>[13]</w:t>
      </w:r>
      <w:r w:rsidRPr="008D7F0D">
        <w:tab/>
        <w:t xml:space="preserve">P. S. Q. Yeoh </w:t>
      </w:r>
      <w:r w:rsidRPr="008D7F0D">
        <w:rPr>
          <w:i/>
          <w:iCs/>
        </w:rPr>
        <w:t xml:space="preserve">et al. </w:t>
      </w:r>
      <w:r w:rsidRPr="008D7F0D">
        <w:t>(2021), “</w:t>
      </w:r>
      <w:r w:rsidRPr="008D7F0D">
        <w:rPr>
          <w:i/>
          <w:iCs/>
        </w:rPr>
        <w:t>Emergence of deep learning in knee osteoarthritis diagnosis</w:t>
      </w:r>
      <w:r w:rsidRPr="008D7F0D">
        <w:t>,” Comput. Intell. Neurosci., vol. 2021, no. 1, p. 4931437.</w:t>
      </w:r>
    </w:p>
    <w:p w14:paraId="0E1C98DB" w14:textId="77777777" w:rsidR="008D7F0D" w:rsidRPr="008D7F0D" w:rsidRDefault="008D7F0D" w:rsidP="008D7F0D">
      <w:pPr>
        <w:pStyle w:val="08Tiliuthamkho"/>
      </w:pPr>
      <w:r w:rsidRPr="008D7F0D">
        <w:t>[14]</w:t>
      </w:r>
      <w:r w:rsidRPr="008D7F0D">
        <w:tab/>
        <w:t>J. Byrd and Z. Lipton (2019), “</w:t>
      </w:r>
      <w:r w:rsidRPr="008D7F0D">
        <w:rPr>
          <w:i/>
          <w:iCs/>
        </w:rPr>
        <w:t>What is the effect of importance weighting in deep learning?</w:t>
      </w:r>
      <w:r w:rsidRPr="008D7F0D">
        <w:t xml:space="preserve">,” in </w:t>
      </w:r>
      <w:proofErr w:type="gramStart"/>
      <w:r w:rsidRPr="008D7F0D">
        <w:t>International</w:t>
      </w:r>
      <w:proofErr w:type="gramEnd"/>
      <w:r w:rsidRPr="008D7F0D">
        <w:t xml:space="preserve"> conference on machine learning, pp. 872–881.</w:t>
      </w:r>
    </w:p>
    <w:p w14:paraId="7A20D323" w14:textId="77777777" w:rsidR="008D7F0D" w:rsidRPr="008D7F0D" w:rsidRDefault="008D7F0D" w:rsidP="008D7F0D">
      <w:pPr>
        <w:pStyle w:val="08Tiliuthamkho"/>
      </w:pPr>
      <w:r w:rsidRPr="008D7F0D">
        <w:t>[15]</w:t>
      </w:r>
      <w:r w:rsidRPr="008D7F0D">
        <w:tab/>
        <w:t>J. M. Johnson and T. M. Khoshgoftaar (2019), “</w:t>
      </w:r>
      <w:r w:rsidRPr="008D7F0D">
        <w:rPr>
          <w:i/>
          <w:iCs/>
        </w:rPr>
        <w:t>Survey on deep learning with class imbalance</w:t>
      </w:r>
      <w:r w:rsidRPr="008D7F0D">
        <w:t>,” J. Big Data, vol. 6, no. 1, p. 27.</w:t>
      </w:r>
    </w:p>
    <w:p w14:paraId="5850CDCA" w14:textId="77777777" w:rsidR="008D7F0D" w:rsidRPr="008D7F0D" w:rsidRDefault="008D7F0D" w:rsidP="008D7F0D">
      <w:pPr>
        <w:pStyle w:val="08Tiliuthamkho"/>
      </w:pPr>
      <w:r w:rsidRPr="008D7F0D">
        <w:t>[16]</w:t>
      </w:r>
      <w:r w:rsidRPr="008D7F0D">
        <w:tab/>
        <w:t>K. Simonyan and A. Zisserman (2014), “</w:t>
      </w:r>
      <w:r w:rsidRPr="008D7F0D">
        <w:rPr>
          <w:i/>
          <w:iCs/>
        </w:rPr>
        <w:t>Very deep convolutional networks for large-scale image recognition</w:t>
      </w:r>
      <w:r w:rsidRPr="008D7F0D">
        <w:t>,” ArXiv Prepr</w:t>
      </w:r>
      <w:r w:rsidRPr="008D7F0D">
        <w:rPr>
          <w:i/>
          <w:iCs/>
        </w:rPr>
        <w:t>. ArXiv14091556</w:t>
      </w:r>
      <w:r w:rsidRPr="008D7F0D">
        <w:t>.</w:t>
      </w:r>
    </w:p>
    <w:p w14:paraId="2EF3A3C3" w14:textId="77777777" w:rsidR="008D7F0D" w:rsidRPr="008D7F0D" w:rsidRDefault="008D7F0D" w:rsidP="008D7F0D">
      <w:pPr>
        <w:pStyle w:val="08Tiliuthamkho"/>
      </w:pPr>
      <w:r w:rsidRPr="008D7F0D">
        <w:t>[17]</w:t>
      </w:r>
      <w:r w:rsidRPr="008D7F0D">
        <w:tab/>
        <w:t>K. He, X. Zhang, S. Ren, and J. Sun (2016), “</w:t>
      </w:r>
      <w:r w:rsidRPr="008D7F0D">
        <w:rPr>
          <w:i/>
          <w:iCs/>
        </w:rPr>
        <w:t>Deep residual learning for image recognition</w:t>
      </w:r>
      <w:r w:rsidRPr="008D7F0D">
        <w:t>,” in Proceedings of the IEEE conference on computer vision and pattern recognition, pp. 770–778.</w:t>
      </w:r>
    </w:p>
    <w:p w14:paraId="5502DB7A" w14:textId="53DE4076" w:rsidR="008D7F0D" w:rsidRDefault="008D7F0D" w:rsidP="008D7F0D">
      <w:pPr>
        <w:pStyle w:val="08Tiliuthamkho"/>
      </w:pPr>
      <w:r w:rsidRPr="008D7F0D">
        <w:t>[18]</w:t>
      </w:r>
      <w:r w:rsidRPr="008D7F0D">
        <w:tab/>
        <w:t>M. Tan and Q. Le (2019), “</w:t>
      </w:r>
      <w:r w:rsidRPr="008D7F0D">
        <w:rPr>
          <w:i/>
          <w:iCs/>
        </w:rPr>
        <w:t>Efficientnet: Rethinking model scaling for convolutional neural networks</w:t>
      </w:r>
      <w:r w:rsidRPr="008D7F0D">
        <w:t xml:space="preserve">,” in </w:t>
      </w:r>
      <w:proofErr w:type="gramStart"/>
      <w:r w:rsidRPr="008D7F0D">
        <w:t>International</w:t>
      </w:r>
      <w:proofErr w:type="gramEnd"/>
      <w:r w:rsidRPr="008D7F0D">
        <w:t xml:space="preserve"> conference on machine learning, pp. 6105–6114.</w:t>
      </w:r>
    </w:p>
    <w:p w14:paraId="1928323A" w14:textId="77777777" w:rsidR="008D7F0D" w:rsidRPr="008D7F0D" w:rsidRDefault="008D7F0D" w:rsidP="008D7F0D">
      <w:pPr>
        <w:pStyle w:val="09TiuEng"/>
      </w:pPr>
      <w:r w:rsidRPr="008D7F0D">
        <w:t>IMPROVING KNEE OSTEOARTHRITIS CLASSIFICATION USING CNNS ON IMBALANCED DATA</w:t>
      </w:r>
    </w:p>
    <w:p w14:paraId="361B8914" w14:textId="22BB1CFA" w:rsidR="008D7F0D" w:rsidRPr="008D7F0D" w:rsidRDefault="008D7F0D" w:rsidP="008D7F0D">
      <w:pPr>
        <w:pStyle w:val="02Tntcgi"/>
      </w:pPr>
      <w:r w:rsidRPr="008D7F0D">
        <w:t>L</w:t>
      </w:r>
      <w:r w:rsidRPr="008D7F0D">
        <w:t>e</w:t>
      </w:r>
      <w:r w:rsidRPr="008D7F0D">
        <w:t xml:space="preserve"> Thi Thanh Thuy, L</w:t>
      </w:r>
      <w:r w:rsidRPr="008D7F0D">
        <w:t>e</w:t>
      </w:r>
      <w:r w:rsidRPr="008D7F0D">
        <w:t xml:space="preserve"> Van Hao, P</w:t>
      </w:r>
      <w:r w:rsidRPr="008D7F0D">
        <w:t>ham</w:t>
      </w:r>
      <w:r w:rsidRPr="008D7F0D">
        <w:t xml:space="preserve"> </w:t>
      </w:r>
      <w:proofErr w:type="gramStart"/>
      <w:r w:rsidRPr="008D7F0D">
        <w:t>The</w:t>
      </w:r>
      <w:proofErr w:type="gramEnd"/>
      <w:r w:rsidRPr="008D7F0D">
        <w:t xml:space="preserve"> Anh</w:t>
      </w:r>
    </w:p>
    <w:p w14:paraId="59668BF9" w14:textId="77777777" w:rsidR="008D7F0D" w:rsidRPr="008D7F0D" w:rsidRDefault="008D7F0D" w:rsidP="008D7F0D">
      <w:pPr>
        <w:pStyle w:val="03Tmtt"/>
      </w:pPr>
      <w:r w:rsidRPr="008D7F0D">
        <w:t>ABSTRACT</w:t>
      </w:r>
    </w:p>
    <w:p w14:paraId="4E14A2C7" w14:textId="77777777" w:rsidR="008D7F0D" w:rsidRPr="008D7F0D" w:rsidRDefault="008D7F0D" w:rsidP="008D7F0D">
      <w:pPr>
        <w:pStyle w:val="04Tkha"/>
      </w:pPr>
      <w:r w:rsidRPr="008D7F0D">
        <w:t>This study evaluates several convolutional neural network (CNN) architectures for classifying knee osteoarthritis severity from X-ray images under class-imbalanced conditions. Transfer learning is employed using pre-trained CNN models, including VGG16, ResNet50, and EfficientNet-B0, on the publicly available Osteoarthritis Initiative (OAI) dataset. To address class imbalance, a class-</w:t>
      </w:r>
      <w:proofErr w:type="gramStart"/>
      <w:r w:rsidRPr="008D7F0D">
        <w:t>weighted</w:t>
      </w:r>
      <w:proofErr w:type="gramEnd"/>
      <w:r w:rsidRPr="008D7F0D">
        <w:t xml:space="preserve"> training strategy is adopted to improve the recognition of moderate and severe osteoarthritis cases. Experimental results show improved classification performance when imbalance handling is applied, with EfficientNet-B0 achieving the best performance and a macro-F1 of 68%. These findings suggest that CNN-based approaches have the potential to support clinical assessment of knee osteoarthritis severity.</w:t>
      </w:r>
    </w:p>
    <w:p w14:paraId="08B58589" w14:textId="77777777" w:rsidR="008D7F0D" w:rsidRPr="008D7F0D" w:rsidRDefault="008D7F0D" w:rsidP="008D7F0D">
      <w:pPr>
        <w:pStyle w:val="04Tkha"/>
      </w:pPr>
      <w:r w:rsidRPr="008D7F0D">
        <w:rPr>
          <w:b/>
          <w:bCs/>
          <w:i w:val="0"/>
          <w:iCs/>
        </w:rPr>
        <w:t>Keywords:</w:t>
      </w:r>
      <w:r w:rsidRPr="008D7F0D">
        <w:t xml:space="preserve"> CNN, Knee Osteoarthritis, imbalanced data.</w:t>
      </w:r>
    </w:p>
    <w:p w14:paraId="38C9078C" w14:textId="37AB2737" w:rsidR="00011005" w:rsidRPr="000373C6" w:rsidRDefault="00011005" w:rsidP="000373C6">
      <w:pPr>
        <w:pStyle w:val="0thngtinbinp"/>
        <w:rPr>
          <w:color w:val="000000"/>
        </w:rPr>
      </w:pPr>
      <w:r w:rsidRPr="000373C6">
        <w:rPr>
          <w:highlight w:val="yellow"/>
        </w:rPr>
        <w:t>* Ngày nộp bài:; Ngày gửi phản biện:; Ngày duyệt đăng:</w:t>
      </w:r>
      <w:r w:rsidRPr="000373C6">
        <w:t xml:space="preserve"> </w:t>
      </w:r>
    </w:p>
    <w:sectPr w:rsidR="00011005" w:rsidRPr="000373C6" w:rsidSect="000373C6">
      <w:headerReference w:type="even" r:id="rId9"/>
      <w:headerReference w:type="default" r:id="rId10"/>
      <w:footerReference w:type="even" r:id="rId11"/>
      <w:footerReference w:type="default" r:id="rId12"/>
      <w:footnotePr>
        <w:numRestart w:val="eachPage"/>
      </w:footnotePr>
      <w:endnotePr>
        <w:numRestart w:val="eachSect"/>
      </w:endnotePr>
      <w:pgSz w:w="10773" w:h="15026" w:code="9"/>
      <w:pgMar w:top="1610" w:right="1196" w:bottom="1145" w:left="1168" w:header="658" w:footer="567" w:gutter="0"/>
      <w:pgNumType w:start="9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C63DF0" w14:textId="77777777" w:rsidR="00E26816" w:rsidRDefault="00E26816" w:rsidP="0050656B">
      <w:pPr>
        <w:spacing w:after="0" w:line="240" w:lineRule="auto"/>
      </w:pPr>
      <w:r>
        <w:separator/>
      </w:r>
    </w:p>
  </w:endnote>
  <w:endnote w:type="continuationSeparator" w:id="0">
    <w:p w14:paraId="2BB49FB8" w14:textId="77777777" w:rsidR="00E26816" w:rsidRDefault="00E26816" w:rsidP="0050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VnTime">
    <w:panose1 w:val="020B7200000000000000"/>
    <w:charset w:val="00"/>
    <w:family w:val="swiss"/>
    <w:pitch w:val="variable"/>
    <w:sig w:usb0="00000003" w:usb1="00000000" w:usb2="00000000" w:usb3="00000000" w:csb0="00000001" w:csb1="00000000"/>
  </w:font>
  <w:font w:name="Roman">
    <w:panose1 w:val="00000000000000000000"/>
    <w:charset w:val="FF"/>
    <w:family w:val="auto"/>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notTrueType/>
    <w:pitch w:val="default"/>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Ntimes new roman">
    <w:altName w:val="Courier New"/>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Angsana New">
    <w:panose1 w:val="02020603050405020304"/>
    <w:charset w:val="DE"/>
    <w:family w:val="roman"/>
    <w:pitch w:val="variable"/>
    <w:sig w:usb0="81000003" w:usb1="00000000" w:usb2="00000000" w:usb3="00000000" w:csb0="00010001" w:csb1="00000000"/>
  </w:font>
  <w:font w:name="Bold">
    <w:altName w:val="Cambria"/>
    <w:panose1 w:val="00000000000000000000"/>
    <w:charset w:val="00"/>
    <w:family w:val="roman"/>
    <w:notTrueType/>
    <w:pitch w:val="default"/>
  </w:font>
  <w:font w:name="PMingLiU">
    <w:panose1 w:val="02010601000101010101"/>
    <w:charset w:val="88"/>
    <w:family w:val="roman"/>
    <w:pitch w:val="variable"/>
    <w:sig w:usb0="A00002FF" w:usb1="28CFFCFA" w:usb2="00000016" w:usb3="00000000" w:csb0="00100001" w:csb1="00000000"/>
  </w:font>
  <w:font w:name=".VnHelvetIns">
    <w:charset w:val="00"/>
    <w:family w:val="swiss"/>
    <w:pitch w:val="variable"/>
    <w:sig w:usb0="00000003" w:usb1="00000000" w:usb2="00000000" w:usb3="00000000" w:csb0="00000001" w:csb1="00000000"/>
  </w:font>
  <w:font w:name=".VnAvant">
    <w:altName w:val="Calibri"/>
    <w:charset w:val="00"/>
    <w:family w:val="swiss"/>
    <w:pitch w:val="variable"/>
    <w:sig w:usb0="00000003" w:usb1="00000000" w:usb2="00000000" w:usb3="00000000" w:csb0="00000001" w:csb1="00000000"/>
  </w:font>
  <w:font w:name=".VnAvantH">
    <w:charset w:val="00"/>
    <w:family w:val="swiss"/>
    <w:pitch w:val="variable"/>
    <w:sig w:usb0="00000003" w:usb1="00000000" w:usb2="00000000" w:usb3="00000000" w:csb0="00000001" w:csb1="00000000"/>
  </w:font>
  <w:font w:name=".VnArial Narrow">
    <w:panose1 w:val="020B7200000000000000"/>
    <w:charset w:val="00"/>
    <w:family w:val="swiss"/>
    <w:pitch w:val="variable"/>
    <w:sig w:usb0="00000007" w:usb1="00000000" w:usb2="00000000" w:usb3="00000000" w:csb0="00000003" w:csb1="00000000"/>
  </w:font>
  <w:font w:name=".VnTimeH">
    <w:panose1 w:val="020B7200000000000000"/>
    <w:charset w:val="00"/>
    <w:family w:val="swiss"/>
    <w:pitch w:val="variable"/>
    <w:sig w:usb0="00000007" w:usb1="00000000" w:usb2="00000000" w:usb3="00000000" w:csb0="00000013" w:csb1="00000000"/>
  </w:font>
  <w:font w:name="CMR8">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CMMI6">
    <w:altName w:val="Times New Roman"/>
    <w:panose1 w:val="00000000000000000000"/>
    <w:charset w:val="00"/>
    <w:family w:val="roman"/>
    <w:notTrueType/>
    <w:pitch w:val="default"/>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panose1 w:val="00000000000000000000"/>
    <w:charset w:val="00"/>
    <w:family w:val="roman"/>
    <w:notTrueType/>
    <w:pitch w:val="default"/>
  </w:font>
  <w:font w:name=".VnCentury Schoolbook">
    <w:altName w:val="Calibri"/>
    <w:charset w:val="00"/>
    <w:family w:val="swiss"/>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Lohit Devanagari">
    <w:altName w:val="Meiryo"/>
    <w:charset w:val="80"/>
    <w:family w:val="auto"/>
    <w:pitch w:val="variable"/>
  </w:font>
  <w:font w:name="Inherited">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implified Arabic">
    <w:charset w:val="B2"/>
    <w:family w:val="roman"/>
    <w:pitch w:val="variable"/>
    <w:sig w:usb0="00002003" w:usb1="80000000" w:usb2="00000008" w:usb3="00000000" w:csb0="00000041" w:csb1="00000000"/>
  </w:font>
  <w:font w:name="Berkeley-Book">
    <w:altName w:val="Times New Roman"/>
    <w:panose1 w:val="00000000000000000000"/>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 w:name="VNI-Times">
    <w:panose1 w:val="00000000000000000000"/>
    <w:charset w:val="00"/>
    <w:family w:val="auto"/>
    <w:pitch w:val="variable"/>
    <w:sig w:usb0="00000007" w:usb1="00000000" w:usb2="00000000" w:usb3="00000000" w:csb0="00000013" w:csb1="00000000"/>
  </w:font>
  <w:font w:name="OpenSymbol">
    <w:altName w:val="Times New Roman"/>
    <w:charset w:val="00"/>
    <w:family w:val="auto"/>
    <w:pitch w:val="default"/>
  </w:font>
  <w:font w:name="Batang">
    <w:panose1 w:val="02030600000101010101"/>
    <w:charset w:val="81"/>
    <w:family w:val="roman"/>
    <w:pitch w:val="variable"/>
    <w:sig w:usb0="B00002AF" w:usb1="69D77CFB" w:usb2="00000030" w:usb3="00000000" w:csb0="0008009F" w:csb1="00000000"/>
  </w:font>
  <w:font w:name="Times New Roman Bold Italic">
    <w:altName w:val="Times New Roman"/>
    <w:panose1 w:val="00000000000000000000"/>
    <w:charset w:val="00"/>
    <w:family w:val="roman"/>
    <w:notTrueType/>
    <w:pitch w:val="default"/>
  </w:font>
  <w:font w:name="ff5">
    <w:altName w:val="Times New Roman"/>
    <w:panose1 w:val="00000000000000000000"/>
    <w:charset w:val="00"/>
    <w:family w:val="roman"/>
    <w:notTrueType/>
    <w:pitch w:val="default"/>
  </w:font>
  <w:font w:name="ff7">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8392385"/>
      <w:docPartObj>
        <w:docPartGallery w:val="Page Numbers (Bottom of Page)"/>
        <w:docPartUnique/>
      </w:docPartObj>
    </w:sdtPr>
    <w:sdtEndPr>
      <w:rPr>
        <w:noProof/>
      </w:rPr>
    </w:sdtEndPr>
    <w:sdtContent>
      <w:p w14:paraId="793785D5" w14:textId="23690958" w:rsidR="00D0423E" w:rsidRDefault="00D0423E">
        <w:pPr>
          <w:pStyle w:val="Footer"/>
        </w:pPr>
        <w:r>
          <w:fldChar w:fldCharType="begin"/>
        </w:r>
        <w:r>
          <w:instrText xml:space="preserve"> PAGE   \* MERGEFORMAT </w:instrText>
        </w:r>
        <w:r>
          <w:fldChar w:fldCharType="separate"/>
        </w:r>
        <w:r w:rsidR="004947BF">
          <w:rPr>
            <w:noProof/>
          </w:rPr>
          <w:t>94</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74C44" w14:textId="3D305D72" w:rsidR="00D0423E" w:rsidRDefault="00D0423E" w:rsidP="00CD39C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53B87A" w14:textId="77777777" w:rsidR="00E26816" w:rsidRDefault="00E26816" w:rsidP="0050656B">
      <w:pPr>
        <w:spacing w:after="0" w:line="240" w:lineRule="auto"/>
      </w:pPr>
      <w:r>
        <w:separator/>
      </w:r>
    </w:p>
  </w:footnote>
  <w:footnote w:type="continuationSeparator" w:id="0">
    <w:p w14:paraId="08324F5A" w14:textId="77777777" w:rsidR="00E26816" w:rsidRDefault="00E26816" w:rsidP="0050656B">
      <w:pPr>
        <w:spacing w:after="0" w:line="240" w:lineRule="auto"/>
      </w:pPr>
      <w:r>
        <w:continuationSeparator/>
      </w:r>
    </w:p>
  </w:footnote>
  <w:footnote w:id="1">
    <w:p w14:paraId="233BD059" w14:textId="77777777" w:rsidR="001D2EBF" w:rsidRPr="00EC0369" w:rsidRDefault="001D2EBF" w:rsidP="001D2EBF">
      <w:pPr>
        <w:pStyle w:val="021Chthchtntcgi"/>
      </w:pPr>
      <w:r>
        <w:rPr>
          <w:rStyle w:val="FootnoteReference"/>
        </w:rPr>
        <w:footnoteRef/>
      </w:r>
      <w:r w:rsidRPr="00EC0369">
        <w:t xml:space="preserve"> </w:t>
      </w:r>
      <w:r w:rsidRPr="001D2EBF">
        <w:t>Bệnh Viện Y Dược Cổ Truyền Tỉnh Thanh Hóa</w:t>
      </w:r>
    </w:p>
  </w:footnote>
  <w:footnote w:id="2">
    <w:p w14:paraId="48B49B4E" w14:textId="04F36054" w:rsidR="001D2EBF" w:rsidRPr="00EC0369" w:rsidRDefault="001D2EBF" w:rsidP="001D2EBF">
      <w:pPr>
        <w:pStyle w:val="021Chthchtntcgi"/>
      </w:pPr>
      <w:r>
        <w:rPr>
          <w:rStyle w:val="FootnoteReference"/>
        </w:rPr>
        <w:footnoteRef/>
      </w:r>
      <w:r>
        <w:t xml:space="preserve"> </w:t>
      </w:r>
      <w:r w:rsidRPr="001D2EBF">
        <w:t>Trường Đại học Hồng Đức</w:t>
      </w:r>
      <w:r>
        <w:t>;</w:t>
      </w:r>
      <w:r w:rsidRPr="001D2EBF">
        <w:t xml:space="preserve"> Email: levanhao@hdu.edu.vn</w:t>
      </w:r>
    </w:p>
  </w:footnote>
  <w:footnote w:id="3">
    <w:p w14:paraId="285F1E1A" w14:textId="77777777" w:rsidR="001D2EBF" w:rsidRPr="003C5035" w:rsidRDefault="001D2EBF" w:rsidP="001D2EBF">
      <w:pPr>
        <w:pStyle w:val="FootnoteText"/>
      </w:pPr>
      <w:r w:rsidRPr="007657E1">
        <w:rPr>
          <w:rStyle w:val="FootnoteReference"/>
        </w:rPr>
        <w:footnoteRef/>
      </w:r>
      <w:r>
        <w:t xml:space="preserve"> Bộ dữ liệu OAI: </w:t>
      </w:r>
      <w:r w:rsidRPr="003C5035">
        <w:t>https://nda.nih.gov/oa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1600"/>
    </w:tblGrid>
    <w:tr w:rsidR="00D0423E" w14:paraId="2E826E90" w14:textId="77777777" w:rsidTr="00B730BD">
      <w:tc>
        <w:tcPr>
          <w:tcW w:w="6799" w:type="dxa"/>
          <w:vAlign w:val="center"/>
        </w:tcPr>
        <w:p w14:paraId="2E963525" w14:textId="2B1E9AD2" w:rsidR="00D0423E" w:rsidRDefault="00D0423E" w:rsidP="001B0DE7">
          <w:pPr>
            <w:pStyle w:val="Header"/>
            <w:tabs>
              <w:tab w:val="left" w:pos="338"/>
              <w:tab w:val="left" w:pos="2192"/>
              <w:tab w:val="right" w:pos="8409"/>
              <w:tab w:val="right" w:pos="12271"/>
            </w:tabs>
            <w:spacing w:before="0"/>
            <w:rPr>
              <w:b/>
              <w:sz w:val="18"/>
              <w:szCs w:val="16"/>
              <w:lang w:val="nl-NL"/>
            </w:rPr>
          </w:pPr>
          <w:r w:rsidRPr="00186302">
            <w:rPr>
              <w:b/>
              <w:sz w:val="18"/>
              <w:szCs w:val="16"/>
              <w:lang w:val="nl-NL"/>
            </w:rPr>
            <w:t>TẠP CHÍ KHOA HỌ</w:t>
          </w:r>
          <w:r>
            <w:rPr>
              <w:b/>
              <w:sz w:val="18"/>
              <w:szCs w:val="16"/>
              <w:lang w:val="nl-NL"/>
            </w:rPr>
            <w:t xml:space="preserve">C TRƯỜNG ĐẠI HỌC HỒNG ĐỨC </w:t>
          </w:r>
          <w:r w:rsidR="00200F91">
            <w:rPr>
              <w:b/>
              <w:sz w:val="18"/>
              <w:szCs w:val="16"/>
              <w:lang w:val="nl-NL"/>
            </w:rPr>
            <w:t xml:space="preserve">- SỐ </w:t>
          </w:r>
          <w:r w:rsidR="00D1795F">
            <w:rPr>
              <w:b/>
              <w:sz w:val="18"/>
              <w:szCs w:val="16"/>
              <w:lang w:val="nl-NL"/>
            </w:rPr>
            <w:t>81</w:t>
          </w:r>
          <w:r w:rsidR="00CA6C01" w:rsidRPr="00522F5D">
            <w:rPr>
              <w:b/>
              <w:sz w:val="18"/>
              <w:szCs w:val="16"/>
              <w:highlight w:val="yellow"/>
              <w:lang w:val="nl-NL"/>
            </w:rPr>
            <w:t xml:space="preserve"> (</w:t>
          </w:r>
          <w:r w:rsidR="00D1795F">
            <w:rPr>
              <w:b/>
              <w:sz w:val="18"/>
              <w:szCs w:val="16"/>
              <w:highlight w:val="yellow"/>
              <w:lang w:val="nl-NL"/>
            </w:rPr>
            <w:t>11</w:t>
          </w:r>
          <w:r w:rsidR="00CA6C01" w:rsidRPr="00522F5D">
            <w:rPr>
              <w:b/>
              <w:sz w:val="18"/>
              <w:szCs w:val="16"/>
              <w:highlight w:val="yellow"/>
              <w:lang w:val="nl-NL"/>
            </w:rPr>
            <w:t>.2025)</w:t>
          </w:r>
        </w:p>
      </w:tc>
      <w:tc>
        <w:tcPr>
          <w:tcW w:w="1600" w:type="dxa"/>
        </w:tcPr>
        <w:p w14:paraId="53818756" w14:textId="11EB2B94" w:rsidR="00D0423E" w:rsidRDefault="00D0423E" w:rsidP="001B0DE7">
          <w:pPr>
            <w:pStyle w:val="Header"/>
            <w:tabs>
              <w:tab w:val="left" w:pos="338"/>
              <w:tab w:val="left" w:pos="2192"/>
              <w:tab w:val="right" w:pos="8409"/>
              <w:tab w:val="right" w:pos="12271"/>
            </w:tabs>
            <w:spacing w:before="0"/>
            <w:jc w:val="right"/>
            <w:rPr>
              <w:b/>
              <w:sz w:val="18"/>
              <w:szCs w:val="16"/>
              <w:lang w:val="nl-NL"/>
            </w:rPr>
          </w:pPr>
          <w:r>
            <w:rPr>
              <w:b/>
              <w:sz w:val="18"/>
              <w:szCs w:val="16"/>
              <w:lang w:val="nl-NL"/>
            </w:rPr>
            <w:t>p-ISSN 3030 - 4695</w:t>
          </w:r>
        </w:p>
        <w:p w14:paraId="2B31BF3E" w14:textId="62F15A92" w:rsidR="00D0423E" w:rsidRDefault="00D0423E" w:rsidP="001B0DE7">
          <w:pPr>
            <w:pStyle w:val="Header"/>
            <w:tabs>
              <w:tab w:val="left" w:pos="338"/>
              <w:tab w:val="left" w:pos="2192"/>
              <w:tab w:val="right" w:pos="8409"/>
              <w:tab w:val="right" w:pos="12271"/>
            </w:tabs>
            <w:spacing w:before="0"/>
            <w:jc w:val="right"/>
            <w:rPr>
              <w:b/>
              <w:sz w:val="18"/>
              <w:szCs w:val="16"/>
              <w:lang w:val="nl-NL"/>
            </w:rPr>
          </w:pPr>
          <w:r>
            <w:rPr>
              <w:b/>
              <w:sz w:val="18"/>
              <w:szCs w:val="16"/>
              <w:lang w:val="nl-NL"/>
            </w:rPr>
            <w:t>e-ISSN 3030 - 4709</w:t>
          </w:r>
        </w:p>
      </w:tc>
    </w:tr>
  </w:tbl>
  <w:p w14:paraId="5B348128" w14:textId="66E2A9A0" w:rsidR="00D0423E" w:rsidRDefault="00D0423E">
    <w:pPr>
      <w:pStyle w:val="Header"/>
      <w:rPr>
        <w:lang w:val="nl-NL"/>
      </w:rPr>
    </w:pPr>
  </w:p>
  <w:p w14:paraId="36413F4C" w14:textId="77777777" w:rsidR="00D0423E" w:rsidRPr="001B0DE7" w:rsidRDefault="00D0423E">
    <w:pPr>
      <w:pStyle w:val="Header"/>
      <w:rPr>
        <w:lang w:val="nl-N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1600"/>
    </w:tblGrid>
    <w:tr w:rsidR="00D0423E" w14:paraId="593CF04F" w14:textId="77777777" w:rsidTr="00B730BD">
      <w:tc>
        <w:tcPr>
          <w:tcW w:w="6799" w:type="dxa"/>
          <w:vAlign w:val="center"/>
        </w:tcPr>
        <w:p w14:paraId="0DE6B377" w14:textId="625FF27D" w:rsidR="00D0423E" w:rsidRDefault="00D0423E" w:rsidP="00200F91">
          <w:pPr>
            <w:pStyle w:val="Header"/>
            <w:tabs>
              <w:tab w:val="left" w:pos="338"/>
              <w:tab w:val="left" w:pos="2192"/>
              <w:tab w:val="right" w:pos="8409"/>
              <w:tab w:val="right" w:pos="12271"/>
            </w:tabs>
            <w:spacing w:before="0"/>
            <w:rPr>
              <w:b/>
              <w:sz w:val="18"/>
              <w:szCs w:val="16"/>
              <w:lang w:val="nl-NL"/>
            </w:rPr>
          </w:pPr>
          <w:r w:rsidRPr="00186302">
            <w:rPr>
              <w:b/>
              <w:sz w:val="18"/>
              <w:szCs w:val="16"/>
              <w:lang w:val="nl-NL"/>
            </w:rPr>
            <w:t>TẠP CHÍ KHOA HỌ</w:t>
          </w:r>
          <w:r>
            <w:rPr>
              <w:b/>
              <w:sz w:val="18"/>
              <w:szCs w:val="16"/>
              <w:lang w:val="nl-NL"/>
            </w:rPr>
            <w:t xml:space="preserve">C TRƯỜNG ĐẠI HỌC HỒNG ĐỨC - SỐ </w:t>
          </w:r>
          <w:r w:rsidR="00D1795F" w:rsidRPr="00011005">
            <w:rPr>
              <w:b/>
              <w:sz w:val="18"/>
              <w:szCs w:val="16"/>
              <w:highlight w:val="yellow"/>
              <w:lang w:val="nl-NL"/>
            </w:rPr>
            <w:t>81</w:t>
          </w:r>
          <w:r w:rsidRPr="00011005">
            <w:rPr>
              <w:b/>
              <w:sz w:val="18"/>
              <w:szCs w:val="16"/>
              <w:highlight w:val="yellow"/>
              <w:lang w:val="nl-NL"/>
            </w:rPr>
            <w:t xml:space="preserve"> (</w:t>
          </w:r>
          <w:r w:rsidR="00D1795F" w:rsidRPr="00011005">
            <w:rPr>
              <w:b/>
              <w:sz w:val="18"/>
              <w:szCs w:val="16"/>
              <w:highlight w:val="yellow"/>
              <w:lang w:val="nl-NL"/>
            </w:rPr>
            <w:t>11</w:t>
          </w:r>
          <w:r w:rsidRPr="00011005">
            <w:rPr>
              <w:b/>
              <w:sz w:val="18"/>
              <w:szCs w:val="16"/>
              <w:highlight w:val="yellow"/>
              <w:lang w:val="nl-NL"/>
            </w:rPr>
            <w:t>.2025)</w:t>
          </w:r>
        </w:p>
      </w:tc>
      <w:tc>
        <w:tcPr>
          <w:tcW w:w="1600" w:type="dxa"/>
        </w:tcPr>
        <w:p w14:paraId="49930FD9" w14:textId="14000BB0" w:rsidR="005350EB" w:rsidRDefault="005350EB" w:rsidP="005350EB">
          <w:pPr>
            <w:pStyle w:val="Header"/>
            <w:tabs>
              <w:tab w:val="left" w:pos="338"/>
              <w:tab w:val="left" w:pos="2192"/>
              <w:tab w:val="right" w:pos="8409"/>
              <w:tab w:val="right" w:pos="12271"/>
            </w:tabs>
            <w:spacing w:before="0"/>
            <w:jc w:val="right"/>
            <w:rPr>
              <w:b/>
              <w:sz w:val="18"/>
              <w:szCs w:val="16"/>
              <w:lang w:val="nl-NL"/>
            </w:rPr>
          </w:pPr>
          <w:r>
            <w:rPr>
              <w:b/>
              <w:sz w:val="18"/>
              <w:szCs w:val="16"/>
              <w:lang w:val="nl-NL"/>
            </w:rPr>
            <w:t>p-ISSN 3030 - 46</w:t>
          </w:r>
          <w:r w:rsidR="001D2EBF">
            <w:rPr>
              <w:b/>
              <w:sz w:val="18"/>
              <w:szCs w:val="16"/>
              <w:lang w:val="nl-NL"/>
            </w:rPr>
            <w:t>28</w:t>
          </w:r>
        </w:p>
        <w:p w14:paraId="497644DF" w14:textId="6F9C150D" w:rsidR="00D0423E" w:rsidRDefault="005350EB" w:rsidP="005350EB">
          <w:pPr>
            <w:pStyle w:val="Header"/>
            <w:tabs>
              <w:tab w:val="left" w:pos="338"/>
              <w:tab w:val="left" w:pos="2192"/>
              <w:tab w:val="right" w:pos="8409"/>
              <w:tab w:val="right" w:pos="12271"/>
            </w:tabs>
            <w:spacing w:before="0"/>
            <w:jc w:val="right"/>
            <w:rPr>
              <w:b/>
              <w:sz w:val="18"/>
              <w:szCs w:val="16"/>
              <w:lang w:val="nl-NL"/>
            </w:rPr>
          </w:pPr>
          <w:r>
            <w:rPr>
              <w:b/>
              <w:sz w:val="18"/>
              <w:szCs w:val="16"/>
              <w:lang w:val="nl-NL"/>
            </w:rPr>
            <w:t>e-ISSN 3030 - 46</w:t>
          </w:r>
          <w:r w:rsidR="001D2EBF">
            <w:rPr>
              <w:b/>
              <w:sz w:val="18"/>
              <w:szCs w:val="16"/>
              <w:lang w:val="nl-NL"/>
            </w:rPr>
            <w:t>36</w:t>
          </w:r>
        </w:p>
      </w:tc>
    </w:tr>
  </w:tbl>
  <w:p w14:paraId="58470A96" w14:textId="30A23C41" w:rsidR="00D0423E" w:rsidRPr="00B76414" w:rsidRDefault="00D0423E">
    <w:pPr>
      <w:pStyle w:val="Header"/>
      <w:rPr>
        <w:lang w:val="nl-NL"/>
      </w:rPr>
    </w:pPr>
  </w:p>
  <w:p w14:paraId="386DF0DD" w14:textId="77777777" w:rsidR="00D0423E" w:rsidRPr="00B76414" w:rsidRDefault="00D0423E" w:rsidP="00455E60">
    <w:pPr>
      <w:tabs>
        <w:tab w:val="left" w:pos="2327"/>
      </w:tabs>
      <w:spacing w:after="0"/>
      <w:rPr>
        <w:lang w:val="nl-NL"/>
      </w:rPr>
    </w:pPr>
    <w:r w:rsidRPr="00B76414">
      <w:rPr>
        <w:lang w:val="nl-N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A392243"/>
    <w:multiLevelType w:val="singleLevel"/>
    <w:tmpl w:val="8A392243"/>
    <w:lvl w:ilvl="0">
      <w:start w:val="4"/>
      <w:numFmt w:val="decimal"/>
      <w:suff w:val="space"/>
      <w:lvlText w:val="%1."/>
      <w:lvlJc w:val="left"/>
    </w:lvl>
  </w:abstractNum>
  <w:abstractNum w:abstractNumId="1" w15:restartNumberingAfterBreak="0">
    <w:nsid w:val="F4AAB0E1"/>
    <w:multiLevelType w:val="multilevel"/>
    <w:tmpl w:val="F4AAB0E1"/>
    <w:lvl w:ilvl="0">
      <w:start w:val="1"/>
      <w:numFmt w:val="decimal"/>
      <w:lvlText w:val="%1."/>
      <w:lvlJc w:val="left"/>
      <w:pPr>
        <w:tabs>
          <w:tab w:val="left" w:pos="425"/>
        </w:tabs>
        <w:ind w:left="425" w:hanging="425"/>
      </w:pPr>
      <w:rPr>
        <w:rFonts w:hint="default"/>
        <w:b w:val="0"/>
        <w:bCs w:val="0"/>
        <w:i w:val="0"/>
        <w:iCs w:val="0"/>
      </w:rPr>
    </w:lvl>
    <w:lvl w:ilvl="1">
      <w:start w:val="1"/>
      <w:numFmt w:val="lowerLetter"/>
      <w:lvlText w:val="%2."/>
      <w:lvlJc w:val="left"/>
      <w:pPr>
        <w:tabs>
          <w:tab w:val="left" w:pos="425"/>
        </w:tabs>
        <w:ind w:left="425" w:firstLine="75"/>
      </w:pPr>
      <w:rPr>
        <w:rFonts w:hint="default"/>
      </w:rPr>
    </w:lvl>
    <w:lvl w:ilvl="2">
      <w:start w:val="1"/>
      <w:numFmt w:val="lowerRoman"/>
      <w:lvlText w:val="%3."/>
      <w:lvlJc w:val="left"/>
      <w:pPr>
        <w:tabs>
          <w:tab w:val="left" w:pos="425"/>
        </w:tabs>
        <w:ind w:left="425" w:firstLine="1015"/>
      </w:pPr>
      <w:rPr>
        <w:rFonts w:hint="default"/>
      </w:rPr>
    </w:lvl>
    <w:lvl w:ilvl="3">
      <w:start w:val="1"/>
      <w:numFmt w:val="decimal"/>
      <w:lvlText w:val="%4."/>
      <w:lvlJc w:val="left"/>
      <w:pPr>
        <w:tabs>
          <w:tab w:val="left" w:pos="425"/>
        </w:tabs>
        <w:ind w:left="425" w:firstLine="1735"/>
      </w:pPr>
      <w:rPr>
        <w:rFonts w:hint="default"/>
      </w:rPr>
    </w:lvl>
    <w:lvl w:ilvl="4">
      <w:start w:val="1"/>
      <w:numFmt w:val="lowerLetter"/>
      <w:lvlText w:val="%5."/>
      <w:lvlJc w:val="left"/>
      <w:pPr>
        <w:tabs>
          <w:tab w:val="left" w:pos="425"/>
        </w:tabs>
        <w:ind w:left="425" w:firstLine="2455"/>
      </w:pPr>
      <w:rPr>
        <w:rFonts w:hint="default"/>
      </w:rPr>
    </w:lvl>
    <w:lvl w:ilvl="5">
      <w:start w:val="1"/>
      <w:numFmt w:val="lowerRoman"/>
      <w:lvlText w:val="%6."/>
      <w:lvlJc w:val="left"/>
      <w:pPr>
        <w:tabs>
          <w:tab w:val="left" w:pos="425"/>
        </w:tabs>
        <w:ind w:left="425" w:firstLine="3175"/>
      </w:pPr>
      <w:rPr>
        <w:rFonts w:hint="default"/>
      </w:rPr>
    </w:lvl>
    <w:lvl w:ilvl="6">
      <w:start w:val="1"/>
      <w:numFmt w:val="decimal"/>
      <w:lvlText w:val="%7."/>
      <w:lvlJc w:val="left"/>
      <w:pPr>
        <w:tabs>
          <w:tab w:val="left" w:pos="425"/>
        </w:tabs>
        <w:ind w:left="425" w:firstLine="3895"/>
      </w:pPr>
      <w:rPr>
        <w:rFonts w:hint="default"/>
      </w:rPr>
    </w:lvl>
    <w:lvl w:ilvl="7">
      <w:start w:val="1"/>
      <w:numFmt w:val="lowerLetter"/>
      <w:lvlText w:val="%8."/>
      <w:lvlJc w:val="left"/>
      <w:pPr>
        <w:tabs>
          <w:tab w:val="left" w:pos="425"/>
        </w:tabs>
        <w:ind w:left="425" w:firstLine="4615"/>
      </w:pPr>
      <w:rPr>
        <w:rFonts w:hint="default"/>
      </w:rPr>
    </w:lvl>
    <w:lvl w:ilvl="8">
      <w:start w:val="1"/>
      <w:numFmt w:val="lowerRoman"/>
      <w:lvlText w:val="%9."/>
      <w:lvlJc w:val="left"/>
      <w:pPr>
        <w:tabs>
          <w:tab w:val="left" w:pos="425"/>
        </w:tabs>
        <w:ind w:left="425" w:firstLine="5335"/>
      </w:pPr>
      <w:rPr>
        <w:rFonts w:hint="default"/>
      </w:rPr>
    </w:lvl>
  </w:abstractNum>
  <w:abstractNum w:abstractNumId="2" w15:restartNumberingAfterBreak="0">
    <w:nsid w:val="FFFFFF88"/>
    <w:multiLevelType w:val="singleLevel"/>
    <w:tmpl w:val="7AA6C6EC"/>
    <w:lvl w:ilvl="0">
      <w:start w:val="1"/>
      <w:numFmt w:val="upperRoman"/>
      <w:pStyle w:val="ListNumber"/>
      <w:lvlText w:val="%1."/>
      <w:lvlJc w:val="left"/>
      <w:pPr>
        <w:tabs>
          <w:tab w:val="num" w:pos="720"/>
        </w:tabs>
        <w:ind w:left="567" w:hanging="567"/>
      </w:pPr>
      <w:rPr>
        <w:rFonts w:cs="Times New Roman" w:hint="default"/>
      </w:rPr>
    </w:lvl>
  </w:abstractNum>
  <w:abstractNum w:abstractNumId="3" w15:restartNumberingAfterBreak="0">
    <w:nsid w:val="00000002"/>
    <w:multiLevelType w:val="singleLevel"/>
    <w:tmpl w:val="00000002"/>
    <w:name w:val="WW8Num8"/>
    <w:lvl w:ilvl="0">
      <w:start w:val="1"/>
      <w:numFmt w:val="decimal"/>
      <w:lvlText w:val="%1."/>
      <w:lvlJc w:val="left"/>
      <w:pPr>
        <w:tabs>
          <w:tab w:val="num" w:pos="0"/>
        </w:tabs>
        <w:ind w:left="720" w:hanging="360"/>
      </w:pPr>
      <w:rPr>
        <w:lang w:val="pt-BR"/>
      </w:rPr>
    </w:lvl>
  </w:abstractNum>
  <w:abstractNum w:abstractNumId="4" w15:restartNumberingAfterBreak="0">
    <w:nsid w:val="00000003"/>
    <w:multiLevelType w:val="multilevel"/>
    <w:tmpl w:val="00000003"/>
    <w:name w:val="WW8Num2"/>
    <w:lvl w:ilvl="0">
      <w:start w:val="1"/>
      <w:numFmt w:val="bullet"/>
      <w:lvlText w:val="-"/>
      <w:lvlJc w:val="left"/>
      <w:pPr>
        <w:tabs>
          <w:tab w:val="num" w:pos="720"/>
        </w:tabs>
        <w:ind w:left="720" w:hanging="360"/>
      </w:pPr>
      <w:rPr>
        <w:rFonts w:ascii="Times New Roman" w:hAnsi="Times New Roman"/>
        <w:sz w:val="28"/>
      </w:rPr>
    </w:lvl>
    <w:lvl w:ilvl="1">
      <w:start w:val="1"/>
      <w:numFmt w:val="bullet"/>
      <w:lvlText w:val="o"/>
      <w:lvlJc w:val="left"/>
      <w:pPr>
        <w:tabs>
          <w:tab w:val="num" w:pos="1440"/>
        </w:tabs>
        <w:ind w:left="1440" w:hanging="360"/>
      </w:pPr>
      <w:rPr>
        <w:rFonts w:ascii="Times New Roman" w:hAnsi="Times New Roman"/>
      </w:rPr>
    </w:lvl>
    <w:lvl w:ilvl="2">
      <w:start w:val="1"/>
      <w:numFmt w:val="bullet"/>
      <w:lvlText w:val="+"/>
      <w:lvlJc w:val="left"/>
      <w:pPr>
        <w:tabs>
          <w:tab w:val="num" w:pos="2160"/>
        </w:tabs>
        <w:ind w:left="2160" w:hanging="360"/>
      </w:pPr>
      <w:rPr>
        <w:rFonts w:ascii=".VnTime" w:hAnsi=".VnTime"/>
      </w:rPr>
    </w:lvl>
    <w:lvl w:ilvl="3">
      <w:start w:val="1"/>
      <w:numFmt w:val="bullet"/>
      <w:lvlText w:val=""/>
      <w:lvlJc w:val="left"/>
      <w:pPr>
        <w:tabs>
          <w:tab w:val="num" w:pos="2880"/>
        </w:tabs>
        <w:ind w:left="2880" w:hanging="360"/>
      </w:pPr>
      <w:rPr>
        <w:rFonts w:ascii="Roman" w:hAnsi="Roman"/>
      </w:rPr>
    </w:lvl>
    <w:lvl w:ilvl="4">
      <w:start w:val="1"/>
      <w:numFmt w:val="bullet"/>
      <w:lvlText w:val="o"/>
      <w:lvlJc w:val="left"/>
      <w:pPr>
        <w:tabs>
          <w:tab w:val="num" w:pos="3600"/>
        </w:tabs>
        <w:ind w:left="3600" w:hanging="360"/>
      </w:pPr>
      <w:rPr>
        <w:rFonts w:ascii="Times New Roman" w:hAnsi="Times New Roman"/>
      </w:rPr>
    </w:lvl>
    <w:lvl w:ilvl="5">
      <w:start w:val="1"/>
      <w:numFmt w:val="bullet"/>
      <w:lvlText w:val=""/>
      <w:lvlJc w:val="left"/>
      <w:pPr>
        <w:tabs>
          <w:tab w:val="num" w:pos="4320"/>
        </w:tabs>
        <w:ind w:left="4320" w:hanging="360"/>
      </w:pPr>
      <w:rPr>
        <w:rFonts w:ascii="MS Mincho" w:eastAsia="MS Mincho"/>
      </w:rPr>
    </w:lvl>
    <w:lvl w:ilvl="6">
      <w:start w:val="1"/>
      <w:numFmt w:val="bullet"/>
      <w:lvlText w:val=""/>
      <w:lvlJc w:val="left"/>
      <w:pPr>
        <w:tabs>
          <w:tab w:val="num" w:pos="5040"/>
        </w:tabs>
        <w:ind w:left="5040" w:hanging="360"/>
      </w:pPr>
      <w:rPr>
        <w:rFonts w:ascii="Roman" w:hAnsi="Roman"/>
      </w:rPr>
    </w:lvl>
    <w:lvl w:ilvl="7">
      <w:start w:val="1"/>
      <w:numFmt w:val="bullet"/>
      <w:lvlText w:val="o"/>
      <w:lvlJc w:val="left"/>
      <w:pPr>
        <w:tabs>
          <w:tab w:val="num" w:pos="5760"/>
        </w:tabs>
        <w:ind w:left="5760" w:hanging="360"/>
      </w:pPr>
      <w:rPr>
        <w:rFonts w:ascii="Times New Roman" w:hAnsi="Times New Roman"/>
      </w:rPr>
    </w:lvl>
    <w:lvl w:ilvl="8">
      <w:start w:val="1"/>
      <w:numFmt w:val="bullet"/>
      <w:lvlText w:val=""/>
      <w:lvlJc w:val="left"/>
      <w:pPr>
        <w:tabs>
          <w:tab w:val="num" w:pos="6480"/>
        </w:tabs>
        <w:ind w:left="6480" w:hanging="360"/>
      </w:pPr>
      <w:rPr>
        <w:rFonts w:ascii="MS Mincho" w:eastAsia="MS Mincho"/>
      </w:rPr>
    </w:lvl>
  </w:abstractNum>
  <w:abstractNum w:abstractNumId="5" w15:restartNumberingAfterBreak="0">
    <w:nsid w:val="0321468F"/>
    <w:multiLevelType w:val="multilevel"/>
    <w:tmpl w:val="0A0A708C"/>
    <w:styleLink w:val="StyleBulleted1"/>
    <w:lvl w:ilvl="0">
      <w:start w:val="1"/>
      <w:numFmt w:val="decimal"/>
      <w:pStyle w:val="Heading1"/>
      <w:suff w:val="space"/>
      <w:lvlText w:val="%1."/>
      <w:lvlJc w:val="left"/>
      <w:pPr>
        <w:ind w:left="426" w:firstLine="0"/>
      </w:pPr>
      <w:rPr>
        <w:rFonts w:hint="default"/>
      </w:rPr>
    </w:lvl>
    <w:lvl w:ilvl="1">
      <w:start w:val="1"/>
      <w:numFmt w:val="decimal"/>
      <w:pStyle w:val="Heading2"/>
      <w:suff w:val="space"/>
      <w:lvlText w:val="%1.%2."/>
      <w:lvlJc w:val="left"/>
      <w:pPr>
        <w:ind w:left="5104" w:firstLine="0"/>
      </w:pPr>
      <w:rPr>
        <w:rFonts w:hint="default"/>
      </w:rPr>
    </w:lvl>
    <w:lvl w:ilvl="2">
      <w:start w:val="1"/>
      <w:numFmt w:val="decimal"/>
      <w:pStyle w:val="Heading3"/>
      <w:suff w:val="space"/>
      <w:lvlText w:val="%1.%2.%3."/>
      <w:lvlJc w:val="left"/>
      <w:pPr>
        <w:ind w:left="1136" w:firstLine="0"/>
      </w:pPr>
      <w:rPr>
        <w:rFonts w:hint="default"/>
      </w:rPr>
    </w:lvl>
    <w:lvl w:ilvl="3">
      <w:start w:val="1"/>
      <w:numFmt w:val="lowerLetter"/>
      <w:pStyle w:val="Heading4"/>
      <w:suff w:val="space"/>
      <w:lvlText w:val="%4."/>
      <w:lvlJc w:val="left"/>
      <w:pPr>
        <w:ind w:left="710" w:firstLine="0"/>
      </w:pPr>
      <w:rPr>
        <w:rFonts w:hint="default"/>
      </w:rPr>
    </w:lvl>
    <w:lvl w:ilvl="4">
      <w:start w:val="1"/>
      <w:numFmt w:val="decimal"/>
      <w:pStyle w:val="Heading5"/>
      <w:suff w:val="space"/>
      <w:lvlText w:val="%1.%2.%3.%4.%5."/>
      <w:lvlJc w:val="left"/>
      <w:pPr>
        <w:ind w:left="426" w:firstLine="0"/>
      </w:pPr>
      <w:rPr>
        <w:rFonts w:hint="default"/>
      </w:rPr>
    </w:lvl>
    <w:lvl w:ilvl="5">
      <w:start w:val="1"/>
      <w:numFmt w:val="decimal"/>
      <w:pStyle w:val="Heading6"/>
      <w:suff w:val="space"/>
      <w:lvlText w:val="%1.%2.%3.%4.%5.%6."/>
      <w:lvlJc w:val="left"/>
      <w:pPr>
        <w:ind w:left="1703" w:firstLine="0"/>
      </w:pPr>
      <w:rPr>
        <w:rFonts w:hint="default"/>
      </w:rPr>
    </w:lvl>
    <w:lvl w:ilvl="6">
      <w:start w:val="1"/>
      <w:numFmt w:val="decimal"/>
      <w:pStyle w:val="Heading7"/>
      <w:suff w:val="space"/>
      <w:lvlText w:val="%1.%2.%3.%4.%5.%6.%7."/>
      <w:lvlJc w:val="left"/>
      <w:pPr>
        <w:ind w:left="426" w:firstLine="0"/>
      </w:pPr>
      <w:rPr>
        <w:rFonts w:hint="default"/>
      </w:rPr>
    </w:lvl>
    <w:lvl w:ilvl="7">
      <w:start w:val="1"/>
      <w:numFmt w:val="decimal"/>
      <w:pStyle w:val="Heading8"/>
      <w:suff w:val="space"/>
      <w:lvlText w:val="%1.%2.%3.%4.%5.%6.%7.%8."/>
      <w:lvlJc w:val="left"/>
      <w:pPr>
        <w:ind w:left="426" w:firstLine="0"/>
      </w:pPr>
      <w:rPr>
        <w:rFonts w:hint="default"/>
      </w:rPr>
    </w:lvl>
    <w:lvl w:ilvl="8">
      <w:start w:val="1"/>
      <w:numFmt w:val="decimal"/>
      <w:pStyle w:val="Heading9"/>
      <w:suff w:val="space"/>
      <w:lvlText w:val="%1.%2.%3.%4.%5.%6.%7.%8.%9."/>
      <w:lvlJc w:val="left"/>
      <w:pPr>
        <w:ind w:left="426" w:firstLine="0"/>
      </w:pPr>
      <w:rPr>
        <w:rFonts w:hint="default"/>
      </w:rPr>
    </w:lvl>
  </w:abstractNum>
  <w:abstractNum w:abstractNumId="6" w15:restartNumberingAfterBreak="0">
    <w:nsid w:val="040A17AE"/>
    <w:multiLevelType w:val="multilevel"/>
    <w:tmpl w:val="839EDAB8"/>
    <w:lvl w:ilvl="0">
      <w:start w:val="1"/>
      <w:numFmt w:val="lowerLetter"/>
      <w:lvlText w:val="%1)"/>
      <w:lvlJc w:val="left"/>
      <w:pPr>
        <w:ind w:left="720" w:hanging="360"/>
      </w:pPr>
      <w:rPr>
        <w:rFonts w:ascii="Times New Roman Bold" w:hAnsi="Times New Roman Bold"/>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0E0509C1"/>
    <w:multiLevelType w:val="hybridMultilevel"/>
    <w:tmpl w:val="64D254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E6C7E6F"/>
    <w:multiLevelType w:val="multilevel"/>
    <w:tmpl w:val="83A61C5C"/>
    <w:lvl w:ilvl="0">
      <w:start w:val="1"/>
      <w:numFmt w:val="bullet"/>
      <w:lvlText w:val="●"/>
      <w:lvlJc w:val="left"/>
      <w:pPr>
        <w:ind w:left="1342" w:hanging="360"/>
      </w:pPr>
      <w:rPr>
        <w:rFonts w:ascii="Noto Sans Symbols" w:eastAsia="Noto Sans Symbols" w:hAnsi="Noto Sans Symbols" w:cs="Noto Sans Symbols"/>
      </w:rPr>
    </w:lvl>
    <w:lvl w:ilvl="1">
      <w:start w:val="1"/>
      <w:numFmt w:val="bullet"/>
      <w:lvlText w:val="o"/>
      <w:lvlJc w:val="left"/>
      <w:pPr>
        <w:ind w:left="2062" w:hanging="360"/>
      </w:pPr>
      <w:rPr>
        <w:rFonts w:ascii="Courier New" w:eastAsia="Courier New" w:hAnsi="Courier New" w:cs="Courier New"/>
      </w:rPr>
    </w:lvl>
    <w:lvl w:ilvl="2">
      <w:start w:val="1"/>
      <w:numFmt w:val="bullet"/>
      <w:lvlText w:val="▪"/>
      <w:lvlJc w:val="left"/>
      <w:pPr>
        <w:ind w:left="2782" w:hanging="360"/>
      </w:pPr>
      <w:rPr>
        <w:rFonts w:ascii="Noto Sans Symbols" w:eastAsia="Noto Sans Symbols" w:hAnsi="Noto Sans Symbols" w:cs="Noto Sans Symbols"/>
      </w:rPr>
    </w:lvl>
    <w:lvl w:ilvl="3">
      <w:start w:val="1"/>
      <w:numFmt w:val="bullet"/>
      <w:lvlText w:val="●"/>
      <w:lvlJc w:val="left"/>
      <w:pPr>
        <w:ind w:left="3502" w:hanging="360"/>
      </w:pPr>
      <w:rPr>
        <w:rFonts w:ascii="Noto Sans Symbols" w:eastAsia="Noto Sans Symbols" w:hAnsi="Noto Sans Symbols" w:cs="Noto Sans Symbols"/>
      </w:rPr>
    </w:lvl>
    <w:lvl w:ilvl="4">
      <w:start w:val="1"/>
      <w:numFmt w:val="bullet"/>
      <w:lvlText w:val="o"/>
      <w:lvlJc w:val="left"/>
      <w:pPr>
        <w:ind w:left="4222" w:hanging="360"/>
      </w:pPr>
      <w:rPr>
        <w:rFonts w:ascii="Courier New" w:eastAsia="Courier New" w:hAnsi="Courier New" w:cs="Courier New"/>
      </w:rPr>
    </w:lvl>
    <w:lvl w:ilvl="5">
      <w:start w:val="1"/>
      <w:numFmt w:val="bullet"/>
      <w:lvlText w:val="▪"/>
      <w:lvlJc w:val="left"/>
      <w:pPr>
        <w:ind w:left="4942" w:hanging="360"/>
      </w:pPr>
      <w:rPr>
        <w:rFonts w:ascii="Noto Sans Symbols" w:eastAsia="Noto Sans Symbols" w:hAnsi="Noto Sans Symbols" w:cs="Noto Sans Symbols"/>
      </w:rPr>
    </w:lvl>
    <w:lvl w:ilvl="6">
      <w:start w:val="1"/>
      <w:numFmt w:val="bullet"/>
      <w:lvlText w:val="●"/>
      <w:lvlJc w:val="left"/>
      <w:pPr>
        <w:ind w:left="5662" w:hanging="360"/>
      </w:pPr>
      <w:rPr>
        <w:rFonts w:ascii="Noto Sans Symbols" w:eastAsia="Noto Sans Symbols" w:hAnsi="Noto Sans Symbols" w:cs="Noto Sans Symbols"/>
      </w:rPr>
    </w:lvl>
    <w:lvl w:ilvl="7">
      <w:start w:val="1"/>
      <w:numFmt w:val="bullet"/>
      <w:lvlText w:val="o"/>
      <w:lvlJc w:val="left"/>
      <w:pPr>
        <w:ind w:left="6382" w:hanging="360"/>
      </w:pPr>
      <w:rPr>
        <w:rFonts w:ascii="Courier New" w:eastAsia="Courier New" w:hAnsi="Courier New" w:cs="Courier New"/>
      </w:rPr>
    </w:lvl>
    <w:lvl w:ilvl="8">
      <w:start w:val="1"/>
      <w:numFmt w:val="bullet"/>
      <w:lvlText w:val="▪"/>
      <w:lvlJc w:val="left"/>
      <w:pPr>
        <w:ind w:left="7102" w:hanging="360"/>
      </w:pPr>
      <w:rPr>
        <w:rFonts w:ascii="Noto Sans Symbols" w:eastAsia="Noto Sans Symbols" w:hAnsi="Noto Sans Symbols" w:cs="Noto Sans Symbols"/>
      </w:rPr>
    </w:lvl>
  </w:abstractNum>
  <w:abstractNum w:abstractNumId="9" w15:restartNumberingAfterBreak="0">
    <w:nsid w:val="0F2239C5"/>
    <w:multiLevelType w:val="multilevel"/>
    <w:tmpl w:val="4C20E590"/>
    <w:lvl w:ilvl="0">
      <w:start w:val="1"/>
      <w:numFmt w:val="decimal"/>
      <w:pStyle w:val="Style9"/>
      <w:lvlText w:val="%1.1"/>
      <w:lvlJc w:val="left"/>
      <w:pPr>
        <w:ind w:left="525" w:hanging="525"/>
      </w:pPr>
      <w:rPr>
        <w:rFonts w:hint="default"/>
      </w:rPr>
    </w:lvl>
    <w:lvl w:ilvl="1">
      <w:start w:val="1"/>
      <w:numFmt w:val="decimal"/>
      <w:pStyle w:val="STYLE02"/>
      <w:lvlText w:val="%1.%2"/>
      <w:lvlJc w:val="left"/>
      <w:pPr>
        <w:ind w:left="525" w:hanging="525"/>
      </w:pPr>
      <w:rPr>
        <w:rFonts w:hint="default"/>
      </w:rPr>
    </w:lvl>
    <w:lvl w:ilvl="2">
      <w:start w:val="1"/>
      <w:numFmt w:val="decimal"/>
      <w:pStyle w:val="STYLE0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1DE1AD1"/>
    <w:multiLevelType w:val="multilevel"/>
    <w:tmpl w:val="3CEECD46"/>
    <w:styleLink w:val="StyleBulleted"/>
    <w:lvl w:ilvl="0">
      <w:start w:val="1"/>
      <w:numFmt w:val="bullet"/>
      <w:lvlText w:val="-"/>
      <w:lvlJc w:val="left"/>
      <w:pPr>
        <w:tabs>
          <w:tab w:val="num" w:pos="720"/>
        </w:tabs>
        <w:ind w:left="720" w:hanging="360"/>
      </w:pPr>
      <w:rPr>
        <w:sz w:val="28"/>
        <w:szCs w:val="28"/>
      </w:rPr>
    </w:lvl>
    <w:lvl w:ilvl="1">
      <w:start w:val="1"/>
      <w:numFmt w:val="bullet"/>
      <w:lvlText w:val="o"/>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Times New Roman" w:hAnsi="Times New Roman" w:cs="Times New Roman" w:hint="default"/>
      </w:rPr>
    </w:lvl>
    <w:lvl w:ilvl="3">
      <w:start w:val="1"/>
      <w:numFmt w:val="bullet"/>
      <w:lvlText w:val=""/>
      <w:lvlJc w:val="left"/>
      <w:pPr>
        <w:tabs>
          <w:tab w:val="num" w:pos="2880"/>
        </w:tabs>
        <w:ind w:left="2880" w:hanging="360"/>
      </w:pPr>
      <w:rPr>
        <w:rFonts w:ascii="Times New Roman" w:hAnsi="Times New Roman" w:cs="Times New Roman" w:hint="default"/>
      </w:rPr>
    </w:lvl>
    <w:lvl w:ilvl="4">
      <w:start w:val="1"/>
      <w:numFmt w:val="bullet"/>
      <w:lvlText w:val="o"/>
      <w:lvlJc w:val="left"/>
      <w:pPr>
        <w:tabs>
          <w:tab w:val="num" w:pos="3600"/>
        </w:tabs>
        <w:ind w:left="3600" w:hanging="360"/>
      </w:pPr>
      <w:rPr>
        <w:rFonts w:ascii="Times New Roman" w:hAnsi="Times New Roman" w:cs="Times New Roman" w:hint="default"/>
      </w:rPr>
    </w:lvl>
    <w:lvl w:ilvl="5">
      <w:start w:val="1"/>
      <w:numFmt w:val="bullet"/>
      <w:lvlText w:val=""/>
      <w:lvlJc w:val="left"/>
      <w:pPr>
        <w:tabs>
          <w:tab w:val="num" w:pos="4320"/>
        </w:tabs>
        <w:ind w:left="4320" w:hanging="360"/>
      </w:pPr>
      <w:rPr>
        <w:rFonts w:ascii="Times New Roman" w:hAnsi="Times New Roman" w:cs="Times New Roman" w:hint="default"/>
      </w:rPr>
    </w:lvl>
    <w:lvl w:ilvl="6">
      <w:start w:val="1"/>
      <w:numFmt w:val="bullet"/>
      <w:lvlText w:val=""/>
      <w:lvlJc w:val="left"/>
      <w:pPr>
        <w:tabs>
          <w:tab w:val="num" w:pos="5040"/>
        </w:tabs>
        <w:ind w:left="5040" w:hanging="360"/>
      </w:pPr>
      <w:rPr>
        <w:rFonts w:ascii="Times New Roman" w:hAnsi="Times New Roman" w:cs="Times New Roman" w:hint="default"/>
      </w:rPr>
    </w:lvl>
    <w:lvl w:ilvl="7">
      <w:start w:val="1"/>
      <w:numFmt w:val="bullet"/>
      <w:lvlText w:val="o"/>
      <w:lvlJc w:val="left"/>
      <w:pPr>
        <w:tabs>
          <w:tab w:val="num" w:pos="5760"/>
        </w:tabs>
        <w:ind w:left="5760" w:hanging="360"/>
      </w:pPr>
      <w:rPr>
        <w:rFonts w:ascii="Times New Roman" w:hAnsi="Times New Roman" w:cs="Times New Roman" w:hint="default"/>
      </w:rPr>
    </w:lvl>
    <w:lvl w:ilvl="8">
      <w:start w:val="1"/>
      <w:numFmt w:val="bullet"/>
      <w:lvlText w:val=""/>
      <w:lvlJc w:val="left"/>
      <w:pPr>
        <w:tabs>
          <w:tab w:val="num" w:pos="6480"/>
        </w:tabs>
        <w:ind w:left="6480" w:hanging="360"/>
      </w:pPr>
      <w:rPr>
        <w:rFonts w:ascii="Times New Roman" w:hAnsi="Times New Roman" w:cs="Times New Roman" w:hint="default"/>
      </w:rPr>
    </w:lvl>
  </w:abstractNum>
  <w:abstractNum w:abstractNumId="11" w15:restartNumberingAfterBreak="0">
    <w:nsid w:val="13997C16"/>
    <w:multiLevelType w:val="singleLevel"/>
    <w:tmpl w:val="6B82BE24"/>
    <w:lvl w:ilvl="0">
      <w:start w:val="1"/>
      <w:numFmt w:val="bullet"/>
      <w:pStyle w:val="a"/>
      <w:lvlText w:val=""/>
      <w:lvlJc w:val="left"/>
      <w:pPr>
        <w:tabs>
          <w:tab w:val="num" w:pos="644"/>
        </w:tabs>
        <w:ind w:left="624" w:hanging="340"/>
      </w:pPr>
      <w:rPr>
        <w:rFonts w:ascii="Symbol" w:hAnsi="Symbol" w:hint="default"/>
      </w:rPr>
    </w:lvl>
  </w:abstractNum>
  <w:abstractNum w:abstractNumId="12" w15:restartNumberingAfterBreak="0">
    <w:nsid w:val="16962FAE"/>
    <w:multiLevelType w:val="hybridMultilevel"/>
    <w:tmpl w:val="C43CA486"/>
    <w:lvl w:ilvl="0" w:tplc="965CADA6">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02B512F"/>
    <w:multiLevelType w:val="hybridMultilevel"/>
    <w:tmpl w:val="D8C6C1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7367776"/>
    <w:multiLevelType w:val="multilevel"/>
    <w:tmpl w:val="77BA8E56"/>
    <w:lvl w:ilvl="0">
      <w:start w:val="1"/>
      <w:numFmt w:val="decimal"/>
      <w:pStyle w:val="Phn1"/>
      <w:lvlText w:val="%1."/>
      <w:lvlJc w:val="left"/>
      <w:pPr>
        <w:ind w:left="360" w:hanging="360"/>
      </w:pPr>
      <w:rPr>
        <w:rFonts w:hint="default"/>
      </w:rPr>
    </w:lvl>
    <w:lvl w:ilvl="1">
      <w:start w:val="1"/>
      <w:numFmt w:val="decimal"/>
      <w:pStyle w:val="Phn111"/>
      <w:lvlText w:val="1.1.%2."/>
      <w:lvlJc w:val="left"/>
      <w:pPr>
        <w:ind w:left="360" w:hanging="360"/>
      </w:pPr>
      <w:rPr>
        <w:rFonts w:hint="default"/>
      </w:rPr>
    </w:lvl>
    <w:lvl w:ilvl="2">
      <w:start w:val="1"/>
      <w:numFmt w:val="decimal"/>
      <w:lvlText w:val="1.1.%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DEE2F63"/>
    <w:multiLevelType w:val="multilevel"/>
    <w:tmpl w:val="67963B50"/>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17" w15:restartNumberingAfterBreak="0">
    <w:nsid w:val="2E7A4870"/>
    <w:multiLevelType w:val="multilevel"/>
    <w:tmpl w:val="AFCE2500"/>
    <w:lvl w:ilvl="0">
      <w:start w:val="1"/>
      <w:numFmt w:val="decimal"/>
      <w:pStyle w:val="Tiliuthamkho"/>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Restart w:val="1"/>
      <w:suff w:val="space"/>
      <w:lvlText w:val="Hình %1.%6:"/>
      <w:lvlJc w:val="left"/>
      <w:pPr>
        <w:ind w:left="0" w:firstLine="0"/>
      </w:pPr>
      <w:rPr>
        <w:rFonts w:hint="default"/>
        <w:b/>
        <w:i w:val="0"/>
      </w:rPr>
    </w:lvl>
    <w:lvl w:ilvl="6">
      <w:start w:val="1"/>
      <w:numFmt w:val="decimal"/>
      <w:suff w:val="space"/>
      <w:lvlText w:val="Bảng %1.%7:"/>
      <w:lvlJc w:val="left"/>
      <w:pPr>
        <w:ind w:left="0" w:firstLine="0"/>
      </w:pPr>
      <w:rPr>
        <w:rFonts w:hint="default"/>
        <w:b/>
        <w:i w:val="0"/>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2EEB34E0"/>
    <w:multiLevelType w:val="hybridMultilevel"/>
    <w:tmpl w:val="BEE85E8C"/>
    <w:lvl w:ilvl="0" w:tplc="965CADA6">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0526D80"/>
    <w:multiLevelType w:val="multilevel"/>
    <w:tmpl w:val="E5E66708"/>
    <w:lvl w:ilvl="0">
      <w:start w:val="1"/>
      <w:numFmt w:val="decimal"/>
      <w:lvlText w:val="%1."/>
      <w:lvlJc w:val="left"/>
      <w:pPr>
        <w:ind w:left="1080" w:hanging="360"/>
      </w:pPr>
      <w:rPr>
        <w:rFonts w:hint="default"/>
      </w:rPr>
    </w:lvl>
    <w:lvl w:ilvl="1">
      <w:start w:val="1"/>
      <w:numFmt w:val="decimal"/>
      <w:isLgl/>
      <w:lvlText w:val="%1.%2."/>
      <w:lvlJc w:val="left"/>
      <w:pPr>
        <w:ind w:left="988" w:hanging="420"/>
      </w:pPr>
      <w:rPr>
        <w:rFonts w:eastAsia="SimSun" w:cs="Times New Roman" w:hint="default"/>
      </w:rPr>
    </w:lvl>
    <w:lvl w:ilvl="2">
      <w:start w:val="1"/>
      <w:numFmt w:val="decimal"/>
      <w:isLgl/>
      <w:lvlText w:val="%1.%2.%3."/>
      <w:lvlJc w:val="left"/>
      <w:pPr>
        <w:ind w:left="1440" w:hanging="720"/>
      </w:pPr>
      <w:rPr>
        <w:rFonts w:eastAsia="SimSun" w:cs="Times New Roman" w:hint="default"/>
      </w:rPr>
    </w:lvl>
    <w:lvl w:ilvl="3">
      <w:start w:val="1"/>
      <w:numFmt w:val="decimal"/>
      <w:isLgl/>
      <w:lvlText w:val="%1.%2.%3.%4."/>
      <w:lvlJc w:val="left"/>
      <w:pPr>
        <w:ind w:left="1440" w:hanging="720"/>
      </w:pPr>
      <w:rPr>
        <w:rFonts w:eastAsia="SimSun" w:cs="Times New Roman" w:hint="default"/>
      </w:rPr>
    </w:lvl>
    <w:lvl w:ilvl="4">
      <w:start w:val="1"/>
      <w:numFmt w:val="decimal"/>
      <w:isLgl/>
      <w:lvlText w:val="%1.%2.%3.%4.%5."/>
      <w:lvlJc w:val="left"/>
      <w:pPr>
        <w:ind w:left="1800" w:hanging="1080"/>
      </w:pPr>
      <w:rPr>
        <w:rFonts w:eastAsia="SimSun" w:cs="Times New Roman" w:hint="default"/>
      </w:rPr>
    </w:lvl>
    <w:lvl w:ilvl="5">
      <w:start w:val="1"/>
      <w:numFmt w:val="decimal"/>
      <w:isLgl/>
      <w:lvlText w:val="%1.%2.%3.%4.%5.%6."/>
      <w:lvlJc w:val="left"/>
      <w:pPr>
        <w:ind w:left="1800" w:hanging="1080"/>
      </w:pPr>
      <w:rPr>
        <w:rFonts w:eastAsia="SimSun" w:cs="Times New Roman" w:hint="default"/>
      </w:rPr>
    </w:lvl>
    <w:lvl w:ilvl="6">
      <w:start w:val="1"/>
      <w:numFmt w:val="decimal"/>
      <w:isLgl/>
      <w:lvlText w:val="%1.%2.%3.%4.%5.%6.%7."/>
      <w:lvlJc w:val="left"/>
      <w:pPr>
        <w:ind w:left="2160" w:hanging="1440"/>
      </w:pPr>
      <w:rPr>
        <w:rFonts w:eastAsia="SimSun" w:cs="Times New Roman" w:hint="default"/>
      </w:rPr>
    </w:lvl>
    <w:lvl w:ilvl="7">
      <w:start w:val="1"/>
      <w:numFmt w:val="decimal"/>
      <w:isLgl/>
      <w:lvlText w:val="%1.%2.%3.%4.%5.%6.%7.%8."/>
      <w:lvlJc w:val="left"/>
      <w:pPr>
        <w:ind w:left="2160" w:hanging="1440"/>
      </w:pPr>
      <w:rPr>
        <w:rFonts w:eastAsia="SimSun" w:cs="Times New Roman" w:hint="default"/>
      </w:rPr>
    </w:lvl>
    <w:lvl w:ilvl="8">
      <w:start w:val="1"/>
      <w:numFmt w:val="decimal"/>
      <w:isLgl/>
      <w:lvlText w:val="%1.%2.%3.%4.%5.%6.%7.%8.%9."/>
      <w:lvlJc w:val="left"/>
      <w:pPr>
        <w:ind w:left="2520" w:hanging="1800"/>
      </w:pPr>
      <w:rPr>
        <w:rFonts w:eastAsia="SimSun" w:cs="Times New Roman" w:hint="default"/>
      </w:rPr>
    </w:lvl>
  </w:abstractNum>
  <w:abstractNum w:abstractNumId="20" w15:restartNumberingAfterBreak="0">
    <w:nsid w:val="313F73A7"/>
    <w:multiLevelType w:val="hybridMultilevel"/>
    <w:tmpl w:val="3EE0807C"/>
    <w:styleLink w:val="StyleBulleted2"/>
    <w:lvl w:ilvl="0" w:tplc="7CE26AA8">
      <w:start w:val="1"/>
      <w:numFmt w:val="decimal"/>
      <w:lvlText w:val="%1."/>
      <w:lvlJc w:val="left"/>
      <w:pPr>
        <w:tabs>
          <w:tab w:val="num" w:pos="720"/>
        </w:tabs>
        <w:ind w:left="720" w:hanging="360"/>
      </w:pPr>
      <w:rPr>
        <w:rFonts w:hint="default"/>
      </w:rPr>
    </w:lvl>
    <w:lvl w:ilvl="1" w:tplc="4EC08B80">
      <w:numFmt w:val="none"/>
      <w:lvlText w:val=""/>
      <w:lvlJc w:val="left"/>
      <w:pPr>
        <w:tabs>
          <w:tab w:val="num" w:pos="360"/>
        </w:tabs>
      </w:pPr>
    </w:lvl>
    <w:lvl w:ilvl="2" w:tplc="53A0A1E4">
      <w:numFmt w:val="none"/>
      <w:lvlText w:val=""/>
      <w:lvlJc w:val="left"/>
      <w:pPr>
        <w:tabs>
          <w:tab w:val="num" w:pos="360"/>
        </w:tabs>
      </w:pPr>
    </w:lvl>
    <w:lvl w:ilvl="3" w:tplc="51E0547E">
      <w:numFmt w:val="none"/>
      <w:lvlText w:val=""/>
      <w:lvlJc w:val="left"/>
      <w:pPr>
        <w:tabs>
          <w:tab w:val="num" w:pos="360"/>
        </w:tabs>
      </w:pPr>
    </w:lvl>
    <w:lvl w:ilvl="4" w:tplc="D706B61E">
      <w:numFmt w:val="none"/>
      <w:lvlText w:val=""/>
      <w:lvlJc w:val="left"/>
      <w:pPr>
        <w:tabs>
          <w:tab w:val="num" w:pos="360"/>
        </w:tabs>
      </w:pPr>
    </w:lvl>
    <w:lvl w:ilvl="5" w:tplc="3C68E15E">
      <w:numFmt w:val="none"/>
      <w:lvlText w:val=""/>
      <w:lvlJc w:val="left"/>
      <w:pPr>
        <w:tabs>
          <w:tab w:val="num" w:pos="360"/>
        </w:tabs>
      </w:pPr>
    </w:lvl>
    <w:lvl w:ilvl="6" w:tplc="8288FB82">
      <w:numFmt w:val="none"/>
      <w:lvlText w:val=""/>
      <w:lvlJc w:val="left"/>
      <w:pPr>
        <w:tabs>
          <w:tab w:val="num" w:pos="360"/>
        </w:tabs>
      </w:pPr>
    </w:lvl>
    <w:lvl w:ilvl="7" w:tplc="6BB8D052">
      <w:numFmt w:val="none"/>
      <w:lvlText w:val=""/>
      <w:lvlJc w:val="left"/>
      <w:pPr>
        <w:tabs>
          <w:tab w:val="num" w:pos="360"/>
        </w:tabs>
      </w:pPr>
    </w:lvl>
    <w:lvl w:ilvl="8" w:tplc="65F03CE8">
      <w:numFmt w:val="none"/>
      <w:lvlText w:val=""/>
      <w:lvlJc w:val="left"/>
      <w:pPr>
        <w:tabs>
          <w:tab w:val="num" w:pos="360"/>
        </w:tabs>
      </w:pPr>
    </w:lvl>
  </w:abstractNum>
  <w:abstractNum w:abstractNumId="21" w15:restartNumberingAfterBreak="0">
    <w:nsid w:val="35D97329"/>
    <w:multiLevelType w:val="hybridMultilevel"/>
    <w:tmpl w:val="79A2A5F0"/>
    <w:lvl w:ilvl="0" w:tplc="5046E73E">
      <w:start w:val="1"/>
      <w:numFmt w:val="decimal"/>
      <w:lvlText w:val="%1."/>
      <w:lvlJc w:val="left"/>
      <w:pPr>
        <w:ind w:left="360" w:hanging="360"/>
      </w:pPr>
      <w:rPr>
        <w:rFonts w:asciiTheme="majorHAnsi" w:eastAsia="Times New Roman" w:hAnsiTheme="majorHAnsi" w:cstheme="majorHAnsi"/>
        <w:b w:val="0"/>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2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7E016D3"/>
    <w:multiLevelType w:val="multilevel"/>
    <w:tmpl w:val="47E016D3"/>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7A742C"/>
    <w:multiLevelType w:val="hybridMultilevel"/>
    <w:tmpl w:val="768691B6"/>
    <w:lvl w:ilvl="0" w:tplc="736097B6">
      <w:start w:val="1"/>
      <w:numFmt w:val="decimal"/>
      <w:pStyle w:val="NDTLTK"/>
      <w:lvlText w:val="[%1]"/>
      <w:lvlJc w:val="right"/>
      <w:pPr>
        <w:tabs>
          <w:tab w:val="num" w:pos="294"/>
        </w:tabs>
        <w:ind w:left="294" w:hanging="114"/>
      </w:pPr>
      <w:rPr>
        <w:b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56827F12"/>
    <w:multiLevelType w:val="hybridMultilevel"/>
    <w:tmpl w:val="4A4EEB54"/>
    <w:lvl w:ilvl="0" w:tplc="965CADA6">
      <w:start w:val="1"/>
      <w:numFmt w:val="decimal"/>
      <w:lvlText w:val="%1"/>
      <w:lvlJc w:val="left"/>
      <w:pPr>
        <w:ind w:left="502" w:hanging="360"/>
      </w:pPr>
      <w:rPr>
        <w:rFonts w:ascii="Times New Roman" w:hAnsi="Times New Roman" w:cs="Times New Roman"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7" w15:restartNumberingAfterBreak="0">
    <w:nsid w:val="58353BC1"/>
    <w:multiLevelType w:val="hybridMultilevel"/>
    <w:tmpl w:val="106EA272"/>
    <w:lvl w:ilvl="0" w:tplc="4DBCA8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60364E"/>
    <w:multiLevelType w:val="hybridMultilevel"/>
    <w:tmpl w:val="585E7B0C"/>
    <w:lvl w:ilvl="0" w:tplc="FFFFFFFF">
      <w:start w:val="1"/>
      <w:numFmt w:val="decimal"/>
      <w:pStyle w:val="Phn11"/>
      <w:lvlText w:val="1.%1."/>
      <w:lvlJc w:val="left"/>
      <w:pPr>
        <w:ind w:left="360" w:hanging="360"/>
      </w:pPr>
      <w:rPr>
        <w:rFonts w:hint="default"/>
      </w:rPr>
    </w:lvl>
    <w:lvl w:ilvl="1" w:tplc="FFFFFFFF">
      <w:start w:val="1"/>
      <w:numFmt w:val="decimal"/>
      <w:lvlText w:val="%2)"/>
      <w:lvlJc w:val="left"/>
      <w:pPr>
        <w:ind w:left="1080" w:hanging="360"/>
      </w:pPr>
      <w:rPr>
        <w:rFonts w:hint="default"/>
        <w:sz w:val="26"/>
      </w:rPr>
    </w:lvl>
    <w:lvl w:ilvl="2" w:tplc="FFFFFFFF">
      <w:start w:val="1"/>
      <w:numFmt w:val="decimal"/>
      <w:lvlText w:val="%3."/>
      <w:lvlJc w:val="left"/>
      <w:pPr>
        <w:ind w:left="1980" w:hanging="360"/>
      </w:pPr>
      <w:rPr>
        <w:rFonts w:hint="default"/>
      </w:r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610E1688"/>
    <w:multiLevelType w:val="hybridMultilevel"/>
    <w:tmpl w:val="B600A9EC"/>
    <w:lvl w:ilvl="0" w:tplc="965CADA6">
      <w:start w:val="1"/>
      <w:numFmt w:val="decimal"/>
      <w:lvlText w:val="%1"/>
      <w:lvlJc w:val="left"/>
      <w:pPr>
        <w:ind w:left="360" w:hanging="360"/>
      </w:pPr>
      <w:rPr>
        <w:rFonts w:ascii="Times New Roman" w:hAnsi="Times New Roman" w:cs="Times New Roman"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613869EE"/>
    <w:multiLevelType w:val="singleLevel"/>
    <w:tmpl w:val="033ECF76"/>
    <w:lvl w:ilvl="0">
      <w:start w:val="1"/>
      <w:numFmt w:val="decimal"/>
      <w:lvlText w:val="$%1"/>
      <w:lvlJc w:val="right"/>
      <w:pPr>
        <w:tabs>
          <w:tab w:val="num" w:pos="504"/>
        </w:tabs>
        <w:ind w:left="144" w:firstLine="0"/>
      </w:pPr>
      <w:rPr>
        <w:rFonts w:ascii=".VnTime" w:hAnsi=".VnTime" w:hint="default"/>
        <w:outline w:val="0"/>
        <w:shadow w:val="0"/>
        <w:emboss w:val="0"/>
        <w:imprint/>
        <w:sz w:val="28"/>
        <w:vertAlign w:val="baseline"/>
      </w:rPr>
    </w:lvl>
  </w:abstractNum>
  <w:abstractNum w:abstractNumId="31" w15:restartNumberingAfterBreak="0">
    <w:nsid w:val="6C402C58"/>
    <w:multiLevelType w:val="hybridMultilevel"/>
    <w:tmpl w:val="1CF0A6A8"/>
    <w:lvl w:ilvl="0" w:tplc="297026E8">
      <w:start w:val="1"/>
      <w:numFmt w:val="decimal"/>
      <w:pStyle w:val="figurecaption"/>
      <w:lvlText w:val="Figure %1. "/>
      <w:lvlJc w:val="left"/>
      <w:pPr>
        <w:tabs>
          <w:tab w:val="num" w:pos="720"/>
        </w:tabs>
      </w:pPr>
      <w:rPr>
        <w:rFonts w:ascii="Times New Roman" w:hAnsi="Times New Roman" w:cs="Times New Roman" w:hint="default"/>
        <w:b/>
        <w:bCs w:val="0"/>
        <w:i w:val="0"/>
        <w:iCs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2" w15:restartNumberingAfterBreak="0">
    <w:nsid w:val="6CD32DA8"/>
    <w:multiLevelType w:val="singleLevel"/>
    <w:tmpl w:val="21EA873C"/>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24"/>
        <w:szCs w:val="24"/>
      </w:rPr>
    </w:lvl>
  </w:abstractNum>
  <w:abstractNum w:abstractNumId="33" w15:restartNumberingAfterBreak="0">
    <w:nsid w:val="72A44305"/>
    <w:multiLevelType w:val="hybridMultilevel"/>
    <w:tmpl w:val="91B67BE4"/>
    <w:lvl w:ilvl="0" w:tplc="4DECCF94">
      <w:start w:val="1"/>
      <w:numFmt w:val="decimal"/>
      <w:pStyle w:val="ANSNReference"/>
      <w:lvlText w:val="[%1]"/>
      <w:lvlJc w:val="left"/>
      <w:pPr>
        <w:ind w:left="720" w:hanging="360"/>
      </w:pPr>
      <w:rPr>
        <w:rFonts w:ascii="Times New Roman" w:hAnsi="Times New Roman" w:cs="Times New Roman" w:hint="default"/>
        <w:b w:val="0"/>
        <w:i w:val="0"/>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006204393">
    <w:abstractNumId w:val="5"/>
  </w:num>
  <w:num w:numId="2" w16cid:durableId="1206217906">
    <w:abstractNumId w:val="28"/>
  </w:num>
  <w:num w:numId="3" w16cid:durableId="2098228">
    <w:abstractNumId w:val="15"/>
  </w:num>
  <w:num w:numId="4" w16cid:durableId="1773627853">
    <w:abstractNumId w:val="10"/>
  </w:num>
  <w:num w:numId="5" w16cid:durableId="37665985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63289107">
    <w:abstractNumId w:val="20"/>
  </w:num>
  <w:num w:numId="7" w16cid:durableId="966357735">
    <w:abstractNumId w:val="33"/>
  </w:num>
  <w:num w:numId="8" w16cid:durableId="1481579988">
    <w:abstractNumId w:val="9"/>
  </w:num>
  <w:num w:numId="9" w16cid:durableId="2042823073">
    <w:abstractNumId w:val="32"/>
  </w:num>
  <w:num w:numId="10" w16cid:durableId="1529294129">
    <w:abstractNumId w:val="22"/>
  </w:num>
  <w:num w:numId="11" w16cid:durableId="198857352">
    <w:abstractNumId w:val="31"/>
  </w:num>
  <w:num w:numId="12" w16cid:durableId="20017463">
    <w:abstractNumId w:val="14"/>
  </w:num>
  <w:num w:numId="13" w16cid:durableId="1485049910">
    <w:abstractNumId w:val="24"/>
  </w:num>
  <w:num w:numId="14" w16cid:durableId="1236357615">
    <w:abstractNumId w:val="11"/>
  </w:num>
  <w:num w:numId="15" w16cid:durableId="1624190211">
    <w:abstractNumId w:val="2"/>
  </w:num>
  <w:num w:numId="16" w16cid:durableId="1798521368">
    <w:abstractNumId w:val="17"/>
  </w:num>
  <w:num w:numId="17" w16cid:durableId="399325167">
    <w:abstractNumId w:val="6"/>
  </w:num>
  <w:num w:numId="18" w16cid:durableId="703289361">
    <w:abstractNumId w:val="8"/>
  </w:num>
  <w:num w:numId="19" w16cid:durableId="41758768">
    <w:abstractNumId w:val="16"/>
  </w:num>
  <w:num w:numId="20" w16cid:durableId="1657027599">
    <w:abstractNumId w:val="13"/>
  </w:num>
  <w:num w:numId="21" w16cid:durableId="1900021148">
    <w:abstractNumId w:val="26"/>
  </w:num>
  <w:num w:numId="22" w16cid:durableId="1670254627">
    <w:abstractNumId w:val="18"/>
  </w:num>
  <w:num w:numId="23" w16cid:durableId="1076393459">
    <w:abstractNumId w:val="7"/>
  </w:num>
  <w:num w:numId="24" w16cid:durableId="1151480842">
    <w:abstractNumId w:val="12"/>
  </w:num>
  <w:num w:numId="25" w16cid:durableId="384257825">
    <w:abstractNumId w:val="29"/>
  </w:num>
  <w:num w:numId="26" w16cid:durableId="832986151">
    <w:abstractNumId w:val="27"/>
  </w:num>
  <w:num w:numId="27" w16cid:durableId="1228766384">
    <w:abstractNumId w:val="30"/>
  </w:num>
  <w:num w:numId="28" w16cid:durableId="1674183510">
    <w:abstractNumId w:val="0"/>
  </w:num>
  <w:num w:numId="29" w16cid:durableId="1377002907">
    <w:abstractNumId w:val="23"/>
  </w:num>
  <w:num w:numId="30" w16cid:durableId="1123692883">
    <w:abstractNumId w:val="21"/>
  </w:num>
  <w:num w:numId="31" w16cid:durableId="1367564101">
    <w:abstractNumId w:val="1"/>
  </w:num>
  <w:num w:numId="32" w16cid:durableId="520976580">
    <w:abstractNumId w:val="1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grammar="clean"/>
  <w:defaultTabStop w:val="720"/>
  <w:characterSpacingControl w:val="doNotCompress"/>
  <w:hdrShapeDefaults>
    <o:shapedefaults v:ext="edit" spidmax="2050"/>
  </w:hdrShapeDefaults>
  <w:footnotePr>
    <w:numRestart w:val="eachPage"/>
    <w:footnote w:id="-1"/>
    <w:footnote w:id="0"/>
  </w:footnotePr>
  <w:endnotePr>
    <w:pos w:val="sectEnd"/>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12D2"/>
    <w:rsid w:val="0000017C"/>
    <w:rsid w:val="000001B6"/>
    <w:rsid w:val="000003FC"/>
    <w:rsid w:val="00000741"/>
    <w:rsid w:val="00000AEF"/>
    <w:rsid w:val="00001191"/>
    <w:rsid w:val="0000137D"/>
    <w:rsid w:val="00001399"/>
    <w:rsid w:val="00001984"/>
    <w:rsid w:val="00001B93"/>
    <w:rsid w:val="00001D2C"/>
    <w:rsid w:val="00001EEA"/>
    <w:rsid w:val="00002863"/>
    <w:rsid w:val="00002BF2"/>
    <w:rsid w:val="000030E4"/>
    <w:rsid w:val="0000341C"/>
    <w:rsid w:val="000039B4"/>
    <w:rsid w:val="000039D9"/>
    <w:rsid w:val="000039EE"/>
    <w:rsid w:val="0000467C"/>
    <w:rsid w:val="000046A5"/>
    <w:rsid w:val="00004AE3"/>
    <w:rsid w:val="00004B9E"/>
    <w:rsid w:val="00004CC4"/>
    <w:rsid w:val="00005007"/>
    <w:rsid w:val="000050EF"/>
    <w:rsid w:val="0000584F"/>
    <w:rsid w:val="00005D4E"/>
    <w:rsid w:val="00006683"/>
    <w:rsid w:val="00006BC8"/>
    <w:rsid w:val="0000708D"/>
    <w:rsid w:val="00007451"/>
    <w:rsid w:val="00007BAE"/>
    <w:rsid w:val="00010127"/>
    <w:rsid w:val="00010253"/>
    <w:rsid w:val="00010352"/>
    <w:rsid w:val="00010F79"/>
    <w:rsid w:val="00011005"/>
    <w:rsid w:val="000115E4"/>
    <w:rsid w:val="00011729"/>
    <w:rsid w:val="00011ED4"/>
    <w:rsid w:val="000127AA"/>
    <w:rsid w:val="00012835"/>
    <w:rsid w:val="00012A1D"/>
    <w:rsid w:val="00012C05"/>
    <w:rsid w:val="00013357"/>
    <w:rsid w:val="000134DF"/>
    <w:rsid w:val="00013555"/>
    <w:rsid w:val="00013605"/>
    <w:rsid w:val="00014253"/>
    <w:rsid w:val="000142D8"/>
    <w:rsid w:val="000144C9"/>
    <w:rsid w:val="0001463F"/>
    <w:rsid w:val="00014AA7"/>
    <w:rsid w:val="0001517B"/>
    <w:rsid w:val="00015715"/>
    <w:rsid w:val="000161C7"/>
    <w:rsid w:val="000165E0"/>
    <w:rsid w:val="0001698F"/>
    <w:rsid w:val="00016AC1"/>
    <w:rsid w:val="0001759F"/>
    <w:rsid w:val="00017D88"/>
    <w:rsid w:val="00017DBA"/>
    <w:rsid w:val="00020267"/>
    <w:rsid w:val="00020480"/>
    <w:rsid w:val="0002065B"/>
    <w:rsid w:val="000208D9"/>
    <w:rsid w:val="000208DD"/>
    <w:rsid w:val="000209D8"/>
    <w:rsid w:val="00020F04"/>
    <w:rsid w:val="0002114A"/>
    <w:rsid w:val="000212D2"/>
    <w:rsid w:val="00021C3D"/>
    <w:rsid w:val="00022788"/>
    <w:rsid w:val="00022B96"/>
    <w:rsid w:val="00022C91"/>
    <w:rsid w:val="00023260"/>
    <w:rsid w:val="0002345B"/>
    <w:rsid w:val="00023D4B"/>
    <w:rsid w:val="000244F6"/>
    <w:rsid w:val="00024526"/>
    <w:rsid w:val="00024A81"/>
    <w:rsid w:val="00025364"/>
    <w:rsid w:val="00026FCF"/>
    <w:rsid w:val="000270CB"/>
    <w:rsid w:val="00027A3A"/>
    <w:rsid w:val="000301AE"/>
    <w:rsid w:val="00030496"/>
    <w:rsid w:val="00030D4F"/>
    <w:rsid w:val="00030FF5"/>
    <w:rsid w:val="000315E9"/>
    <w:rsid w:val="00031C4D"/>
    <w:rsid w:val="00031C87"/>
    <w:rsid w:val="00031F81"/>
    <w:rsid w:val="00032007"/>
    <w:rsid w:val="00032747"/>
    <w:rsid w:val="00032819"/>
    <w:rsid w:val="00032D83"/>
    <w:rsid w:val="00033B34"/>
    <w:rsid w:val="00033D31"/>
    <w:rsid w:val="00033D60"/>
    <w:rsid w:val="0003447B"/>
    <w:rsid w:val="000345A6"/>
    <w:rsid w:val="00034A4B"/>
    <w:rsid w:val="00034A78"/>
    <w:rsid w:val="00034D1C"/>
    <w:rsid w:val="00034E3C"/>
    <w:rsid w:val="00034F65"/>
    <w:rsid w:val="000352AF"/>
    <w:rsid w:val="000352B4"/>
    <w:rsid w:val="000352FB"/>
    <w:rsid w:val="00035F16"/>
    <w:rsid w:val="00035FF6"/>
    <w:rsid w:val="000367EF"/>
    <w:rsid w:val="00036B93"/>
    <w:rsid w:val="00036C18"/>
    <w:rsid w:val="00036F5E"/>
    <w:rsid w:val="000373C6"/>
    <w:rsid w:val="00037660"/>
    <w:rsid w:val="0003775F"/>
    <w:rsid w:val="000379FC"/>
    <w:rsid w:val="0004011D"/>
    <w:rsid w:val="00041543"/>
    <w:rsid w:val="000415D3"/>
    <w:rsid w:val="00041AC0"/>
    <w:rsid w:val="00041BC6"/>
    <w:rsid w:val="00041C14"/>
    <w:rsid w:val="00041D08"/>
    <w:rsid w:val="00041F4E"/>
    <w:rsid w:val="00042459"/>
    <w:rsid w:val="000425B8"/>
    <w:rsid w:val="00042A9A"/>
    <w:rsid w:val="00042D33"/>
    <w:rsid w:val="00042DA4"/>
    <w:rsid w:val="00043021"/>
    <w:rsid w:val="000436D4"/>
    <w:rsid w:val="0004375F"/>
    <w:rsid w:val="00043823"/>
    <w:rsid w:val="00043C89"/>
    <w:rsid w:val="00043D8D"/>
    <w:rsid w:val="000440CC"/>
    <w:rsid w:val="00044384"/>
    <w:rsid w:val="00044750"/>
    <w:rsid w:val="00044F3A"/>
    <w:rsid w:val="00045186"/>
    <w:rsid w:val="0004544F"/>
    <w:rsid w:val="00045785"/>
    <w:rsid w:val="000457FE"/>
    <w:rsid w:val="0004581B"/>
    <w:rsid w:val="00045840"/>
    <w:rsid w:val="00045A77"/>
    <w:rsid w:val="00046045"/>
    <w:rsid w:val="00046820"/>
    <w:rsid w:val="000468D7"/>
    <w:rsid w:val="00046C58"/>
    <w:rsid w:val="00046E5E"/>
    <w:rsid w:val="0004727A"/>
    <w:rsid w:val="00047543"/>
    <w:rsid w:val="0004767C"/>
    <w:rsid w:val="0005067A"/>
    <w:rsid w:val="00050698"/>
    <w:rsid w:val="00050E8F"/>
    <w:rsid w:val="00051042"/>
    <w:rsid w:val="000513D4"/>
    <w:rsid w:val="0005167A"/>
    <w:rsid w:val="00051D8B"/>
    <w:rsid w:val="00051DB0"/>
    <w:rsid w:val="00053C1E"/>
    <w:rsid w:val="00053C92"/>
    <w:rsid w:val="00053DE1"/>
    <w:rsid w:val="00053EDD"/>
    <w:rsid w:val="00054034"/>
    <w:rsid w:val="00054218"/>
    <w:rsid w:val="00054558"/>
    <w:rsid w:val="00055399"/>
    <w:rsid w:val="00055B14"/>
    <w:rsid w:val="000560D2"/>
    <w:rsid w:val="000566CD"/>
    <w:rsid w:val="0005683B"/>
    <w:rsid w:val="00056B2A"/>
    <w:rsid w:val="00056C26"/>
    <w:rsid w:val="00056DA6"/>
    <w:rsid w:val="000573C2"/>
    <w:rsid w:val="000573D0"/>
    <w:rsid w:val="0005761C"/>
    <w:rsid w:val="00057730"/>
    <w:rsid w:val="0005782C"/>
    <w:rsid w:val="00057B02"/>
    <w:rsid w:val="00057EDB"/>
    <w:rsid w:val="0006046B"/>
    <w:rsid w:val="0006054E"/>
    <w:rsid w:val="000607C9"/>
    <w:rsid w:val="00060867"/>
    <w:rsid w:val="000609BF"/>
    <w:rsid w:val="00060BE2"/>
    <w:rsid w:val="00061268"/>
    <w:rsid w:val="00061512"/>
    <w:rsid w:val="0006169A"/>
    <w:rsid w:val="0006197C"/>
    <w:rsid w:val="00061BAF"/>
    <w:rsid w:val="00062EFC"/>
    <w:rsid w:val="00062FE5"/>
    <w:rsid w:val="00063800"/>
    <w:rsid w:val="00063C6D"/>
    <w:rsid w:val="00063DD5"/>
    <w:rsid w:val="000642EB"/>
    <w:rsid w:val="000644FD"/>
    <w:rsid w:val="00065500"/>
    <w:rsid w:val="00065953"/>
    <w:rsid w:val="000659B2"/>
    <w:rsid w:val="00065A80"/>
    <w:rsid w:val="00065B5D"/>
    <w:rsid w:val="00065BE9"/>
    <w:rsid w:val="00065CD3"/>
    <w:rsid w:val="00065D44"/>
    <w:rsid w:val="00065DD6"/>
    <w:rsid w:val="0006624F"/>
    <w:rsid w:val="000662C7"/>
    <w:rsid w:val="000662F0"/>
    <w:rsid w:val="000664E3"/>
    <w:rsid w:val="00066634"/>
    <w:rsid w:val="00066B32"/>
    <w:rsid w:val="00066CB5"/>
    <w:rsid w:val="0006712E"/>
    <w:rsid w:val="0006730A"/>
    <w:rsid w:val="000674E4"/>
    <w:rsid w:val="00067A07"/>
    <w:rsid w:val="00067B91"/>
    <w:rsid w:val="00067C75"/>
    <w:rsid w:val="000700BA"/>
    <w:rsid w:val="00070223"/>
    <w:rsid w:val="0007035C"/>
    <w:rsid w:val="00070918"/>
    <w:rsid w:val="00071619"/>
    <w:rsid w:val="00071F17"/>
    <w:rsid w:val="00071F85"/>
    <w:rsid w:val="000724B4"/>
    <w:rsid w:val="000725BF"/>
    <w:rsid w:val="000726F7"/>
    <w:rsid w:val="0007293B"/>
    <w:rsid w:val="00072954"/>
    <w:rsid w:val="00072C30"/>
    <w:rsid w:val="00072C55"/>
    <w:rsid w:val="00072ED5"/>
    <w:rsid w:val="00072ED9"/>
    <w:rsid w:val="000733F2"/>
    <w:rsid w:val="00073770"/>
    <w:rsid w:val="00073811"/>
    <w:rsid w:val="0007395D"/>
    <w:rsid w:val="00073BA1"/>
    <w:rsid w:val="00073BFC"/>
    <w:rsid w:val="00073E2C"/>
    <w:rsid w:val="0007427C"/>
    <w:rsid w:val="00074371"/>
    <w:rsid w:val="0007450D"/>
    <w:rsid w:val="00074ABA"/>
    <w:rsid w:val="00074E6D"/>
    <w:rsid w:val="000750E6"/>
    <w:rsid w:val="0007522D"/>
    <w:rsid w:val="0007539D"/>
    <w:rsid w:val="0007590B"/>
    <w:rsid w:val="0007594A"/>
    <w:rsid w:val="00075A25"/>
    <w:rsid w:val="000761DC"/>
    <w:rsid w:val="000766A4"/>
    <w:rsid w:val="000768B9"/>
    <w:rsid w:val="00076902"/>
    <w:rsid w:val="00076A0C"/>
    <w:rsid w:val="000771E0"/>
    <w:rsid w:val="00077399"/>
    <w:rsid w:val="00077BC5"/>
    <w:rsid w:val="00077C06"/>
    <w:rsid w:val="000800DA"/>
    <w:rsid w:val="00080247"/>
    <w:rsid w:val="00081AB6"/>
    <w:rsid w:val="00081B1C"/>
    <w:rsid w:val="00081F51"/>
    <w:rsid w:val="0008220E"/>
    <w:rsid w:val="00082474"/>
    <w:rsid w:val="000826E3"/>
    <w:rsid w:val="000827D9"/>
    <w:rsid w:val="000827F1"/>
    <w:rsid w:val="0008283A"/>
    <w:rsid w:val="00082A95"/>
    <w:rsid w:val="00082E8E"/>
    <w:rsid w:val="00082ECE"/>
    <w:rsid w:val="00082FB3"/>
    <w:rsid w:val="000836A5"/>
    <w:rsid w:val="00083836"/>
    <w:rsid w:val="00083E7C"/>
    <w:rsid w:val="00083F00"/>
    <w:rsid w:val="000841A9"/>
    <w:rsid w:val="0008526B"/>
    <w:rsid w:val="0008555A"/>
    <w:rsid w:val="00085A5C"/>
    <w:rsid w:val="00085B3F"/>
    <w:rsid w:val="00085CC8"/>
    <w:rsid w:val="00085CD8"/>
    <w:rsid w:val="00085E06"/>
    <w:rsid w:val="00085FBE"/>
    <w:rsid w:val="00085FCF"/>
    <w:rsid w:val="00086024"/>
    <w:rsid w:val="00086068"/>
    <w:rsid w:val="00086513"/>
    <w:rsid w:val="00086A35"/>
    <w:rsid w:val="00086BF9"/>
    <w:rsid w:val="00086CC4"/>
    <w:rsid w:val="00087048"/>
    <w:rsid w:val="000871AF"/>
    <w:rsid w:val="000871F8"/>
    <w:rsid w:val="000871FA"/>
    <w:rsid w:val="0008742E"/>
    <w:rsid w:val="00087434"/>
    <w:rsid w:val="00087536"/>
    <w:rsid w:val="0008783F"/>
    <w:rsid w:val="00090085"/>
    <w:rsid w:val="000903E3"/>
    <w:rsid w:val="00090A39"/>
    <w:rsid w:val="00090D4B"/>
    <w:rsid w:val="00090E3C"/>
    <w:rsid w:val="00091956"/>
    <w:rsid w:val="00091E5E"/>
    <w:rsid w:val="00092889"/>
    <w:rsid w:val="00092976"/>
    <w:rsid w:val="00092DAF"/>
    <w:rsid w:val="00093089"/>
    <w:rsid w:val="00093603"/>
    <w:rsid w:val="00093A86"/>
    <w:rsid w:val="00093E48"/>
    <w:rsid w:val="00093F92"/>
    <w:rsid w:val="00094364"/>
    <w:rsid w:val="00094F2D"/>
    <w:rsid w:val="0009523B"/>
    <w:rsid w:val="00095307"/>
    <w:rsid w:val="00095890"/>
    <w:rsid w:val="00095B20"/>
    <w:rsid w:val="00095CE8"/>
    <w:rsid w:val="00095DB9"/>
    <w:rsid w:val="00095FE2"/>
    <w:rsid w:val="00096411"/>
    <w:rsid w:val="000964F6"/>
    <w:rsid w:val="00096DB9"/>
    <w:rsid w:val="00097197"/>
    <w:rsid w:val="000971E2"/>
    <w:rsid w:val="000977EC"/>
    <w:rsid w:val="00097C74"/>
    <w:rsid w:val="000A0039"/>
    <w:rsid w:val="000A0068"/>
    <w:rsid w:val="000A055D"/>
    <w:rsid w:val="000A079A"/>
    <w:rsid w:val="000A0834"/>
    <w:rsid w:val="000A13BB"/>
    <w:rsid w:val="000A152D"/>
    <w:rsid w:val="000A1828"/>
    <w:rsid w:val="000A1D5D"/>
    <w:rsid w:val="000A1F09"/>
    <w:rsid w:val="000A241D"/>
    <w:rsid w:val="000A2B0B"/>
    <w:rsid w:val="000A2BE1"/>
    <w:rsid w:val="000A2C9C"/>
    <w:rsid w:val="000A31D9"/>
    <w:rsid w:val="000A3291"/>
    <w:rsid w:val="000A3373"/>
    <w:rsid w:val="000A3931"/>
    <w:rsid w:val="000A3E94"/>
    <w:rsid w:val="000A4210"/>
    <w:rsid w:val="000A439C"/>
    <w:rsid w:val="000A4A5F"/>
    <w:rsid w:val="000A4A91"/>
    <w:rsid w:val="000A4CFC"/>
    <w:rsid w:val="000A4E62"/>
    <w:rsid w:val="000A501F"/>
    <w:rsid w:val="000A546A"/>
    <w:rsid w:val="000A55EC"/>
    <w:rsid w:val="000A55FA"/>
    <w:rsid w:val="000A5739"/>
    <w:rsid w:val="000A5AEA"/>
    <w:rsid w:val="000A5BE3"/>
    <w:rsid w:val="000A5FE1"/>
    <w:rsid w:val="000A600F"/>
    <w:rsid w:val="000A6606"/>
    <w:rsid w:val="000A681C"/>
    <w:rsid w:val="000A72C1"/>
    <w:rsid w:val="000A749B"/>
    <w:rsid w:val="000A7658"/>
    <w:rsid w:val="000A7AF9"/>
    <w:rsid w:val="000A7D54"/>
    <w:rsid w:val="000B01F6"/>
    <w:rsid w:val="000B02A1"/>
    <w:rsid w:val="000B04BE"/>
    <w:rsid w:val="000B0853"/>
    <w:rsid w:val="000B09D8"/>
    <w:rsid w:val="000B0D3A"/>
    <w:rsid w:val="000B0D5B"/>
    <w:rsid w:val="000B0F1B"/>
    <w:rsid w:val="000B1314"/>
    <w:rsid w:val="000B1407"/>
    <w:rsid w:val="000B14AB"/>
    <w:rsid w:val="000B157D"/>
    <w:rsid w:val="000B1A14"/>
    <w:rsid w:val="000B1F0B"/>
    <w:rsid w:val="000B25AC"/>
    <w:rsid w:val="000B2614"/>
    <w:rsid w:val="000B2E60"/>
    <w:rsid w:val="000B31BE"/>
    <w:rsid w:val="000B3B4E"/>
    <w:rsid w:val="000B3C87"/>
    <w:rsid w:val="000B3D11"/>
    <w:rsid w:val="000B3F9D"/>
    <w:rsid w:val="000B41C0"/>
    <w:rsid w:val="000B4590"/>
    <w:rsid w:val="000B4AAA"/>
    <w:rsid w:val="000B4CAA"/>
    <w:rsid w:val="000B4D4C"/>
    <w:rsid w:val="000B4D7C"/>
    <w:rsid w:val="000B51A0"/>
    <w:rsid w:val="000B5837"/>
    <w:rsid w:val="000B59FC"/>
    <w:rsid w:val="000B5AF3"/>
    <w:rsid w:val="000B5BFB"/>
    <w:rsid w:val="000B5C79"/>
    <w:rsid w:val="000B630B"/>
    <w:rsid w:val="000B63C5"/>
    <w:rsid w:val="000B6410"/>
    <w:rsid w:val="000B67FA"/>
    <w:rsid w:val="000B6A22"/>
    <w:rsid w:val="000B6DA4"/>
    <w:rsid w:val="000B6DAB"/>
    <w:rsid w:val="000B7734"/>
    <w:rsid w:val="000B7963"/>
    <w:rsid w:val="000B79F9"/>
    <w:rsid w:val="000B7BD1"/>
    <w:rsid w:val="000C00A1"/>
    <w:rsid w:val="000C00E5"/>
    <w:rsid w:val="000C03E0"/>
    <w:rsid w:val="000C042E"/>
    <w:rsid w:val="000C07AE"/>
    <w:rsid w:val="000C0C11"/>
    <w:rsid w:val="000C0CEC"/>
    <w:rsid w:val="000C12A1"/>
    <w:rsid w:val="000C1702"/>
    <w:rsid w:val="000C1B7B"/>
    <w:rsid w:val="000C1BCC"/>
    <w:rsid w:val="000C25AF"/>
    <w:rsid w:val="000C26D5"/>
    <w:rsid w:val="000C2870"/>
    <w:rsid w:val="000C2C01"/>
    <w:rsid w:val="000C2C23"/>
    <w:rsid w:val="000C3097"/>
    <w:rsid w:val="000C328D"/>
    <w:rsid w:val="000C367C"/>
    <w:rsid w:val="000C3D3E"/>
    <w:rsid w:val="000C5119"/>
    <w:rsid w:val="000C539D"/>
    <w:rsid w:val="000C5429"/>
    <w:rsid w:val="000C55B8"/>
    <w:rsid w:val="000C568C"/>
    <w:rsid w:val="000C5F7C"/>
    <w:rsid w:val="000C5FC0"/>
    <w:rsid w:val="000C6017"/>
    <w:rsid w:val="000C642D"/>
    <w:rsid w:val="000C64BA"/>
    <w:rsid w:val="000C66AF"/>
    <w:rsid w:val="000C7231"/>
    <w:rsid w:val="000C723E"/>
    <w:rsid w:val="000C7636"/>
    <w:rsid w:val="000C7AA3"/>
    <w:rsid w:val="000C7E29"/>
    <w:rsid w:val="000D095F"/>
    <w:rsid w:val="000D0A3A"/>
    <w:rsid w:val="000D0A7E"/>
    <w:rsid w:val="000D108C"/>
    <w:rsid w:val="000D112F"/>
    <w:rsid w:val="000D1238"/>
    <w:rsid w:val="000D1AA7"/>
    <w:rsid w:val="000D1CBA"/>
    <w:rsid w:val="000D1CC9"/>
    <w:rsid w:val="000D1E9B"/>
    <w:rsid w:val="000D1EE6"/>
    <w:rsid w:val="000D2199"/>
    <w:rsid w:val="000D21C0"/>
    <w:rsid w:val="000D283F"/>
    <w:rsid w:val="000D2F14"/>
    <w:rsid w:val="000D2F1D"/>
    <w:rsid w:val="000D2F91"/>
    <w:rsid w:val="000D2FC8"/>
    <w:rsid w:val="000D3657"/>
    <w:rsid w:val="000D3B24"/>
    <w:rsid w:val="000D3CCD"/>
    <w:rsid w:val="000D3E5D"/>
    <w:rsid w:val="000D41D7"/>
    <w:rsid w:val="000D4201"/>
    <w:rsid w:val="000D4835"/>
    <w:rsid w:val="000D483D"/>
    <w:rsid w:val="000D4935"/>
    <w:rsid w:val="000D4E3C"/>
    <w:rsid w:val="000D51D7"/>
    <w:rsid w:val="000D5684"/>
    <w:rsid w:val="000D58D2"/>
    <w:rsid w:val="000D593A"/>
    <w:rsid w:val="000D59C1"/>
    <w:rsid w:val="000D5A68"/>
    <w:rsid w:val="000D60D3"/>
    <w:rsid w:val="000D60DC"/>
    <w:rsid w:val="000D615F"/>
    <w:rsid w:val="000D643A"/>
    <w:rsid w:val="000D654C"/>
    <w:rsid w:val="000D6A6B"/>
    <w:rsid w:val="000D6C67"/>
    <w:rsid w:val="000D6CA2"/>
    <w:rsid w:val="000D70BD"/>
    <w:rsid w:val="000D729F"/>
    <w:rsid w:val="000D739D"/>
    <w:rsid w:val="000D7646"/>
    <w:rsid w:val="000D7EF3"/>
    <w:rsid w:val="000E097A"/>
    <w:rsid w:val="000E0A58"/>
    <w:rsid w:val="000E0D62"/>
    <w:rsid w:val="000E0F1E"/>
    <w:rsid w:val="000E138F"/>
    <w:rsid w:val="000E1709"/>
    <w:rsid w:val="000E1AB5"/>
    <w:rsid w:val="000E1D47"/>
    <w:rsid w:val="000E1DF9"/>
    <w:rsid w:val="000E2282"/>
    <w:rsid w:val="000E2735"/>
    <w:rsid w:val="000E2972"/>
    <w:rsid w:val="000E2A48"/>
    <w:rsid w:val="000E2D44"/>
    <w:rsid w:val="000E375D"/>
    <w:rsid w:val="000E3B20"/>
    <w:rsid w:val="000E4044"/>
    <w:rsid w:val="000E4B35"/>
    <w:rsid w:val="000E4B40"/>
    <w:rsid w:val="000E4C4F"/>
    <w:rsid w:val="000E4FFB"/>
    <w:rsid w:val="000E518D"/>
    <w:rsid w:val="000E57FA"/>
    <w:rsid w:val="000E5D31"/>
    <w:rsid w:val="000E5E7A"/>
    <w:rsid w:val="000E5FCD"/>
    <w:rsid w:val="000E61E2"/>
    <w:rsid w:val="000E6344"/>
    <w:rsid w:val="000E63D2"/>
    <w:rsid w:val="000E6920"/>
    <w:rsid w:val="000E6AEC"/>
    <w:rsid w:val="000E6BAA"/>
    <w:rsid w:val="000E6C0D"/>
    <w:rsid w:val="000E6FC1"/>
    <w:rsid w:val="000E7AE5"/>
    <w:rsid w:val="000E7DA2"/>
    <w:rsid w:val="000F0564"/>
    <w:rsid w:val="000F06F7"/>
    <w:rsid w:val="000F08A5"/>
    <w:rsid w:val="000F0CEC"/>
    <w:rsid w:val="000F14D5"/>
    <w:rsid w:val="000F18EB"/>
    <w:rsid w:val="000F1ADE"/>
    <w:rsid w:val="000F2065"/>
    <w:rsid w:val="000F23A4"/>
    <w:rsid w:val="000F2436"/>
    <w:rsid w:val="000F31C6"/>
    <w:rsid w:val="000F332C"/>
    <w:rsid w:val="000F343C"/>
    <w:rsid w:val="000F353F"/>
    <w:rsid w:val="000F356D"/>
    <w:rsid w:val="000F36F2"/>
    <w:rsid w:val="000F3702"/>
    <w:rsid w:val="000F39E1"/>
    <w:rsid w:val="000F3BB3"/>
    <w:rsid w:val="000F41C8"/>
    <w:rsid w:val="000F470D"/>
    <w:rsid w:val="000F4942"/>
    <w:rsid w:val="000F4992"/>
    <w:rsid w:val="000F4DA3"/>
    <w:rsid w:val="000F546F"/>
    <w:rsid w:val="000F5A8C"/>
    <w:rsid w:val="000F5B5F"/>
    <w:rsid w:val="000F5BBB"/>
    <w:rsid w:val="000F5BE6"/>
    <w:rsid w:val="000F5F16"/>
    <w:rsid w:val="000F5F7E"/>
    <w:rsid w:val="000F62D3"/>
    <w:rsid w:val="000F647E"/>
    <w:rsid w:val="000F6531"/>
    <w:rsid w:val="000F6EA0"/>
    <w:rsid w:val="000F714C"/>
    <w:rsid w:val="000F7A5B"/>
    <w:rsid w:val="000F7A86"/>
    <w:rsid w:val="000F7F4E"/>
    <w:rsid w:val="001000E9"/>
    <w:rsid w:val="001004F0"/>
    <w:rsid w:val="00100B00"/>
    <w:rsid w:val="001011F9"/>
    <w:rsid w:val="0010135F"/>
    <w:rsid w:val="00101556"/>
    <w:rsid w:val="00101569"/>
    <w:rsid w:val="001016B8"/>
    <w:rsid w:val="00101A98"/>
    <w:rsid w:val="00101CD3"/>
    <w:rsid w:val="00101F8B"/>
    <w:rsid w:val="001020AC"/>
    <w:rsid w:val="001020D0"/>
    <w:rsid w:val="001021AB"/>
    <w:rsid w:val="001028EF"/>
    <w:rsid w:val="00102F16"/>
    <w:rsid w:val="001031D8"/>
    <w:rsid w:val="00103F24"/>
    <w:rsid w:val="00104690"/>
    <w:rsid w:val="001046AF"/>
    <w:rsid w:val="00104DD0"/>
    <w:rsid w:val="001050BD"/>
    <w:rsid w:val="0010596B"/>
    <w:rsid w:val="001060A7"/>
    <w:rsid w:val="00106D00"/>
    <w:rsid w:val="00106DA0"/>
    <w:rsid w:val="00106F1C"/>
    <w:rsid w:val="00107469"/>
    <w:rsid w:val="0010797F"/>
    <w:rsid w:val="00107A5A"/>
    <w:rsid w:val="00110EA5"/>
    <w:rsid w:val="001110AE"/>
    <w:rsid w:val="00111101"/>
    <w:rsid w:val="001111BB"/>
    <w:rsid w:val="00111ABC"/>
    <w:rsid w:val="00111CF1"/>
    <w:rsid w:val="00111E52"/>
    <w:rsid w:val="00111EAD"/>
    <w:rsid w:val="001124B6"/>
    <w:rsid w:val="00112C70"/>
    <w:rsid w:val="00112CCE"/>
    <w:rsid w:val="00112ED8"/>
    <w:rsid w:val="00113A99"/>
    <w:rsid w:val="00113F9E"/>
    <w:rsid w:val="001140EF"/>
    <w:rsid w:val="001142AC"/>
    <w:rsid w:val="0011443F"/>
    <w:rsid w:val="001144D8"/>
    <w:rsid w:val="00114A3C"/>
    <w:rsid w:val="00114DCB"/>
    <w:rsid w:val="00115DD9"/>
    <w:rsid w:val="001160B7"/>
    <w:rsid w:val="001161DB"/>
    <w:rsid w:val="00116443"/>
    <w:rsid w:val="00116A45"/>
    <w:rsid w:val="00116EDF"/>
    <w:rsid w:val="00116FA9"/>
    <w:rsid w:val="001170C9"/>
    <w:rsid w:val="0011740C"/>
    <w:rsid w:val="00117442"/>
    <w:rsid w:val="00117530"/>
    <w:rsid w:val="00117CFF"/>
    <w:rsid w:val="001201B8"/>
    <w:rsid w:val="00120AC6"/>
    <w:rsid w:val="00120EAD"/>
    <w:rsid w:val="00120FFE"/>
    <w:rsid w:val="00121136"/>
    <w:rsid w:val="00121241"/>
    <w:rsid w:val="00121371"/>
    <w:rsid w:val="001214D3"/>
    <w:rsid w:val="00121546"/>
    <w:rsid w:val="00121DBE"/>
    <w:rsid w:val="00122128"/>
    <w:rsid w:val="001221D6"/>
    <w:rsid w:val="00122501"/>
    <w:rsid w:val="00122B00"/>
    <w:rsid w:val="001239AD"/>
    <w:rsid w:val="00123C07"/>
    <w:rsid w:val="0012464E"/>
    <w:rsid w:val="00124919"/>
    <w:rsid w:val="00124DB6"/>
    <w:rsid w:val="00124F17"/>
    <w:rsid w:val="001250F4"/>
    <w:rsid w:val="0012577D"/>
    <w:rsid w:val="0012581C"/>
    <w:rsid w:val="00125A21"/>
    <w:rsid w:val="00125AB0"/>
    <w:rsid w:val="00125E49"/>
    <w:rsid w:val="00125FAA"/>
    <w:rsid w:val="0012673D"/>
    <w:rsid w:val="00126B0D"/>
    <w:rsid w:val="00126C41"/>
    <w:rsid w:val="00126D66"/>
    <w:rsid w:val="00126D6B"/>
    <w:rsid w:val="001271E9"/>
    <w:rsid w:val="00127237"/>
    <w:rsid w:val="001272BE"/>
    <w:rsid w:val="00127557"/>
    <w:rsid w:val="00127684"/>
    <w:rsid w:val="001278BC"/>
    <w:rsid w:val="00130498"/>
    <w:rsid w:val="0013085F"/>
    <w:rsid w:val="00130A7E"/>
    <w:rsid w:val="00130F3D"/>
    <w:rsid w:val="00131339"/>
    <w:rsid w:val="001316AD"/>
    <w:rsid w:val="00131831"/>
    <w:rsid w:val="00131BEA"/>
    <w:rsid w:val="00131DAD"/>
    <w:rsid w:val="0013218F"/>
    <w:rsid w:val="00132491"/>
    <w:rsid w:val="00132A84"/>
    <w:rsid w:val="0013317C"/>
    <w:rsid w:val="001335AB"/>
    <w:rsid w:val="00133B05"/>
    <w:rsid w:val="00134271"/>
    <w:rsid w:val="00134525"/>
    <w:rsid w:val="0013466F"/>
    <w:rsid w:val="001349ED"/>
    <w:rsid w:val="00134B09"/>
    <w:rsid w:val="00134C23"/>
    <w:rsid w:val="00135096"/>
    <w:rsid w:val="00135408"/>
    <w:rsid w:val="00135479"/>
    <w:rsid w:val="001354A5"/>
    <w:rsid w:val="001354DB"/>
    <w:rsid w:val="001355E7"/>
    <w:rsid w:val="001356C8"/>
    <w:rsid w:val="00136086"/>
    <w:rsid w:val="0013636E"/>
    <w:rsid w:val="00136584"/>
    <w:rsid w:val="00136A81"/>
    <w:rsid w:val="00136BC9"/>
    <w:rsid w:val="00136C14"/>
    <w:rsid w:val="00136D06"/>
    <w:rsid w:val="00136D5E"/>
    <w:rsid w:val="00136EAC"/>
    <w:rsid w:val="00136F1C"/>
    <w:rsid w:val="00137268"/>
    <w:rsid w:val="0013731C"/>
    <w:rsid w:val="00137C1D"/>
    <w:rsid w:val="00137D49"/>
    <w:rsid w:val="00137E49"/>
    <w:rsid w:val="001401AD"/>
    <w:rsid w:val="001403B6"/>
    <w:rsid w:val="00140A30"/>
    <w:rsid w:val="00140C90"/>
    <w:rsid w:val="00141122"/>
    <w:rsid w:val="001413D5"/>
    <w:rsid w:val="001413EB"/>
    <w:rsid w:val="00141434"/>
    <w:rsid w:val="001415E6"/>
    <w:rsid w:val="0014164B"/>
    <w:rsid w:val="00141ACE"/>
    <w:rsid w:val="00141F2D"/>
    <w:rsid w:val="0014256F"/>
    <w:rsid w:val="00142851"/>
    <w:rsid w:val="00142E1B"/>
    <w:rsid w:val="00143D2F"/>
    <w:rsid w:val="00143D41"/>
    <w:rsid w:val="00144101"/>
    <w:rsid w:val="00144383"/>
    <w:rsid w:val="001443D0"/>
    <w:rsid w:val="00144B6F"/>
    <w:rsid w:val="00144B73"/>
    <w:rsid w:val="00144BE7"/>
    <w:rsid w:val="0014503F"/>
    <w:rsid w:val="0014557B"/>
    <w:rsid w:val="0014598B"/>
    <w:rsid w:val="00145B40"/>
    <w:rsid w:val="00145C3C"/>
    <w:rsid w:val="001460F6"/>
    <w:rsid w:val="0014616D"/>
    <w:rsid w:val="001461A2"/>
    <w:rsid w:val="00146489"/>
    <w:rsid w:val="0014703C"/>
    <w:rsid w:val="0014707F"/>
    <w:rsid w:val="001474E6"/>
    <w:rsid w:val="0014794A"/>
    <w:rsid w:val="001479DB"/>
    <w:rsid w:val="001479F6"/>
    <w:rsid w:val="00147E81"/>
    <w:rsid w:val="00150AD1"/>
    <w:rsid w:val="001518F2"/>
    <w:rsid w:val="00151A52"/>
    <w:rsid w:val="00152097"/>
    <w:rsid w:val="001520A6"/>
    <w:rsid w:val="001526C6"/>
    <w:rsid w:val="0015279C"/>
    <w:rsid w:val="00152BAA"/>
    <w:rsid w:val="00152C1E"/>
    <w:rsid w:val="00152C85"/>
    <w:rsid w:val="00152DEE"/>
    <w:rsid w:val="00152E0F"/>
    <w:rsid w:val="00152FE8"/>
    <w:rsid w:val="0015338F"/>
    <w:rsid w:val="00153857"/>
    <w:rsid w:val="00153A43"/>
    <w:rsid w:val="00153F5C"/>
    <w:rsid w:val="00154392"/>
    <w:rsid w:val="00154745"/>
    <w:rsid w:val="00154C14"/>
    <w:rsid w:val="001557AC"/>
    <w:rsid w:val="00155AF9"/>
    <w:rsid w:val="00155C52"/>
    <w:rsid w:val="001567B7"/>
    <w:rsid w:val="00156B75"/>
    <w:rsid w:val="00156D32"/>
    <w:rsid w:val="00156E98"/>
    <w:rsid w:val="001575F1"/>
    <w:rsid w:val="001578A9"/>
    <w:rsid w:val="00160A71"/>
    <w:rsid w:val="00160C5F"/>
    <w:rsid w:val="00160E0A"/>
    <w:rsid w:val="00160E27"/>
    <w:rsid w:val="00160E61"/>
    <w:rsid w:val="0016105C"/>
    <w:rsid w:val="00161B71"/>
    <w:rsid w:val="00161C3B"/>
    <w:rsid w:val="00161C94"/>
    <w:rsid w:val="00161FCF"/>
    <w:rsid w:val="0016200F"/>
    <w:rsid w:val="00162297"/>
    <w:rsid w:val="0016253C"/>
    <w:rsid w:val="001625AD"/>
    <w:rsid w:val="001625C0"/>
    <w:rsid w:val="00162600"/>
    <w:rsid w:val="00162B97"/>
    <w:rsid w:val="00163662"/>
    <w:rsid w:val="00163796"/>
    <w:rsid w:val="00163908"/>
    <w:rsid w:val="00163A02"/>
    <w:rsid w:val="00163F91"/>
    <w:rsid w:val="001642C1"/>
    <w:rsid w:val="001642D3"/>
    <w:rsid w:val="00164555"/>
    <w:rsid w:val="00164811"/>
    <w:rsid w:val="00164822"/>
    <w:rsid w:val="00164995"/>
    <w:rsid w:val="00165667"/>
    <w:rsid w:val="00165781"/>
    <w:rsid w:val="00166218"/>
    <w:rsid w:val="001664BD"/>
    <w:rsid w:val="001668E8"/>
    <w:rsid w:val="00166A34"/>
    <w:rsid w:val="00166B26"/>
    <w:rsid w:val="00166D3C"/>
    <w:rsid w:val="001672E3"/>
    <w:rsid w:val="001701F6"/>
    <w:rsid w:val="001705E7"/>
    <w:rsid w:val="001707E0"/>
    <w:rsid w:val="00170A4D"/>
    <w:rsid w:val="00170B2A"/>
    <w:rsid w:val="00170FE2"/>
    <w:rsid w:val="00171143"/>
    <w:rsid w:val="00171151"/>
    <w:rsid w:val="001713A5"/>
    <w:rsid w:val="001714BB"/>
    <w:rsid w:val="001715EB"/>
    <w:rsid w:val="0017165E"/>
    <w:rsid w:val="001721AA"/>
    <w:rsid w:val="0017226F"/>
    <w:rsid w:val="0017228D"/>
    <w:rsid w:val="001722BB"/>
    <w:rsid w:val="0017233E"/>
    <w:rsid w:val="001728DB"/>
    <w:rsid w:val="00172A1E"/>
    <w:rsid w:val="00172D33"/>
    <w:rsid w:val="001730EB"/>
    <w:rsid w:val="00173328"/>
    <w:rsid w:val="00173538"/>
    <w:rsid w:val="00173942"/>
    <w:rsid w:val="00173A46"/>
    <w:rsid w:val="00173BF5"/>
    <w:rsid w:val="00173D6C"/>
    <w:rsid w:val="00173D7F"/>
    <w:rsid w:val="00174345"/>
    <w:rsid w:val="001743E3"/>
    <w:rsid w:val="00174488"/>
    <w:rsid w:val="0017454B"/>
    <w:rsid w:val="00174DE6"/>
    <w:rsid w:val="00174FCE"/>
    <w:rsid w:val="00175497"/>
    <w:rsid w:val="00175817"/>
    <w:rsid w:val="0017600F"/>
    <w:rsid w:val="0017635C"/>
    <w:rsid w:val="00176C0E"/>
    <w:rsid w:val="00176C4D"/>
    <w:rsid w:val="00177207"/>
    <w:rsid w:val="00177590"/>
    <w:rsid w:val="001775A2"/>
    <w:rsid w:val="001778E4"/>
    <w:rsid w:val="00177AB0"/>
    <w:rsid w:val="00177B76"/>
    <w:rsid w:val="00177CD7"/>
    <w:rsid w:val="00180250"/>
    <w:rsid w:val="001808D9"/>
    <w:rsid w:val="00180B36"/>
    <w:rsid w:val="00180C13"/>
    <w:rsid w:val="00181148"/>
    <w:rsid w:val="00181721"/>
    <w:rsid w:val="00181994"/>
    <w:rsid w:val="00181A08"/>
    <w:rsid w:val="00181BF6"/>
    <w:rsid w:val="00182499"/>
    <w:rsid w:val="0018270D"/>
    <w:rsid w:val="001827C0"/>
    <w:rsid w:val="00182B9A"/>
    <w:rsid w:val="00182C95"/>
    <w:rsid w:val="00182DA5"/>
    <w:rsid w:val="00183402"/>
    <w:rsid w:val="00183637"/>
    <w:rsid w:val="00183BAC"/>
    <w:rsid w:val="001843D1"/>
    <w:rsid w:val="00185004"/>
    <w:rsid w:val="0018570C"/>
    <w:rsid w:val="00185C99"/>
    <w:rsid w:val="0018628D"/>
    <w:rsid w:val="00186302"/>
    <w:rsid w:val="00186310"/>
    <w:rsid w:val="00186495"/>
    <w:rsid w:val="00186810"/>
    <w:rsid w:val="00186C25"/>
    <w:rsid w:val="001877AC"/>
    <w:rsid w:val="0018791D"/>
    <w:rsid w:val="00187F06"/>
    <w:rsid w:val="001906F4"/>
    <w:rsid w:val="001908B5"/>
    <w:rsid w:val="00190A93"/>
    <w:rsid w:val="00190AD5"/>
    <w:rsid w:val="00190B01"/>
    <w:rsid w:val="00190C3E"/>
    <w:rsid w:val="001912AF"/>
    <w:rsid w:val="001912BA"/>
    <w:rsid w:val="0019214B"/>
    <w:rsid w:val="001924DC"/>
    <w:rsid w:val="001924EC"/>
    <w:rsid w:val="00192613"/>
    <w:rsid w:val="0019262A"/>
    <w:rsid w:val="0019284F"/>
    <w:rsid w:val="0019290A"/>
    <w:rsid w:val="001929C4"/>
    <w:rsid w:val="00192A02"/>
    <w:rsid w:val="001931E0"/>
    <w:rsid w:val="00193AD7"/>
    <w:rsid w:val="00193E4D"/>
    <w:rsid w:val="00193EAB"/>
    <w:rsid w:val="00194038"/>
    <w:rsid w:val="001950DB"/>
    <w:rsid w:val="001952D1"/>
    <w:rsid w:val="00195A65"/>
    <w:rsid w:val="00195AF6"/>
    <w:rsid w:val="00195E42"/>
    <w:rsid w:val="00196091"/>
    <w:rsid w:val="001962ED"/>
    <w:rsid w:val="0019646F"/>
    <w:rsid w:val="001964DA"/>
    <w:rsid w:val="001965ED"/>
    <w:rsid w:val="001967F2"/>
    <w:rsid w:val="00196B48"/>
    <w:rsid w:val="00196BE7"/>
    <w:rsid w:val="00196CBE"/>
    <w:rsid w:val="001971AB"/>
    <w:rsid w:val="00197229"/>
    <w:rsid w:val="00197DC3"/>
    <w:rsid w:val="001A0283"/>
    <w:rsid w:val="001A075A"/>
    <w:rsid w:val="001A093B"/>
    <w:rsid w:val="001A0E91"/>
    <w:rsid w:val="001A1731"/>
    <w:rsid w:val="001A219E"/>
    <w:rsid w:val="001A23ED"/>
    <w:rsid w:val="001A2AA9"/>
    <w:rsid w:val="001A2B10"/>
    <w:rsid w:val="001A3359"/>
    <w:rsid w:val="001A36DB"/>
    <w:rsid w:val="001A38CF"/>
    <w:rsid w:val="001A3A86"/>
    <w:rsid w:val="001A3D05"/>
    <w:rsid w:val="001A3D49"/>
    <w:rsid w:val="001A3EDE"/>
    <w:rsid w:val="001A4055"/>
    <w:rsid w:val="001A4156"/>
    <w:rsid w:val="001A434A"/>
    <w:rsid w:val="001A43B3"/>
    <w:rsid w:val="001A4806"/>
    <w:rsid w:val="001A4CE7"/>
    <w:rsid w:val="001A4D24"/>
    <w:rsid w:val="001A5021"/>
    <w:rsid w:val="001A50C0"/>
    <w:rsid w:val="001A5600"/>
    <w:rsid w:val="001A569D"/>
    <w:rsid w:val="001A5759"/>
    <w:rsid w:val="001A5784"/>
    <w:rsid w:val="001A58D1"/>
    <w:rsid w:val="001A5A0D"/>
    <w:rsid w:val="001A5B56"/>
    <w:rsid w:val="001A5E59"/>
    <w:rsid w:val="001A5E5E"/>
    <w:rsid w:val="001A621A"/>
    <w:rsid w:val="001A629A"/>
    <w:rsid w:val="001A648E"/>
    <w:rsid w:val="001A6755"/>
    <w:rsid w:val="001A67DB"/>
    <w:rsid w:val="001A6E80"/>
    <w:rsid w:val="001A71CB"/>
    <w:rsid w:val="001A7414"/>
    <w:rsid w:val="001A7666"/>
    <w:rsid w:val="001A76AF"/>
    <w:rsid w:val="001A789E"/>
    <w:rsid w:val="001A7B12"/>
    <w:rsid w:val="001A7C00"/>
    <w:rsid w:val="001A7C36"/>
    <w:rsid w:val="001B05D7"/>
    <w:rsid w:val="001B06E9"/>
    <w:rsid w:val="001B0DE7"/>
    <w:rsid w:val="001B0E6B"/>
    <w:rsid w:val="001B108B"/>
    <w:rsid w:val="001B150C"/>
    <w:rsid w:val="001B177F"/>
    <w:rsid w:val="001B233A"/>
    <w:rsid w:val="001B2346"/>
    <w:rsid w:val="001B2A40"/>
    <w:rsid w:val="001B2AA3"/>
    <w:rsid w:val="001B2C33"/>
    <w:rsid w:val="001B2D16"/>
    <w:rsid w:val="001B2F17"/>
    <w:rsid w:val="001B3822"/>
    <w:rsid w:val="001B3D46"/>
    <w:rsid w:val="001B3D64"/>
    <w:rsid w:val="001B3E7F"/>
    <w:rsid w:val="001B405B"/>
    <w:rsid w:val="001B47B0"/>
    <w:rsid w:val="001B5B10"/>
    <w:rsid w:val="001B5C5E"/>
    <w:rsid w:val="001B5F4A"/>
    <w:rsid w:val="001B6331"/>
    <w:rsid w:val="001B6897"/>
    <w:rsid w:val="001B6D7C"/>
    <w:rsid w:val="001B6E98"/>
    <w:rsid w:val="001B6EF7"/>
    <w:rsid w:val="001B70C5"/>
    <w:rsid w:val="001B7673"/>
    <w:rsid w:val="001B76BE"/>
    <w:rsid w:val="001B7867"/>
    <w:rsid w:val="001B7EB6"/>
    <w:rsid w:val="001C102E"/>
    <w:rsid w:val="001C15D3"/>
    <w:rsid w:val="001C197E"/>
    <w:rsid w:val="001C1B29"/>
    <w:rsid w:val="001C1D4E"/>
    <w:rsid w:val="001C1DB8"/>
    <w:rsid w:val="001C1E81"/>
    <w:rsid w:val="001C230D"/>
    <w:rsid w:val="001C266A"/>
    <w:rsid w:val="001C2AB2"/>
    <w:rsid w:val="001C3B32"/>
    <w:rsid w:val="001C3B8B"/>
    <w:rsid w:val="001C3C2F"/>
    <w:rsid w:val="001C3D74"/>
    <w:rsid w:val="001C4FD3"/>
    <w:rsid w:val="001C5137"/>
    <w:rsid w:val="001C55F9"/>
    <w:rsid w:val="001C5A57"/>
    <w:rsid w:val="001C5AA6"/>
    <w:rsid w:val="001C5E4E"/>
    <w:rsid w:val="001C6051"/>
    <w:rsid w:val="001C6E7A"/>
    <w:rsid w:val="001C751E"/>
    <w:rsid w:val="001C75D5"/>
    <w:rsid w:val="001C76AB"/>
    <w:rsid w:val="001C7738"/>
    <w:rsid w:val="001C7B01"/>
    <w:rsid w:val="001D0104"/>
    <w:rsid w:val="001D0368"/>
    <w:rsid w:val="001D06B3"/>
    <w:rsid w:val="001D0859"/>
    <w:rsid w:val="001D086A"/>
    <w:rsid w:val="001D0986"/>
    <w:rsid w:val="001D0C3D"/>
    <w:rsid w:val="001D1484"/>
    <w:rsid w:val="001D1644"/>
    <w:rsid w:val="001D1A62"/>
    <w:rsid w:val="001D1B12"/>
    <w:rsid w:val="001D1B78"/>
    <w:rsid w:val="001D1C1D"/>
    <w:rsid w:val="001D1C97"/>
    <w:rsid w:val="001D245C"/>
    <w:rsid w:val="001D2659"/>
    <w:rsid w:val="001D2818"/>
    <w:rsid w:val="001D28F0"/>
    <w:rsid w:val="001D2B3D"/>
    <w:rsid w:val="001D2B97"/>
    <w:rsid w:val="001D2EBF"/>
    <w:rsid w:val="001D308A"/>
    <w:rsid w:val="001D325F"/>
    <w:rsid w:val="001D3825"/>
    <w:rsid w:val="001D3BF3"/>
    <w:rsid w:val="001D3C84"/>
    <w:rsid w:val="001D3E12"/>
    <w:rsid w:val="001D41CF"/>
    <w:rsid w:val="001D431D"/>
    <w:rsid w:val="001D4C9C"/>
    <w:rsid w:val="001D4DD4"/>
    <w:rsid w:val="001D4DE1"/>
    <w:rsid w:val="001D5405"/>
    <w:rsid w:val="001D5CF1"/>
    <w:rsid w:val="001D61B4"/>
    <w:rsid w:val="001D61B5"/>
    <w:rsid w:val="001D693C"/>
    <w:rsid w:val="001D6AFC"/>
    <w:rsid w:val="001D6C63"/>
    <w:rsid w:val="001D6E4B"/>
    <w:rsid w:val="001D6F72"/>
    <w:rsid w:val="001D6FD1"/>
    <w:rsid w:val="001D73B2"/>
    <w:rsid w:val="001D761C"/>
    <w:rsid w:val="001D7669"/>
    <w:rsid w:val="001D7754"/>
    <w:rsid w:val="001D7798"/>
    <w:rsid w:val="001E031A"/>
    <w:rsid w:val="001E0773"/>
    <w:rsid w:val="001E0CDF"/>
    <w:rsid w:val="001E1273"/>
    <w:rsid w:val="001E1507"/>
    <w:rsid w:val="001E191C"/>
    <w:rsid w:val="001E227C"/>
    <w:rsid w:val="001E22F1"/>
    <w:rsid w:val="001E23AF"/>
    <w:rsid w:val="001E26F3"/>
    <w:rsid w:val="001E2D09"/>
    <w:rsid w:val="001E2DF3"/>
    <w:rsid w:val="001E2FF2"/>
    <w:rsid w:val="001E332A"/>
    <w:rsid w:val="001E3DE6"/>
    <w:rsid w:val="001E3F0D"/>
    <w:rsid w:val="001E415A"/>
    <w:rsid w:val="001E4D22"/>
    <w:rsid w:val="001E554E"/>
    <w:rsid w:val="001E59B2"/>
    <w:rsid w:val="001E5C23"/>
    <w:rsid w:val="001E5C84"/>
    <w:rsid w:val="001E622F"/>
    <w:rsid w:val="001E6900"/>
    <w:rsid w:val="001E6A42"/>
    <w:rsid w:val="001E700C"/>
    <w:rsid w:val="001E72FE"/>
    <w:rsid w:val="001E778A"/>
    <w:rsid w:val="001E7AF2"/>
    <w:rsid w:val="001F0429"/>
    <w:rsid w:val="001F066D"/>
    <w:rsid w:val="001F0829"/>
    <w:rsid w:val="001F09ED"/>
    <w:rsid w:val="001F0CA3"/>
    <w:rsid w:val="001F0E98"/>
    <w:rsid w:val="001F0F84"/>
    <w:rsid w:val="001F1583"/>
    <w:rsid w:val="001F1919"/>
    <w:rsid w:val="001F1D79"/>
    <w:rsid w:val="001F285C"/>
    <w:rsid w:val="001F29CC"/>
    <w:rsid w:val="001F2FBE"/>
    <w:rsid w:val="001F3065"/>
    <w:rsid w:val="001F30AA"/>
    <w:rsid w:val="001F4187"/>
    <w:rsid w:val="001F4854"/>
    <w:rsid w:val="001F52A3"/>
    <w:rsid w:val="001F595C"/>
    <w:rsid w:val="001F5DC6"/>
    <w:rsid w:val="001F61C3"/>
    <w:rsid w:val="001F6649"/>
    <w:rsid w:val="001F6AE3"/>
    <w:rsid w:val="001F6E5A"/>
    <w:rsid w:val="001F7894"/>
    <w:rsid w:val="001F7927"/>
    <w:rsid w:val="001F7B3C"/>
    <w:rsid w:val="001F7CB9"/>
    <w:rsid w:val="002004B7"/>
    <w:rsid w:val="00200F91"/>
    <w:rsid w:val="00201394"/>
    <w:rsid w:val="002015D0"/>
    <w:rsid w:val="0020193F"/>
    <w:rsid w:val="0020195E"/>
    <w:rsid w:val="002020A5"/>
    <w:rsid w:val="00202125"/>
    <w:rsid w:val="002022FF"/>
    <w:rsid w:val="00202C01"/>
    <w:rsid w:val="00202C1B"/>
    <w:rsid w:val="00202C69"/>
    <w:rsid w:val="00202D02"/>
    <w:rsid w:val="002031A5"/>
    <w:rsid w:val="00203264"/>
    <w:rsid w:val="00203553"/>
    <w:rsid w:val="00203580"/>
    <w:rsid w:val="00203592"/>
    <w:rsid w:val="0020386E"/>
    <w:rsid w:val="00203B71"/>
    <w:rsid w:val="002049DC"/>
    <w:rsid w:val="00204BA3"/>
    <w:rsid w:val="002051FC"/>
    <w:rsid w:val="00205347"/>
    <w:rsid w:val="002056BF"/>
    <w:rsid w:val="002060A4"/>
    <w:rsid w:val="002062DF"/>
    <w:rsid w:val="002062E5"/>
    <w:rsid w:val="0020650E"/>
    <w:rsid w:val="00206605"/>
    <w:rsid w:val="00206CFA"/>
    <w:rsid w:val="0020723C"/>
    <w:rsid w:val="002072CB"/>
    <w:rsid w:val="00207DE8"/>
    <w:rsid w:val="002102F0"/>
    <w:rsid w:val="002107A3"/>
    <w:rsid w:val="00210EDE"/>
    <w:rsid w:val="00210F98"/>
    <w:rsid w:val="0021106E"/>
    <w:rsid w:val="0021106F"/>
    <w:rsid w:val="002110FE"/>
    <w:rsid w:val="00211344"/>
    <w:rsid w:val="002113E3"/>
    <w:rsid w:val="00211866"/>
    <w:rsid w:val="002118F1"/>
    <w:rsid w:val="002120B6"/>
    <w:rsid w:val="0021219D"/>
    <w:rsid w:val="0021243A"/>
    <w:rsid w:val="002124CD"/>
    <w:rsid w:val="00212B37"/>
    <w:rsid w:val="00212F89"/>
    <w:rsid w:val="00213189"/>
    <w:rsid w:val="002135F8"/>
    <w:rsid w:val="00213620"/>
    <w:rsid w:val="002145B5"/>
    <w:rsid w:val="0021496E"/>
    <w:rsid w:val="00214CB7"/>
    <w:rsid w:val="00214D0C"/>
    <w:rsid w:val="00215203"/>
    <w:rsid w:val="0021535A"/>
    <w:rsid w:val="002159FC"/>
    <w:rsid w:val="00215D9A"/>
    <w:rsid w:val="002161DF"/>
    <w:rsid w:val="00216CD4"/>
    <w:rsid w:val="00216DBD"/>
    <w:rsid w:val="00217287"/>
    <w:rsid w:val="00217841"/>
    <w:rsid w:val="002203CA"/>
    <w:rsid w:val="00220D31"/>
    <w:rsid w:val="002211AA"/>
    <w:rsid w:val="00221552"/>
    <w:rsid w:val="002218AE"/>
    <w:rsid w:val="00221EBF"/>
    <w:rsid w:val="0022221C"/>
    <w:rsid w:val="0022236A"/>
    <w:rsid w:val="00222AEC"/>
    <w:rsid w:val="00222C50"/>
    <w:rsid w:val="002231D7"/>
    <w:rsid w:val="00223270"/>
    <w:rsid w:val="00223A6E"/>
    <w:rsid w:val="00223BE7"/>
    <w:rsid w:val="00223C06"/>
    <w:rsid w:val="00223C51"/>
    <w:rsid w:val="00223D8A"/>
    <w:rsid w:val="002248FB"/>
    <w:rsid w:val="00224C21"/>
    <w:rsid w:val="00224C57"/>
    <w:rsid w:val="00224D59"/>
    <w:rsid w:val="00225564"/>
    <w:rsid w:val="00226016"/>
    <w:rsid w:val="00226244"/>
    <w:rsid w:val="00226392"/>
    <w:rsid w:val="00226415"/>
    <w:rsid w:val="0022677E"/>
    <w:rsid w:val="00226BAB"/>
    <w:rsid w:val="00227544"/>
    <w:rsid w:val="002276B6"/>
    <w:rsid w:val="00227C9D"/>
    <w:rsid w:val="00227DE0"/>
    <w:rsid w:val="0023099D"/>
    <w:rsid w:val="00230BA7"/>
    <w:rsid w:val="00231717"/>
    <w:rsid w:val="00232616"/>
    <w:rsid w:val="002326B6"/>
    <w:rsid w:val="002328F4"/>
    <w:rsid w:val="00232DA7"/>
    <w:rsid w:val="00232EB3"/>
    <w:rsid w:val="00233616"/>
    <w:rsid w:val="00233620"/>
    <w:rsid w:val="0023370D"/>
    <w:rsid w:val="00233748"/>
    <w:rsid w:val="00233D46"/>
    <w:rsid w:val="00233FA7"/>
    <w:rsid w:val="002343F6"/>
    <w:rsid w:val="002345CA"/>
    <w:rsid w:val="00234938"/>
    <w:rsid w:val="00234B82"/>
    <w:rsid w:val="002350B2"/>
    <w:rsid w:val="00235240"/>
    <w:rsid w:val="0023525E"/>
    <w:rsid w:val="002354F3"/>
    <w:rsid w:val="00235A71"/>
    <w:rsid w:val="00236799"/>
    <w:rsid w:val="00236BFB"/>
    <w:rsid w:val="00236C75"/>
    <w:rsid w:val="00236E8D"/>
    <w:rsid w:val="00237130"/>
    <w:rsid w:val="002371F6"/>
    <w:rsid w:val="00237565"/>
    <w:rsid w:val="00237710"/>
    <w:rsid w:val="00237B32"/>
    <w:rsid w:val="00237B3E"/>
    <w:rsid w:val="00237B6C"/>
    <w:rsid w:val="00237C48"/>
    <w:rsid w:val="00237D7D"/>
    <w:rsid w:val="00237F0E"/>
    <w:rsid w:val="00237F8A"/>
    <w:rsid w:val="00240A5F"/>
    <w:rsid w:val="00240E29"/>
    <w:rsid w:val="00240F49"/>
    <w:rsid w:val="00240F57"/>
    <w:rsid w:val="00241314"/>
    <w:rsid w:val="00241518"/>
    <w:rsid w:val="0024180A"/>
    <w:rsid w:val="00241975"/>
    <w:rsid w:val="00241EF5"/>
    <w:rsid w:val="00241F64"/>
    <w:rsid w:val="00242244"/>
    <w:rsid w:val="002423D9"/>
    <w:rsid w:val="00242CD4"/>
    <w:rsid w:val="00242F21"/>
    <w:rsid w:val="002434C7"/>
    <w:rsid w:val="002435A7"/>
    <w:rsid w:val="00243655"/>
    <w:rsid w:val="00243998"/>
    <w:rsid w:val="00243CD4"/>
    <w:rsid w:val="00244113"/>
    <w:rsid w:val="00244611"/>
    <w:rsid w:val="002446AC"/>
    <w:rsid w:val="002449D7"/>
    <w:rsid w:val="00244B29"/>
    <w:rsid w:val="00244FE5"/>
    <w:rsid w:val="0024512D"/>
    <w:rsid w:val="00245EB9"/>
    <w:rsid w:val="00246359"/>
    <w:rsid w:val="00246613"/>
    <w:rsid w:val="00246A5D"/>
    <w:rsid w:val="00246E39"/>
    <w:rsid w:val="00246FB6"/>
    <w:rsid w:val="00247D5C"/>
    <w:rsid w:val="00247F1B"/>
    <w:rsid w:val="002509AA"/>
    <w:rsid w:val="00251386"/>
    <w:rsid w:val="0025145D"/>
    <w:rsid w:val="00251D9E"/>
    <w:rsid w:val="00251E04"/>
    <w:rsid w:val="00252048"/>
    <w:rsid w:val="002522D5"/>
    <w:rsid w:val="002525EA"/>
    <w:rsid w:val="0025279C"/>
    <w:rsid w:val="00252F99"/>
    <w:rsid w:val="00253081"/>
    <w:rsid w:val="002532B8"/>
    <w:rsid w:val="0025376C"/>
    <w:rsid w:val="00253995"/>
    <w:rsid w:val="00253ED6"/>
    <w:rsid w:val="00253F0E"/>
    <w:rsid w:val="0025468A"/>
    <w:rsid w:val="00254C0B"/>
    <w:rsid w:val="00254D4E"/>
    <w:rsid w:val="00254F5D"/>
    <w:rsid w:val="00255622"/>
    <w:rsid w:val="00255D99"/>
    <w:rsid w:val="00255D9B"/>
    <w:rsid w:val="00255EBD"/>
    <w:rsid w:val="002563AA"/>
    <w:rsid w:val="0025655A"/>
    <w:rsid w:val="00256922"/>
    <w:rsid w:val="00256981"/>
    <w:rsid w:val="00256A03"/>
    <w:rsid w:val="00256A28"/>
    <w:rsid w:val="00256EE2"/>
    <w:rsid w:val="002570CC"/>
    <w:rsid w:val="00257A8D"/>
    <w:rsid w:val="00257B1C"/>
    <w:rsid w:val="00257B48"/>
    <w:rsid w:val="00257BC9"/>
    <w:rsid w:val="00257EBF"/>
    <w:rsid w:val="002601C2"/>
    <w:rsid w:val="002606A4"/>
    <w:rsid w:val="00261270"/>
    <w:rsid w:val="002614A3"/>
    <w:rsid w:val="00261C6B"/>
    <w:rsid w:val="00261CB5"/>
    <w:rsid w:val="00261F15"/>
    <w:rsid w:val="00261F9B"/>
    <w:rsid w:val="0026246F"/>
    <w:rsid w:val="00262F71"/>
    <w:rsid w:val="0026320A"/>
    <w:rsid w:val="00263C21"/>
    <w:rsid w:val="00263DDA"/>
    <w:rsid w:val="00264EB5"/>
    <w:rsid w:val="002650BB"/>
    <w:rsid w:val="00265936"/>
    <w:rsid w:val="00266711"/>
    <w:rsid w:val="002668A8"/>
    <w:rsid w:val="00266D38"/>
    <w:rsid w:val="00267639"/>
    <w:rsid w:val="00267766"/>
    <w:rsid w:val="00267BE9"/>
    <w:rsid w:val="00267CAE"/>
    <w:rsid w:val="00267D05"/>
    <w:rsid w:val="00267DB8"/>
    <w:rsid w:val="00270070"/>
    <w:rsid w:val="0027074F"/>
    <w:rsid w:val="002713AA"/>
    <w:rsid w:val="0027158A"/>
    <w:rsid w:val="002715D7"/>
    <w:rsid w:val="0027189D"/>
    <w:rsid w:val="00271AB0"/>
    <w:rsid w:val="00271C62"/>
    <w:rsid w:val="00271F32"/>
    <w:rsid w:val="00271FF1"/>
    <w:rsid w:val="00272715"/>
    <w:rsid w:val="002729E9"/>
    <w:rsid w:val="00273184"/>
    <w:rsid w:val="002734CA"/>
    <w:rsid w:val="0027388F"/>
    <w:rsid w:val="00273A14"/>
    <w:rsid w:val="00273B65"/>
    <w:rsid w:val="00273CFC"/>
    <w:rsid w:val="00273F6A"/>
    <w:rsid w:val="002740D4"/>
    <w:rsid w:val="002743DE"/>
    <w:rsid w:val="00274B21"/>
    <w:rsid w:val="00274C2D"/>
    <w:rsid w:val="00274C6F"/>
    <w:rsid w:val="00275553"/>
    <w:rsid w:val="002758C1"/>
    <w:rsid w:val="00275B12"/>
    <w:rsid w:val="00275C33"/>
    <w:rsid w:val="0027713F"/>
    <w:rsid w:val="00277157"/>
    <w:rsid w:val="0027750A"/>
    <w:rsid w:val="00277537"/>
    <w:rsid w:val="00277880"/>
    <w:rsid w:val="00280205"/>
    <w:rsid w:val="002804AC"/>
    <w:rsid w:val="002806D3"/>
    <w:rsid w:val="002807DE"/>
    <w:rsid w:val="00280C57"/>
    <w:rsid w:val="00281340"/>
    <w:rsid w:val="002813C3"/>
    <w:rsid w:val="002816D2"/>
    <w:rsid w:val="00281727"/>
    <w:rsid w:val="0028195E"/>
    <w:rsid w:val="00281BE7"/>
    <w:rsid w:val="002824EB"/>
    <w:rsid w:val="0028334E"/>
    <w:rsid w:val="0028334F"/>
    <w:rsid w:val="002836F9"/>
    <w:rsid w:val="002838A2"/>
    <w:rsid w:val="002839BC"/>
    <w:rsid w:val="00284159"/>
    <w:rsid w:val="00284212"/>
    <w:rsid w:val="0028423F"/>
    <w:rsid w:val="00284676"/>
    <w:rsid w:val="00285179"/>
    <w:rsid w:val="00285433"/>
    <w:rsid w:val="00285989"/>
    <w:rsid w:val="00285BFE"/>
    <w:rsid w:val="00285D21"/>
    <w:rsid w:val="00285D88"/>
    <w:rsid w:val="002868F1"/>
    <w:rsid w:val="00286F1B"/>
    <w:rsid w:val="00286F1C"/>
    <w:rsid w:val="002870DB"/>
    <w:rsid w:val="002870F4"/>
    <w:rsid w:val="00287A61"/>
    <w:rsid w:val="0029064B"/>
    <w:rsid w:val="0029083D"/>
    <w:rsid w:val="002912C7"/>
    <w:rsid w:val="002917BA"/>
    <w:rsid w:val="002919A8"/>
    <w:rsid w:val="00291DD7"/>
    <w:rsid w:val="00292178"/>
    <w:rsid w:val="0029242D"/>
    <w:rsid w:val="002928D1"/>
    <w:rsid w:val="00292FA7"/>
    <w:rsid w:val="002936DA"/>
    <w:rsid w:val="00293994"/>
    <w:rsid w:val="00294264"/>
    <w:rsid w:val="0029440A"/>
    <w:rsid w:val="0029470C"/>
    <w:rsid w:val="00294896"/>
    <w:rsid w:val="00294B33"/>
    <w:rsid w:val="00294C8B"/>
    <w:rsid w:val="00294E48"/>
    <w:rsid w:val="00294E91"/>
    <w:rsid w:val="002955DF"/>
    <w:rsid w:val="002957EB"/>
    <w:rsid w:val="00295D00"/>
    <w:rsid w:val="00295F0E"/>
    <w:rsid w:val="00296271"/>
    <w:rsid w:val="002963B0"/>
    <w:rsid w:val="00296863"/>
    <w:rsid w:val="0029699A"/>
    <w:rsid w:val="00296FC3"/>
    <w:rsid w:val="002970B2"/>
    <w:rsid w:val="00297391"/>
    <w:rsid w:val="00297483"/>
    <w:rsid w:val="00297691"/>
    <w:rsid w:val="002A0097"/>
    <w:rsid w:val="002A039A"/>
    <w:rsid w:val="002A0F32"/>
    <w:rsid w:val="002A0FD5"/>
    <w:rsid w:val="002A1557"/>
    <w:rsid w:val="002A17F3"/>
    <w:rsid w:val="002A1FC4"/>
    <w:rsid w:val="002A24B8"/>
    <w:rsid w:val="002A2B1F"/>
    <w:rsid w:val="002A3271"/>
    <w:rsid w:val="002A36B6"/>
    <w:rsid w:val="002A370B"/>
    <w:rsid w:val="002A3B70"/>
    <w:rsid w:val="002A3C88"/>
    <w:rsid w:val="002A43BC"/>
    <w:rsid w:val="002A468C"/>
    <w:rsid w:val="002A4EA5"/>
    <w:rsid w:val="002A5252"/>
    <w:rsid w:val="002A5593"/>
    <w:rsid w:val="002A5825"/>
    <w:rsid w:val="002A5ABE"/>
    <w:rsid w:val="002A5E83"/>
    <w:rsid w:val="002A5FCE"/>
    <w:rsid w:val="002A61BD"/>
    <w:rsid w:val="002A67CC"/>
    <w:rsid w:val="002A6B7A"/>
    <w:rsid w:val="002A6D77"/>
    <w:rsid w:val="002A6DFD"/>
    <w:rsid w:val="002A6E34"/>
    <w:rsid w:val="002A78D1"/>
    <w:rsid w:val="002A7BB5"/>
    <w:rsid w:val="002B07C3"/>
    <w:rsid w:val="002B0960"/>
    <w:rsid w:val="002B1714"/>
    <w:rsid w:val="002B1A39"/>
    <w:rsid w:val="002B1BDE"/>
    <w:rsid w:val="002B2058"/>
    <w:rsid w:val="002B20EA"/>
    <w:rsid w:val="002B2EB3"/>
    <w:rsid w:val="002B32AC"/>
    <w:rsid w:val="002B3521"/>
    <w:rsid w:val="002B37A7"/>
    <w:rsid w:val="002B4657"/>
    <w:rsid w:val="002B4B49"/>
    <w:rsid w:val="002B4C19"/>
    <w:rsid w:val="002B4C56"/>
    <w:rsid w:val="002B512C"/>
    <w:rsid w:val="002B54F2"/>
    <w:rsid w:val="002B5522"/>
    <w:rsid w:val="002B556D"/>
    <w:rsid w:val="002B5590"/>
    <w:rsid w:val="002B5A43"/>
    <w:rsid w:val="002B60DE"/>
    <w:rsid w:val="002B6232"/>
    <w:rsid w:val="002B625E"/>
    <w:rsid w:val="002B6AF1"/>
    <w:rsid w:val="002B6CDF"/>
    <w:rsid w:val="002B708E"/>
    <w:rsid w:val="002B7965"/>
    <w:rsid w:val="002B7B33"/>
    <w:rsid w:val="002B7DD3"/>
    <w:rsid w:val="002B7F38"/>
    <w:rsid w:val="002C0062"/>
    <w:rsid w:val="002C0C66"/>
    <w:rsid w:val="002C0EA9"/>
    <w:rsid w:val="002C0EE7"/>
    <w:rsid w:val="002C14D3"/>
    <w:rsid w:val="002C198B"/>
    <w:rsid w:val="002C1FA3"/>
    <w:rsid w:val="002C21D2"/>
    <w:rsid w:val="002C2278"/>
    <w:rsid w:val="002C24DF"/>
    <w:rsid w:val="002C2692"/>
    <w:rsid w:val="002C2728"/>
    <w:rsid w:val="002C2BBE"/>
    <w:rsid w:val="002C2D17"/>
    <w:rsid w:val="002C2D94"/>
    <w:rsid w:val="002C2D98"/>
    <w:rsid w:val="002C2DA8"/>
    <w:rsid w:val="002C301A"/>
    <w:rsid w:val="002C3789"/>
    <w:rsid w:val="002C404A"/>
    <w:rsid w:val="002C4254"/>
    <w:rsid w:val="002C438B"/>
    <w:rsid w:val="002C4567"/>
    <w:rsid w:val="002C4DC2"/>
    <w:rsid w:val="002C504C"/>
    <w:rsid w:val="002C5A8A"/>
    <w:rsid w:val="002C7400"/>
    <w:rsid w:val="002C7497"/>
    <w:rsid w:val="002C7993"/>
    <w:rsid w:val="002C7E55"/>
    <w:rsid w:val="002D08A5"/>
    <w:rsid w:val="002D095C"/>
    <w:rsid w:val="002D1304"/>
    <w:rsid w:val="002D16CB"/>
    <w:rsid w:val="002D1B49"/>
    <w:rsid w:val="002D1C3F"/>
    <w:rsid w:val="002D23B7"/>
    <w:rsid w:val="002D2469"/>
    <w:rsid w:val="002D2575"/>
    <w:rsid w:val="002D2D9D"/>
    <w:rsid w:val="002D30BF"/>
    <w:rsid w:val="002D35A3"/>
    <w:rsid w:val="002D369E"/>
    <w:rsid w:val="002D3C22"/>
    <w:rsid w:val="002D4021"/>
    <w:rsid w:val="002D4283"/>
    <w:rsid w:val="002D444E"/>
    <w:rsid w:val="002D4801"/>
    <w:rsid w:val="002D4BE3"/>
    <w:rsid w:val="002D4D2D"/>
    <w:rsid w:val="002D4F34"/>
    <w:rsid w:val="002D4F3B"/>
    <w:rsid w:val="002D5221"/>
    <w:rsid w:val="002D55C0"/>
    <w:rsid w:val="002D56CA"/>
    <w:rsid w:val="002D57AC"/>
    <w:rsid w:val="002D5C25"/>
    <w:rsid w:val="002D5FEF"/>
    <w:rsid w:val="002D68B7"/>
    <w:rsid w:val="002D6929"/>
    <w:rsid w:val="002D6BD7"/>
    <w:rsid w:val="002D743A"/>
    <w:rsid w:val="002D7573"/>
    <w:rsid w:val="002D78EE"/>
    <w:rsid w:val="002D7AB7"/>
    <w:rsid w:val="002E00F2"/>
    <w:rsid w:val="002E067F"/>
    <w:rsid w:val="002E078A"/>
    <w:rsid w:val="002E0F16"/>
    <w:rsid w:val="002E12A7"/>
    <w:rsid w:val="002E17E9"/>
    <w:rsid w:val="002E1A5D"/>
    <w:rsid w:val="002E1A67"/>
    <w:rsid w:val="002E1B14"/>
    <w:rsid w:val="002E1BB2"/>
    <w:rsid w:val="002E1E3F"/>
    <w:rsid w:val="002E2025"/>
    <w:rsid w:val="002E2176"/>
    <w:rsid w:val="002E3092"/>
    <w:rsid w:val="002E331F"/>
    <w:rsid w:val="002E3500"/>
    <w:rsid w:val="002E35CF"/>
    <w:rsid w:val="002E37EE"/>
    <w:rsid w:val="002E3D50"/>
    <w:rsid w:val="002E3D7F"/>
    <w:rsid w:val="002E3E04"/>
    <w:rsid w:val="002E444B"/>
    <w:rsid w:val="002E454D"/>
    <w:rsid w:val="002E4A86"/>
    <w:rsid w:val="002E5140"/>
    <w:rsid w:val="002E5A61"/>
    <w:rsid w:val="002E5B95"/>
    <w:rsid w:val="002E606A"/>
    <w:rsid w:val="002E6292"/>
    <w:rsid w:val="002E62AB"/>
    <w:rsid w:val="002E6D04"/>
    <w:rsid w:val="002E706A"/>
    <w:rsid w:val="002E7396"/>
    <w:rsid w:val="002E782B"/>
    <w:rsid w:val="002E7A7A"/>
    <w:rsid w:val="002E7D25"/>
    <w:rsid w:val="002E7D40"/>
    <w:rsid w:val="002F02B4"/>
    <w:rsid w:val="002F0581"/>
    <w:rsid w:val="002F06DD"/>
    <w:rsid w:val="002F086C"/>
    <w:rsid w:val="002F104A"/>
    <w:rsid w:val="002F1779"/>
    <w:rsid w:val="002F198F"/>
    <w:rsid w:val="002F207B"/>
    <w:rsid w:val="002F222F"/>
    <w:rsid w:val="002F22B2"/>
    <w:rsid w:val="002F23E1"/>
    <w:rsid w:val="002F27A7"/>
    <w:rsid w:val="002F2A04"/>
    <w:rsid w:val="002F3203"/>
    <w:rsid w:val="002F3611"/>
    <w:rsid w:val="002F3DF1"/>
    <w:rsid w:val="002F3FF1"/>
    <w:rsid w:val="002F43B6"/>
    <w:rsid w:val="002F4663"/>
    <w:rsid w:val="002F486C"/>
    <w:rsid w:val="002F4980"/>
    <w:rsid w:val="002F4C28"/>
    <w:rsid w:val="002F4CDC"/>
    <w:rsid w:val="002F54A3"/>
    <w:rsid w:val="002F56F2"/>
    <w:rsid w:val="002F5976"/>
    <w:rsid w:val="002F5A1B"/>
    <w:rsid w:val="002F6402"/>
    <w:rsid w:val="002F671F"/>
    <w:rsid w:val="002F6A14"/>
    <w:rsid w:val="002F6A42"/>
    <w:rsid w:val="002F6D23"/>
    <w:rsid w:val="002F6F4C"/>
    <w:rsid w:val="002F70A9"/>
    <w:rsid w:val="002F717F"/>
    <w:rsid w:val="002F720A"/>
    <w:rsid w:val="002F7971"/>
    <w:rsid w:val="002F7E96"/>
    <w:rsid w:val="00300728"/>
    <w:rsid w:val="003007DC"/>
    <w:rsid w:val="00300AD3"/>
    <w:rsid w:val="00300CB6"/>
    <w:rsid w:val="00301CD2"/>
    <w:rsid w:val="003026B7"/>
    <w:rsid w:val="00302A73"/>
    <w:rsid w:val="00303214"/>
    <w:rsid w:val="003033E0"/>
    <w:rsid w:val="00303410"/>
    <w:rsid w:val="0030380D"/>
    <w:rsid w:val="00303B00"/>
    <w:rsid w:val="00304142"/>
    <w:rsid w:val="0030414A"/>
    <w:rsid w:val="00304456"/>
    <w:rsid w:val="003046B4"/>
    <w:rsid w:val="00304F19"/>
    <w:rsid w:val="0030515C"/>
    <w:rsid w:val="0030517E"/>
    <w:rsid w:val="00305666"/>
    <w:rsid w:val="00305B33"/>
    <w:rsid w:val="003060CF"/>
    <w:rsid w:val="00306123"/>
    <w:rsid w:val="003063F3"/>
    <w:rsid w:val="003064CC"/>
    <w:rsid w:val="003064FD"/>
    <w:rsid w:val="003066DC"/>
    <w:rsid w:val="003069D3"/>
    <w:rsid w:val="00306B08"/>
    <w:rsid w:val="00306BBE"/>
    <w:rsid w:val="00306DCD"/>
    <w:rsid w:val="00306EEA"/>
    <w:rsid w:val="00306F97"/>
    <w:rsid w:val="00307387"/>
    <w:rsid w:val="0030772A"/>
    <w:rsid w:val="00307841"/>
    <w:rsid w:val="003079D3"/>
    <w:rsid w:val="00307AAE"/>
    <w:rsid w:val="00307B5E"/>
    <w:rsid w:val="00307EC5"/>
    <w:rsid w:val="00310468"/>
    <w:rsid w:val="0031090E"/>
    <w:rsid w:val="00310A8A"/>
    <w:rsid w:val="00310EDF"/>
    <w:rsid w:val="00311168"/>
    <w:rsid w:val="00311244"/>
    <w:rsid w:val="003116DE"/>
    <w:rsid w:val="00311A3A"/>
    <w:rsid w:val="00311E6C"/>
    <w:rsid w:val="0031247F"/>
    <w:rsid w:val="0031262C"/>
    <w:rsid w:val="003129F9"/>
    <w:rsid w:val="00312AAE"/>
    <w:rsid w:val="00312B1B"/>
    <w:rsid w:val="00312D29"/>
    <w:rsid w:val="0031310D"/>
    <w:rsid w:val="003132E7"/>
    <w:rsid w:val="003134E5"/>
    <w:rsid w:val="003136F6"/>
    <w:rsid w:val="00314685"/>
    <w:rsid w:val="003149D1"/>
    <w:rsid w:val="00314DF8"/>
    <w:rsid w:val="0031511C"/>
    <w:rsid w:val="00315355"/>
    <w:rsid w:val="003155A8"/>
    <w:rsid w:val="00315ED1"/>
    <w:rsid w:val="003160A5"/>
    <w:rsid w:val="0031648C"/>
    <w:rsid w:val="00316767"/>
    <w:rsid w:val="003167CA"/>
    <w:rsid w:val="00316F62"/>
    <w:rsid w:val="00317023"/>
    <w:rsid w:val="003173D6"/>
    <w:rsid w:val="00317421"/>
    <w:rsid w:val="003176AD"/>
    <w:rsid w:val="003179AB"/>
    <w:rsid w:val="00317A13"/>
    <w:rsid w:val="00320400"/>
    <w:rsid w:val="003204F1"/>
    <w:rsid w:val="00320511"/>
    <w:rsid w:val="00320AB2"/>
    <w:rsid w:val="00320B87"/>
    <w:rsid w:val="00321951"/>
    <w:rsid w:val="00321D12"/>
    <w:rsid w:val="0032201F"/>
    <w:rsid w:val="0032227A"/>
    <w:rsid w:val="003225E3"/>
    <w:rsid w:val="00322735"/>
    <w:rsid w:val="003228DB"/>
    <w:rsid w:val="00322F9A"/>
    <w:rsid w:val="00323285"/>
    <w:rsid w:val="00323722"/>
    <w:rsid w:val="00323799"/>
    <w:rsid w:val="00323949"/>
    <w:rsid w:val="003239B1"/>
    <w:rsid w:val="003242E4"/>
    <w:rsid w:val="003246DF"/>
    <w:rsid w:val="00324722"/>
    <w:rsid w:val="00324949"/>
    <w:rsid w:val="00324BA9"/>
    <w:rsid w:val="00324C2E"/>
    <w:rsid w:val="00324F33"/>
    <w:rsid w:val="00325AEE"/>
    <w:rsid w:val="00325B2A"/>
    <w:rsid w:val="00325DC5"/>
    <w:rsid w:val="00325E3B"/>
    <w:rsid w:val="003260BB"/>
    <w:rsid w:val="0032629C"/>
    <w:rsid w:val="003265D3"/>
    <w:rsid w:val="00326BBD"/>
    <w:rsid w:val="00326EFA"/>
    <w:rsid w:val="003275D8"/>
    <w:rsid w:val="003277E2"/>
    <w:rsid w:val="00327C15"/>
    <w:rsid w:val="00330148"/>
    <w:rsid w:val="00330DB0"/>
    <w:rsid w:val="003311D0"/>
    <w:rsid w:val="0033190C"/>
    <w:rsid w:val="00331983"/>
    <w:rsid w:val="00331B48"/>
    <w:rsid w:val="00331B9A"/>
    <w:rsid w:val="00331E09"/>
    <w:rsid w:val="003321A3"/>
    <w:rsid w:val="0033244E"/>
    <w:rsid w:val="003326F7"/>
    <w:rsid w:val="003328AB"/>
    <w:rsid w:val="00332AB9"/>
    <w:rsid w:val="00332E45"/>
    <w:rsid w:val="00332F95"/>
    <w:rsid w:val="0033316A"/>
    <w:rsid w:val="00333243"/>
    <w:rsid w:val="0033394E"/>
    <w:rsid w:val="00333DB3"/>
    <w:rsid w:val="00334058"/>
    <w:rsid w:val="00334136"/>
    <w:rsid w:val="003344CC"/>
    <w:rsid w:val="00334674"/>
    <w:rsid w:val="00334715"/>
    <w:rsid w:val="00334EB6"/>
    <w:rsid w:val="00335059"/>
    <w:rsid w:val="00335F9F"/>
    <w:rsid w:val="00336276"/>
    <w:rsid w:val="003364AE"/>
    <w:rsid w:val="00336E96"/>
    <w:rsid w:val="00337C50"/>
    <w:rsid w:val="00337D06"/>
    <w:rsid w:val="00340295"/>
    <w:rsid w:val="0034040A"/>
    <w:rsid w:val="003406A7"/>
    <w:rsid w:val="00340FB8"/>
    <w:rsid w:val="00341195"/>
    <w:rsid w:val="003412A7"/>
    <w:rsid w:val="00341408"/>
    <w:rsid w:val="003415F5"/>
    <w:rsid w:val="00341915"/>
    <w:rsid w:val="00341EA3"/>
    <w:rsid w:val="00341FF2"/>
    <w:rsid w:val="0034202B"/>
    <w:rsid w:val="00342748"/>
    <w:rsid w:val="00342B65"/>
    <w:rsid w:val="00343050"/>
    <w:rsid w:val="0034308B"/>
    <w:rsid w:val="00343938"/>
    <w:rsid w:val="00343BC9"/>
    <w:rsid w:val="00343C00"/>
    <w:rsid w:val="00343DC9"/>
    <w:rsid w:val="003442C4"/>
    <w:rsid w:val="0034430B"/>
    <w:rsid w:val="00344542"/>
    <w:rsid w:val="00344611"/>
    <w:rsid w:val="003449C6"/>
    <w:rsid w:val="00344BB0"/>
    <w:rsid w:val="00344C84"/>
    <w:rsid w:val="00344C85"/>
    <w:rsid w:val="00344CCE"/>
    <w:rsid w:val="0034500F"/>
    <w:rsid w:val="003450C9"/>
    <w:rsid w:val="003457F0"/>
    <w:rsid w:val="003467B3"/>
    <w:rsid w:val="00346A0F"/>
    <w:rsid w:val="00346D36"/>
    <w:rsid w:val="00346E12"/>
    <w:rsid w:val="0034747C"/>
    <w:rsid w:val="00347769"/>
    <w:rsid w:val="00347848"/>
    <w:rsid w:val="00347E3F"/>
    <w:rsid w:val="00350305"/>
    <w:rsid w:val="0035043B"/>
    <w:rsid w:val="00350499"/>
    <w:rsid w:val="0035064B"/>
    <w:rsid w:val="003506B6"/>
    <w:rsid w:val="00350A5C"/>
    <w:rsid w:val="00350BAA"/>
    <w:rsid w:val="00350E11"/>
    <w:rsid w:val="00350F5D"/>
    <w:rsid w:val="003511E6"/>
    <w:rsid w:val="00351332"/>
    <w:rsid w:val="00351C14"/>
    <w:rsid w:val="00351DE6"/>
    <w:rsid w:val="003522ED"/>
    <w:rsid w:val="00352434"/>
    <w:rsid w:val="00352575"/>
    <w:rsid w:val="00352D49"/>
    <w:rsid w:val="00352E3F"/>
    <w:rsid w:val="00353163"/>
    <w:rsid w:val="00353714"/>
    <w:rsid w:val="003537EC"/>
    <w:rsid w:val="00353828"/>
    <w:rsid w:val="00353C20"/>
    <w:rsid w:val="00353D52"/>
    <w:rsid w:val="00353F5D"/>
    <w:rsid w:val="003543C0"/>
    <w:rsid w:val="0035440F"/>
    <w:rsid w:val="0035454D"/>
    <w:rsid w:val="00354DCE"/>
    <w:rsid w:val="003551CC"/>
    <w:rsid w:val="0035557B"/>
    <w:rsid w:val="003556B2"/>
    <w:rsid w:val="00355893"/>
    <w:rsid w:val="00356190"/>
    <w:rsid w:val="00356410"/>
    <w:rsid w:val="00356472"/>
    <w:rsid w:val="00356525"/>
    <w:rsid w:val="0035699D"/>
    <w:rsid w:val="00356B09"/>
    <w:rsid w:val="00356CBA"/>
    <w:rsid w:val="003570FC"/>
    <w:rsid w:val="003571AA"/>
    <w:rsid w:val="00357612"/>
    <w:rsid w:val="00357DF2"/>
    <w:rsid w:val="003601C7"/>
    <w:rsid w:val="0036022A"/>
    <w:rsid w:val="00360603"/>
    <w:rsid w:val="00360692"/>
    <w:rsid w:val="00360CCA"/>
    <w:rsid w:val="0036148F"/>
    <w:rsid w:val="0036172A"/>
    <w:rsid w:val="00361D1F"/>
    <w:rsid w:val="00362204"/>
    <w:rsid w:val="003624C4"/>
    <w:rsid w:val="00362C3A"/>
    <w:rsid w:val="00362EB1"/>
    <w:rsid w:val="003633F6"/>
    <w:rsid w:val="00363564"/>
    <w:rsid w:val="00363CBB"/>
    <w:rsid w:val="00363EB9"/>
    <w:rsid w:val="003642D2"/>
    <w:rsid w:val="00364308"/>
    <w:rsid w:val="0036432D"/>
    <w:rsid w:val="003647BF"/>
    <w:rsid w:val="00364837"/>
    <w:rsid w:val="00364C87"/>
    <w:rsid w:val="00364D9C"/>
    <w:rsid w:val="00365774"/>
    <w:rsid w:val="003658C2"/>
    <w:rsid w:val="00365E5F"/>
    <w:rsid w:val="00365FE4"/>
    <w:rsid w:val="0036615D"/>
    <w:rsid w:val="00366736"/>
    <w:rsid w:val="0036702F"/>
    <w:rsid w:val="00367608"/>
    <w:rsid w:val="00367BF0"/>
    <w:rsid w:val="00367DF5"/>
    <w:rsid w:val="00367F2E"/>
    <w:rsid w:val="00370148"/>
    <w:rsid w:val="00370A82"/>
    <w:rsid w:val="0037126E"/>
    <w:rsid w:val="0037133E"/>
    <w:rsid w:val="0037177B"/>
    <w:rsid w:val="003722C4"/>
    <w:rsid w:val="003722D4"/>
    <w:rsid w:val="0037261A"/>
    <w:rsid w:val="0037295E"/>
    <w:rsid w:val="00372B47"/>
    <w:rsid w:val="00372DD2"/>
    <w:rsid w:val="003733A1"/>
    <w:rsid w:val="00373428"/>
    <w:rsid w:val="00373C47"/>
    <w:rsid w:val="00373E28"/>
    <w:rsid w:val="00374391"/>
    <w:rsid w:val="00374592"/>
    <w:rsid w:val="003745D7"/>
    <w:rsid w:val="00374B08"/>
    <w:rsid w:val="003753AF"/>
    <w:rsid w:val="00375485"/>
    <w:rsid w:val="003757CB"/>
    <w:rsid w:val="00375956"/>
    <w:rsid w:val="003759BC"/>
    <w:rsid w:val="00375BA7"/>
    <w:rsid w:val="00375CFC"/>
    <w:rsid w:val="00375D2D"/>
    <w:rsid w:val="0037602F"/>
    <w:rsid w:val="003761E1"/>
    <w:rsid w:val="00376275"/>
    <w:rsid w:val="003766CD"/>
    <w:rsid w:val="003769A9"/>
    <w:rsid w:val="00376A28"/>
    <w:rsid w:val="00376A72"/>
    <w:rsid w:val="00376C74"/>
    <w:rsid w:val="0037713B"/>
    <w:rsid w:val="003773D6"/>
    <w:rsid w:val="0037794F"/>
    <w:rsid w:val="00377C61"/>
    <w:rsid w:val="00377CD2"/>
    <w:rsid w:val="00377D7B"/>
    <w:rsid w:val="00377FC8"/>
    <w:rsid w:val="00380472"/>
    <w:rsid w:val="00380597"/>
    <w:rsid w:val="003806C5"/>
    <w:rsid w:val="00380884"/>
    <w:rsid w:val="00380DE4"/>
    <w:rsid w:val="00380F47"/>
    <w:rsid w:val="0038126A"/>
    <w:rsid w:val="003817C0"/>
    <w:rsid w:val="00381ADB"/>
    <w:rsid w:val="003821B4"/>
    <w:rsid w:val="003821B9"/>
    <w:rsid w:val="003821FE"/>
    <w:rsid w:val="0038238D"/>
    <w:rsid w:val="0038243E"/>
    <w:rsid w:val="00382991"/>
    <w:rsid w:val="00382CE1"/>
    <w:rsid w:val="00383079"/>
    <w:rsid w:val="0038328A"/>
    <w:rsid w:val="00383CCF"/>
    <w:rsid w:val="00383DA2"/>
    <w:rsid w:val="00383FF5"/>
    <w:rsid w:val="0038449A"/>
    <w:rsid w:val="003844BE"/>
    <w:rsid w:val="003849B3"/>
    <w:rsid w:val="003849BB"/>
    <w:rsid w:val="0038515C"/>
    <w:rsid w:val="003857C2"/>
    <w:rsid w:val="00385818"/>
    <w:rsid w:val="0038581A"/>
    <w:rsid w:val="0038592C"/>
    <w:rsid w:val="00386222"/>
    <w:rsid w:val="003863A4"/>
    <w:rsid w:val="003864E9"/>
    <w:rsid w:val="00386959"/>
    <w:rsid w:val="00386AAA"/>
    <w:rsid w:val="003872A0"/>
    <w:rsid w:val="003873B9"/>
    <w:rsid w:val="0039061D"/>
    <w:rsid w:val="003907A1"/>
    <w:rsid w:val="0039082E"/>
    <w:rsid w:val="00390B56"/>
    <w:rsid w:val="0039139D"/>
    <w:rsid w:val="003919BB"/>
    <w:rsid w:val="00391A1D"/>
    <w:rsid w:val="00391A93"/>
    <w:rsid w:val="0039212B"/>
    <w:rsid w:val="00392157"/>
    <w:rsid w:val="003927AB"/>
    <w:rsid w:val="003930C2"/>
    <w:rsid w:val="003932F7"/>
    <w:rsid w:val="00393361"/>
    <w:rsid w:val="003933E0"/>
    <w:rsid w:val="00393F2C"/>
    <w:rsid w:val="00394666"/>
    <w:rsid w:val="003949B6"/>
    <w:rsid w:val="00394D16"/>
    <w:rsid w:val="003951E8"/>
    <w:rsid w:val="00395AFB"/>
    <w:rsid w:val="00395DC2"/>
    <w:rsid w:val="00395F03"/>
    <w:rsid w:val="0039646C"/>
    <w:rsid w:val="00396893"/>
    <w:rsid w:val="00396947"/>
    <w:rsid w:val="00396A7F"/>
    <w:rsid w:val="00396C2D"/>
    <w:rsid w:val="00396D9A"/>
    <w:rsid w:val="00397029"/>
    <w:rsid w:val="00397716"/>
    <w:rsid w:val="00397B4B"/>
    <w:rsid w:val="003A037D"/>
    <w:rsid w:val="003A0626"/>
    <w:rsid w:val="003A0B6C"/>
    <w:rsid w:val="003A103F"/>
    <w:rsid w:val="003A1834"/>
    <w:rsid w:val="003A1844"/>
    <w:rsid w:val="003A1AF9"/>
    <w:rsid w:val="003A1F34"/>
    <w:rsid w:val="003A24C3"/>
    <w:rsid w:val="003A2DDA"/>
    <w:rsid w:val="003A2FDE"/>
    <w:rsid w:val="003A35C6"/>
    <w:rsid w:val="003A39D2"/>
    <w:rsid w:val="003A3C26"/>
    <w:rsid w:val="003A3DA7"/>
    <w:rsid w:val="003A3E7F"/>
    <w:rsid w:val="003A3FA9"/>
    <w:rsid w:val="003A427D"/>
    <w:rsid w:val="003A44A4"/>
    <w:rsid w:val="003A4588"/>
    <w:rsid w:val="003A4A5C"/>
    <w:rsid w:val="003A4BAE"/>
    <w:rsid w:val="003A548B"/>
    <w:rsid w:val="003A5498"/>
    <w:rsid w:val="003A5794"/>
    <w:rsid w:val="003A58A7"/>
    <w:rsid w:val="003A628D"/>
    <w:rsid w:val="003A62AB"/>
    <w:rsid w:val="003A6CB0"/>
    <w:rsid w:val="003A6E98"/>
    <w:rsid w:val="003A6FE2"/>
    <w:rsid w:val="003A7367"/>
    <w:rsid w:val="003A7429"/>
    <w:rsid w:val="003A753F"/>
    <w:rsid w:val="003B00F6"/>
    <w:rsid w:val="003B0323"/>
    <w:rsid w:val="003B06DC"/>
    <w:rsid w:val="003B0AB2"/>
    <w:rsid w:val="003B146B"/>
    <w:rsid w:val="003B1592"/>
    <w:rsid w:val="003B1A0D"/>
    <w:rsid w:val="003B1B11"/>
    <w:rsid w:val="003B1EE0"/>
    <w:rsid w:val="003B200D"/>
    <w:rsid w:val="003B2039"/>
    <w:rsid w:val="003B23D4"/>
    <w:rsid w:val="003B256A"/>
    <w:rsid w:val="003B27F3"/>
    <w:rsid w:val="003B2D20"/>
    <w:rsid w:val="003B30C5"/>
    <w:rsid w:val="003B47CA"/>
    <w:rsid w:val="003B4910"/>
    <w:rsid w:val="003B4C1D"/>
    <w:rsid w:val="003B4CE7"/>
    <w:rsid w:val="003B4F00"/>
    <w:rsid w:val="003B578D"/>
    <w:rsid w:val="003B5B29"/>
    <w:rsid w:val="003B5E41"/>
    <w:rsid w:val="003B6284"/>
    <w:rsid w:val="003B648C"/>
    <w:rsid w:val="003B669B"/>
    <w:rsid w:val="003B6E20"/>
    <w:rsid w:val="003B6FD2"/>
    <w:rsid w:val="003B716B"/>
    <w:rsid w:val="003B737B"/>
    <w:rsid w:val="003B742E"/>
    <w:rsid w:val="003B7514"/>
    <w:rsid w:val="003B77AE"/>
    <w:rsid w:val="003B7837"/>
    <w:rsid w:val="003C0254"/>
    <w:rsid w:val="003C02BD"/>
    <w:rsid w:val="003C1012"/>
    <w:rsid w:val="003C1315"/>
    <w:rsid w:val="003C1A26"/>
    <w:rsid w:val="003C1B5E"/>
    <w:rsid w:val="003C21ED"/>
    <w:rsid w:val="003C295D"/>
    <w:rsid w:val="003C2C3C"/>
    <w:rsid w:val="003C2CCB"/>
    <w:rsid w:val="003C2F4A"/>
    <w:rsid w:val="003C323F"/>
    <w:rsid w:val="003C34D8"/>
    <w:rsid w:val="003C3838"/>
    <w:rsid w:val="003C39E8"/>
    <w:rsid w:val="003C3A30"/>
    <w:rsid w:val="003C45C6"/>
    <w:rsid w:val="003C489A"/>
    <w:rsid w:val="003C49A0"/>
    <w:rsid w:val="003C4A21"/>
    <w:rsid w:val="003C4B00"/>
    <w:rsid w:val="003C4C77"/>
    <w:rsid w:val="003C4CB7"/>
    <w:rsid w:val="003C4E35"/>
    <w:rsid w:val="003C52CA"/>
    <w:rsid w:val="003C53F5"/>
    <w:rsid w:val="003C558F"/>
    <w:rsid w:val="003C55B4"/>
    <w:rsid w:val="003C5A2A"/>
    <w:rsid w:val="003C5C47"/>
    <w:rsid w:val="003C5C90"/>
    <w:rsid w:val="003C5E8F"/>
    <w:rsid w:val="003C5EA4"/>
    <w:rsid w:val="003C6388"/>
    <w:rsid w:val="003C6BD7"/>
    <w:rsid w:val="003C6C74"/>
    <w:rsid w:val="003C716E"/>
    <w:rsid w:val="003C757B"/>
    <w:rsid w:val="003C75AA"/>
    <w:rsid w:val="003C75AD"/>
    <w:rsid w:val="003C7636"/>
    <w:rsid w:val="003D0332"/>
    <w:rsid w:val="003D0DCE"/>
    <w:rsid w:val="003D10F2"/>
    <w:rsid w:val="003D19D4"/>
    <w:rsid w:val="003D1B8E"/>
    <w:rsid w:val="003D20AB"/>
    <w:rsid w:val="003D23E2"/>
    <w:rsid w:val="003D2A07"/>
    <w:rsid w:val="003D3822"/>
    <w:rsid w:val="003D38DA"/>
    <w:rsid w:val="003D3A71"/>
    <w:rsid w:val="003D3B90"/>
    <w:rsid w:val="003D412D"/>
    <w:rsid w:val="003D4455"/>
    <w:rsid w:val="003D51E9"/>
    <w:rsid w:val="003D524E"/>
    <w:rsid w:val="003D5371"/>
    <w:rsid w:val="003D545B"/>
    <w:rsid w:val="003D573C"/>
    <w:rsid w:val="003D57DC"/>
    <w:rsid w:val="003D5806"/>
    <w:rsid w:val="003D582E"/>
    <w:rsid w:val="003D598C"/>
    <w:rsid w:val="003D600D"/>
    <w:rsid w:val="003D637F"/>
    <w:rsid w:val="003D65D7"/>
    <w:rsid w:val="003D6DD1"/>
    <w:rsid w:val="003D6E82"/>
    <w:rsid w:val="003D6F02"/>
    <w:rsid w:val="003D7670"/>
    <w:rsid w:val="003D7798"/>
    <w:rsid w:val="003D7AF1"/>
    <w:rsid w:val="003D7E05"/>
    <w:rsid w:val="003E08C5"/>
    <w:rsid w:val="003E0DAA"/>
    <w:rsid w:val="003E108A"/>
    <w:rsid w:val="003E1144"/>
    <w:rsid w:val="003E156A"/>
    <w:rsid w:val="003E1592"/>
    <w:rsid w:val="003E17E6"/>
    <w:rsid w:val="003E1C82"/>
    <w:rsid w:val="003E2702"/>
    <w:rsid w:val="003E2990"/>
    <w:rsid w:val="003E38A9"/>
    <w:rsid w:val="003E3CA1"/>
    <w:rsid w:val="003E3EB1"/>
    <w:rsid w:val="003E4112"/>
    <w:rsid w:val="003E438B"/>
    <w:rsid w:val="003E4702"/>
    <w:rsid w:val="003E4A04"/>
    <w:rsid w:val="003E50B3"/>
    <w:rsid w:val="003E58DF"/>
    <w:rsid w:val="003E5A2A"/>
    <w:rsid w:val="003E5D07"/>
    <w:rsid w:val="003E627F"/>
    <w:rsid w:val="003E62FE"/>
    <w:rsid w:val="003E6884"/>
    <w:rsid w:val="003E6B28"/>
    <w:rsid w:val="003E7851"/>
    <w:rsid w:val="003E787A"/>
    <w:rsid w:val="003E78DB"/>
    <w:rsid w:val="003E7F41"/>
    <w:rsid w:val="003F0601"/>
    <w:rsid w:val="003F0649"/>
    <w:rsid w:val="003F0A16"/>
    <w:rsid w:val="003F0E26"/>
    <w:rsid w:val="003F1023"/>
    <w:rsid w:val="003F12FD"/>
    <w:rsid w:val="003F1540"/>
    <w:rsid w:val="003F1974"/>
    <w:rsid w:val="003F1B9B"/>
    <w:rsid w:val="003F1E34"/>
    <w:rsid w:val="003F2171"/>
    <w:rsid w:val="003F2FFE"/>
    <w:rsid w:val="003F30D3"/>
    <w:rsid w:val="003F3354"/>
    <w:rsid w:val="003F342C"/>
    <w:rsid w:val="003F3955"/>
    <w:rsid w:val="003F3B24"/>
    <w:rsid w:val="003F3D3B"/>
    <w:rsid w:val="003F4669"/>
    <w:rsid w:val="003F52DF"/>
    <w:rsid w:val="003F53D2"/>
    <w:rsid w:val="003F5FDE"/>
    <w:rsid w:val="003F6ACF"/>
    <w:rsid w:val="003F6B93"/>
    <w:rsid w:val="003F6C08"/>
    <w:rsid w:val="003F6CA7"/>
    <w:rsid w:val="003F6CAE"/>
    <w:rsid w:val="003F6D9B"/>
    <w:rsid w:val="003F7800"/>
    <w:rsid w:val="003F7AFF"/>
    <w:rsid w:val="00400245"/>
    <w:rsid w:val="004002D6"/>
    <w:rsid w:val="004003B9"/>
    <w:rsid w:val="00400537"/>
    <w:rsid w:val="004006A1"/>
    <w:rsid w:val="00400FFC"/>
    <w:rsid w:val="00401284"/>
    <w:rsid w:val="0040178D"/>
    <w:rsid w:val="004017CC"/>
    <w:rsid w:val="0040185D"/>
    <w:rsid w:val="00401AE1"/>
    <w:rsid w:val="00401F42"/>
    <w:rsid w:val="00401F75"/>
    <w:rsid w:val="00401FBE"/>
    <w:rsid w:val="004021FF"/>
    <w:rsid w:val="00402346"/>
    <w:rsid w:val="0040240C"/>
    <w:rsid w:val="00402623"/>
    <w:rsid w:val="004026B9"/>
    <w:rsid w:val="004027E3"/>
    <w:rsid w:val="00402E9F"/>
    <w:rsid w:val="0040314D"/>
    <w:rsid w:val="004032BA"/>
    <w:rsid w:val="004032BC"/>
    <w:rsid w:val="0040379C"/>
    <w:rsid w:val="00403F40"/>
    <w:rsid w:val="00404143"/>
    <w:rsid w:val="004044C9"/>
    <w:rsid w:val="00404577"/>
    <w:rsid w:val="004046FE"/>
    <w:rsid w:val="00404A96"/>
    <w:rsid w:val="00404E00"/>
    <w:rsid w:val="00405CC5"/>
    <w:rsid w:val="004066A3"/>
    <w:rsid w:val="00406B5C"/>
    <w:rsid w:val="00406E41"/>
    <w:rsid w:val="00406EBA"/>
    <w:rsid w:val="00406F4C"/>
    <w:rsid w:val="00406FAC"/>
    <w:rsid w:val="00407040"/>
    <w:rsid w:val="004071B1"/>
    <w:rsid w:val="00407577"/>
    <w:rsid w:val="00407715"/>
    <w:rsid w:val="0040793D"/>
    <w:rsid w:val="00407B85"/>
    <w:rsid w:val="00407C0B"/>
    <w:rsid w:val="00407F12"/>
    <w:rsid w:val="004105E2"/>
    <w:rsid w:val="00411240"/>
    <w:rsid w:val="004118FC"/>
    <w:rsid w:val="00411AAE"/>
    <w:rsid w:val="00411D5E"/>
    <w:rsid w:val="004122B0"/>
    <w:rsid w:val="0041234B"/>
    <w:rsid w:val="00412557"/>
    <w:rsid w:val="004129FA"/>
    <w:rsid w:val="00412C44"/>
    <w:rsid w:val="00412E31"/>
    <w:rsid w:val="004132D6"/>
    <w:rsid w:val="004135DB"/>
    <w:rsid w:val="0041386F"/>
    <w:rsid w:val="00413901"/>
    <w:rsid w:val="004139BF"/>
    <w:rsid w:val="00413DCF"/>
    <w:rsid w:val="004140AB"/>
    <w:rsid w:val="004141A7"/>
    <w:rsid w:val="004143E8"/>
    <w:rsid w:val="004148D4"/>
    <w:rsid w:val="00415206"/>
    <w:rsid w:val="00415241"/>
    <w:rsid w:val="00415519"/>
    <w:rsid w:val="004156E2"/>
    <w:rsid w:val="0041595F"/>
    <w:rsid w:val="00415EE7"/>
    <w:rsid w:val="00416293"/>
    <w:rsid w:val="00416B3D"/>
    <w:rsid w:val="00416EC1"/>
    <w:rsid w:val="00417085"/>
    <w:rsid w:val="0041737B"/>
    <w:rsid w:val="00417782"/>
    <w:rsid w:val="0042015E"/>
    <w:rsid w:val="00420234"/>
    <w:rsid w:val="0042116F"/>
    <w:rsid w:val="00421EB8"/>
    <w:rsid w:val="004221C8"/>
    <w:rsid w:val="004222F8"/>
    <w:rsid w:val="00422352"/>
    <w:rsid w:val="00422C17"/>
    <w:rsid w:val="00422D19"/>
    <w:rsid w:val="00422D3A"/>
    <w:rsid w:val="00422FE1"/>
    <w:rsid w:val="00423066"/>
    <w:rsid w:val="0042318E"/>
    <w:rsid w:val="00423EFA"/>
    <w:rsid w:val="004241CD"/>
    <w:rsid w:val="00424582"/>
    <w:rsid w:val="004253F6"/>
    <w:rsid w:val="00425558"/>
    <w:rsid w:val="00425650"/>
    <w:rsid w:val="004258C7"/>
    <w:rsid w:val="00426260"/>
    <w:rsid w:val="00426632"/>
    <w:rsid w:val="00426DE5"/>
    <w:rsid w:val="004273FC"/>
    <w:rsid w:val="00427598"/>
    <w:rsid w:val="004276EA"/>
    <w:rsid w:val="00427C26"/>
    <w:rsid w:val="00427E8A"/>
    <w:rsid w:val="00427EEE"/>
    <w:rsid w:val="00430501"/>
    <w:rsid w:val="00430847"/>
    <w:rsid w:val="00430D5F"/>
    <w:rsid w:val="00430D71"/>
    <w:rsid w:val="00431058"/>
    <w:rsid w:val="004314DE"/>
    <w:rsid w:val="0043154C"/>
    <w:rsid w:val="004315F2"/>
    <w:rsid w:val="004317B0"/>
    <w:rsid w:val="0043194A"/>
    <w:rsid w:val="004319AE"/>
    <w:rsid w:val="00431CD5"/>
    <w:rsid w:val="00432072"/>
    <w:rsid w:val="00432172"/>
    <w:rsid w:val="0043281A"/>
    <w:rsid w:val="00433423"/>
    <w:rsid w:val="00433978"/>
    <w:rsid w:val="00433B29"/>
    <w:rsid w:val="00434049"/>
    <w:rsid w:val="00434158"/>
    <w:rsid w:val="0043417A"/>
    <w:rsid w:val="00434218"/>
    <w:rsid w:val="0043457C"/>
    <w:rsid w:val="00434769"/>
    <w:rsid w:val="00434B61"/>
    <w:rsid w:val="00434C89"/>
    <w:rsid w:val="00434D04"/>
    <w:rsid w:val="004350B5"/>
    <w:rsid w:val="004357F6"/>
    <w:rsid w:val="00435C22"/>
    <w:rsid w:val="00436079"/>
    <w:rsid w:val="004361D7"/>
    <w:rsid w:val="004365CB"/>
    <w:rsid w:val="004366D5"/>
    <w:rsid w:val="004370A1"/>
    <w:rsid w:val="00437D60"/>
    <w:rsid w:val="00440083"/>
    <w:rsid w:val="004401CA"/>
    <w:rsid w:val="004405B0"/>
    <w:rsid w:val="00440833"/>
    <w:rsid w:val="00440ED0"/>
    <w:rsid w:val="004411CD"/>
    <w:rsid w:val="004418DC"/>
    <w:rsid w:val="00441D2F"/>
    <w:rsid w:val="004420D1"/>
    <w:rsid w:val="004425F6"/>
    <w:rsid w:val="004427C9"/>
    <w:rsid w:val="00442957"/>
    <w:rsid w:val="00442C6C"/>
    <w:rsid w:val="00442EDB"/>
    <w:rsid w:val="00443136"/>
    <w:rsid w:val="00443AA6"/>
    <w:rsid w:val="00443BA9"/>
    <w:rsid w:val="00443F1F"/>
    <w:rsid w:val="00444398"/>
    <w:rsid w:val="00445362"/>
    <w:rsid w:val="0044542E"/>
    <w:rsid w:val="00445728"/>
    <w:rsid w:val="00445958"/>
    <w:rsid w:val="00445A37"/>
    <w:rsid w:val="00445D84"/>
    <w:rsid w:val="00446040"/>
    <w:rsid w:val="004463AD"/>
    <w:rsid w:val="004463B3"/>
    <w:rsid w:val="00446C3E"/>
    <w:rsid w:val="00447099"/>
    <w:rsid w:val="0044710D"/>
    <w:rsid w:val="0044771D"/>
    <w:rsid w:val="0044779F"/>
    <w:rsid w:val="0045011C"/>
    <w:rsid w:val="004501E9"/>
    <w:rsid w:val="00450613"/>
    <w:rsid w:val="00450C85"/>
    <w:rsid w:val="00450DE4"/>
    <w:rsid w:val="00451331"/>
    <w:rsid w:val="00451422"/>
    <w:rsid w:val="00451898"/>
    <w:rsid w:val="00451A49"/>
    <w:rsid w:val="00451BAA"/>
    <w:rsid w:val="00451FB4"/>
    <w:rsid w:val="00452B29"/>
    <w:rsid w:val="00452BCD"/>
    <w:rsid w:val="00452E3E"/>
    <w:rsid w:val="0045328A"/>
    <w:rsid w:val="00453A89"/>
    <w:rsid w:val="00453DEE"/>
    <w:rsid w:val="00454121"/>
    <w:rsid w:val="00454DD5"/>
    <w:rsid w:val="00455473"/>
    <w:rsid w:val="00455556"/>
    <w:rsid w:val="0045580F"/>
    <w:rsid w:val="00455E60"/>
    <w:rsid w:val="004563E8"/>
    <w:rsid w:val="00456674"/>
    <w:rsid w:val="00456B06"/>
    <w:rsid w:val="0045729E"/>
    <w:rsid w:val="004575C3"/>
    <w:rsid w:val="00457858"/>
    <w:rsid w:val="00457C12"/>
    <w:rsid w:val="00457C1F"/>
    <w:rsid w:val="00457C44"/>
    <w:rsid w:val="00457D7D"/>
    <w:rsid w:val="00457E02"/>
    <w:rsid w:val="00460517"/>
    <w:rsid w:val="004609A9"/>
    <w:rsid w:val="00460C62"/>
    <w:rsid w:val="00460E7C"/>
    <w:rsid w:val="00461728"/>
    <w:rsid w:val="0046188D"/>
    <w:rsid w:val="00461D09"/>
    <w:rsid w:val="0046200F"/>
    <w:rsid w:val="00462198"/>
    <w:rsid w:val="004621DB"/>
    <w:rsid w:val="004623EB"/>
    <w:rsid w:val="00462893"/>
    <w:rsid w:val="00462E70"/>
    <w:rsid w:val="00463617"/>
    <w:rsid w:val="00463B98"/>
    <w:rsid w:val="00464216"/>
    <w:rsid w:val="0046470C"/>
    <w:rsid w:val="00464D2A"/>
    <w:rsid w:val="00464E81"/>
    <w:rsid w:val="00464F26"/>
    <w:rsid w:val="004652FC"/>
    <w:rsid w:val="004658FF"/>
    <w:rsid w:val="00465983"/>
    <w:rsid w:val="004659D3"/>
    <w:rsid w:val="00465B99"/>
    <w:rsid w:val="00465C78"/>
    <w:rsid w:val="0046609C"/>
    <w:rsid w:val="004662C7"/>
    <w:rsid w:val="00466BB1"/>
    <w:rsid w:val="00466F53"/>
    <w:rsid w:val="00467066"/>
    <w:rsid w:val="00467873"/>
    <w:rsid w:val="00467CF0"/>
    <w:rsid w:val="00470030"/>
    <w:rsid w:val="0047015D"/>
    <w:rsid w:val="00470392"/>
    <w:rsid w:val="0047070E"/>
    <w:rsid w:val="0047174F"/>
    <w:rsid w:val="00471F71"/>
    <w:rsid w:val="00472133"/>
    <w:rsid w:val="00472220"/>
    <w:rsid w:val="004728A8"/>
    <w:rsid w:val="00472A97"/>
    <w:rsid w:val="00472C6E"/>
    <w:rsid w:val="00472DA4"/>
    <w:rsid w:val="00472ED6"/>
    <w:rsid w:val="00472F6C"/>
    <w:rsid w:val="00472FAF"/>
    <w:rsid w:val="004730F8"/>
    <w:rsid w:val="00473529"/>
    <w:rsid w:val="0047356F"/>
    <w:rsid w:val="0047367F"/>
    <w:rsid w:val="00473922"/>
    <w:rsid w:val="00473CBD"/>
    <w:rsid w:val="00473DBE"/>
    <w:rsid w:val="0047434E"/>
    <w:rsid w:val="00474620"/>
    <w:rsid w:val="004748FC"/>
    <w:rsid w:val="004749FD"/>
    <w:rsid w:val="00475298"/>
    <w:rsid w:val="00475741"/>
    <w:rsid w:val="00475766"/>
    <w:rsid w:val="004757E5"/>
    <w:rsid w:val="00475853"/>
    <w:rsid w:val="00475B81"/>
    <w:rsid w:val="00475EF9"/>
    <w:rsid w:val="004763D8"/>
    <w:rsid w:val="004767B9"/>
    <w:rsid w:val="00476BB3"/>
    <w:rsid w:val="00476E17"/>
    <w:rsid w:val="00477296"/>
    <w:rsid w:val="00477467"/>
    <w:rsid w:val="004777D7"/>
    <w:rsid w:val="00477C0F"/>
    <w:rsid w:val="00477ED1"/>
    <w:rsid w:val="004800A4"/>
    <w:rsid w:val="00480113"/>
    <w:rsid w:val="004807C9"/>
    <w:rsid w:val="00480A54"/>
    <w:rsid w:val="00481261"/>
    <w:rsid w:val="004814CC"/>
    <w:rsid w:val="00481504"/>
    <w:rsid w:val="0048153C"/>
    <w:rsid w:val="00481733"/>
    <w:rsid w:val="004818F6"/>
    <w:rsid w:val="00481ADA"/>
    <w:rsid w:val="00481ADC"/>
    <w:rsid w:val="00481E18"/>
    <w:rsid w:val="0048201C"/>
    <w:rsid w:val="004821A3"/>
    <w:rsid w:val="004821E3"/>
    <w:rsid w:val="004823B6"/>
    <w:rsid w:val="004828AA"/>
    <w:rsid w:val="00482922"/>
    <w:rsid w:val="00482E2D"/>
    <w:rsid w:val="00482E6A"/>
    <w:rsid w:val="00483CFF"/>
    <w:rsid w:val="00483EC6"/>
    <w:rsid w:val="00483F94"/>
    <w:rsid w:val="0048405F"/>
    <w:rsid w:val="004842EF"/>
    <w:rsid w:val="0048520C"/>
    <w:rsid w:val="004853F9"/>
    <w:rsid w:val="004855A0"/>
    <w:rsid w:val="00485731"/>
    <w:rsid w:val="00485887"/>
    <w:rsid w:val="0048657A"/>
    <w:rsid w:val="00486F40"/>
    <w:rsid w:val="0048724D"/>
    <w:rsid w:val="00487AFA"/>
    <w:rsid w:val="00487B77"/>
    <w:rsid w:val="00487C13"/>
    <w:rsid w:val="0049009A"/>
    <w:rsid w:val="004907B4"/>
    <w:rsid w:val="00490839"/>
    <w:rsid w:val="00490EB5"/>
    <w:rsid w:val="00491BBB"/>
    <w:rsid w:val="00491CF8"/>
    <w:rsid w:val="00491DCA"/>
    <w:rsid w:val="0049237A"/>
    <w:rsid w:val="0049271E"/>
    <w:rsid w:val="004927E7"/>
    <w:rsid w:val="00492BC0"/>
    <w:rsid w:val="00492CA8"/>
    <w:rsid w:val="00492D39"/>
    <w:rsid w:val="00493038"/>
    <w:rsid w:val="00493267"/>
    <w:rsid w:val="00493BB1"/>
    <w:rsid w:val="00494401"/>
    <w:rsid w:val="0049446D"/>
    <w:rsid w:val="004945BA"/>
    <w:rsid w:val="00494757"/>
    <w:rsid w:val="004947BF"/>
    <w:rsid w:val="0049480F"/>
    <w:rsid w:val="00494F67"/>
    <w:rsid w:val="00494F8A"/>
    <w:rsid w:val="00494FA1"/>
    <w:rsid w:val="0049548A"/>
    <w:rsid w:val="00495874"/>
    <w:rsid w:val="00495ABF"/>
    <w:rsid w:val="00495D52"/>
    <w:rsid w:val="00495F24"/>
    <w:rsid w:val="00495F9E"/>
    <w:rsid w:val="00495FC0"/>
    <w:rsid w:val="00496DEA"/>
    <w:rsid w:val="00496DF6"/>
    <w:rsid w:val="004A015C"/>
    <w:rsid w:val="004A02C4"/>
    <w:rsid w:val="004A0894"/>
    <w:rsid w:val="004A0B11"/>
    <w:rsid w:val="004A0F95"/>
    <w:rsid w:val="004A0FD6"/>
    <w:rsid w:val="004A1375"/>
    <w:rsid w:val="004A13D3"/>
    <w:rsid w:val="004A1406"/>
    <w:rsid w:val="004A18F5"/>
    <w:rsid w:val="004A18FA"/>
    <w:rsid w:val="004A1D42"/>
    <w:rsid w:val="004A1E7F"/>
    <w:rsid w:val="004A23B8"/>
    <w:rsid w:val="004A266D"/>
    <w:rsid w:val="004A28B3"/>
    <w:rsid w:val="004A2B8D"/>
    <w:rsid w:val="004A2CEA"/>
    <w:rsid w:val="004A2E60"/>
    <w:rsid w:val="004A3D99"/>
    <w:rsid w:val="004A3DE0"/>
    <w:rsid w:val="004A3EE9"/>
    <w:rsid w:val="004A47E1"/>
    <w:rsid w:val="004A4836"/>
    <w:rsid w:val="004A4BD6"/>
    <w:rsid w:val="004A4CDA"/>
    <w:rsid w:val="004A50AC"/>
    <w:rsid w:val="004A5258"/>
    <w:rsid w:val="004A52FD"/>
    <w:rsid w:val="004A54E8"/>
    <w:rsid w:val="004A557A"/>
    <w:rsid w:val="004A5FA9"/>
    <w:rsid w:val="004A607A"/>
    <w:rsid w:val="004A622A"/>
    <w:rsid w:val="004A6640"/>
    <w:rsid w:val="004A66EC"/>
    <w:rsid w:val="004A6B7E"/>
    <w:rsid w:val="004A72F5"/>
    <w:rsid w:val="004A76B1"/>
    <w:rsid w:val="004A7D6B"/>
    <w:rsid w:val="004B0179"/>
    <w:rsid w:val="004B0240"/>
    <w:rsid w:val="004B024B"/>
    <w:rsid w:val="004B02D9"/>
    <w:rsid w:val="004B0870"/>
    <w:rsid w:val="004B08B5"/>
    <w:rsid w:val="004B0AAB"/>
    <w:rsid w:val="004B0C6C"/>
    <w:rsid w:val="004B11E4"/>
    <w:rsid w:val="004B177B"/>
    <w:rsid w:val="004B1B6D"/>
    <w:rsid w:val="004B1B8E"/>
    <w:rsid w:val="004B1C7B"/>
    <w:rsid w:val="004B20B3"/>
    <w:rsid w:val="004B2486"/>
    <w:rsid w:val="004B259D"/>
    <w:rsid w:val="004B2C56"/>
    <w:rsid w:val="004B3374"/>
    <w:rsid w:val="004B3768"/>
    <w:rsid w:val="004B44C8"/>
    <w:rsid w:val="004B498E"/>
    <w:rsid w:val="004B4C57"/>
    <w:rsid w:val="004B5703"/>
    <w:rsid w:val="004B6635"/>
    <w:rsid w:val="004B6D4A"/>
    <w:rsid w:val="004B7056"/>
    <w:rsid w:val="004B796C"/>
    <w:rsid w:val="004B7B62"/>
    <w:rsid w:val="004B7BC3"/>
    <w:rsid w:val="004C02D9"/>
    <w:rsid w:val="004C0A04"/>
    <w:rsid w:val="004C0BF3"/>
    <w:rsid w:val="004C0C0A"/>
    <w:rsid w:val="004C0DAB"/>
    <w:rsid w:val="004C0F8D"/>
    <w:rsid w:val="004C11BA"/>
    <w:rsid w:val="004C14E9"/>
    <w:rsid w:val="004C17E9"/>
    <w:rsid w:val="004C20BD"/>
    <w:rsid w:val="004C260E"/>
    <w:rsid w:val="004C296E"/>
    <w:rsid w:val="004C2CF0"/>
    <w:rsid w:val="004C38C5"/>
    <w:rsid w:val="004C3AE5"/>
    <w:rsid w:val="004C3B07"/>
    <w:rsid w:val="004C4380"/>
    <w:rsid w:val="004C46C8"/>
    <w:rsid w:val="004C47F6"/>
    <w:rsid w:val="004C5001"/>
    <w:rsid w:val="004C562A"/>
    <w:rsid w:val="004C57EA"/>
    <w:rsid w:val="004C58A4"/>
    <w:rsid w:val="004C5B15"/>
    <w:rsid w:val="004C5D2E"/>
    <w:rsid w:val="004C6099"/>
    <w:rsid w:val="004C60AA"/>
    <w:rsid w:val="004C60AC"/>
    <w:rsid w:val="004C654B"/>
    <w:rsid w:val="004C6A06"/>
    <w:rsid w:val="004C723D"/>
    <w:rsid w:val="004C73D9"/>
    <w:rsid w:val="004C7787"/>
    <w:rsid w:val="004C793B"/>
    <w:rsid w:val="004C7D97"/>
    <w:rsid w:val="004C7EDB"/>
    <w:rsid w:val="004D02CA"/>
    <w:rsid w:val="004D03C1"/>
    <w:rsid w:val="004D08E1"/>
    <w:rsid w:val="004D0B00"/>
    <w:rsid w:val="004D0C10"/>
    <w:rsid w:val="004D0C6A"/>
    <w:rsid w:val="004D0D4B"/>
    <w:rsid w:val="004D1267"/>
    <w:rsid w:val="004D12DE"/>
    <w:rsid w:val="004D1761"/>
    <w:rsid w:val="004D18A9"/>
    <w:rsid w:val="004D1CA9"/>
    <w:rsid w:val="004D1F2A"/>
    <w:rsid w:val="004D2018"/>
    <w:rsid w:val="004D214F"/>
    <w:rsid w:val="004D2202"/>
    <w:rsid w:val="004D257B"/>
    <w:rsid w:val="004D28A3"/>
    <w:rsid w:val="004D2E7C"/>
    <w:rsid w:val="004D3385"/>
    <w:rsid w:val="004D3A8A"/>
    <w:rsid w:val="004D3BCF"/>
    <w:rsid w:val="004D3BEC"/>
    <w:rsid w:val="004D3E85"/>
    <w:rsid w:val="004D4051"/>
    <w:rsid w:val="004D4071"/>
    <w:rsid w:val="004D4140"/>
    <w:rsid w:val="004D4198"/>
    <w:rsid w:val="004D4376"/>
    <w:rsid w:val="004D5746"/>
    <w:rsid w:val="004D5F2B"/>
    <w:rsid w:val="004D6111"/>
    <w:rsid w:val="004D67EF"/>
    <w:rsid w:val="004D6B76"/>
    <w:rsid w:val="004D73B3"/>
    <w:rsid w:val="004D74F3"/>
    <w:rsid w:val="004D76C7"/>
    <w:rsid w:val="004D79EE"/>
    <w:rsid w:val="004D7ACA"/>
    <w:rsid w:val="004E001B"/>
    <w:rsid w:val="004E03E1"/>
    <w:rsid w:val="004E0613"/>
    <w:rsid w:val="004E0784"/>
    <w:rsid w:val="004E087D"/>
    <w:rsid w:val="004E0969"/>
    <w:rsid w:val="004E0A75"/>
    <w:rsid w:val="004E0BBD"/>
    <w:rsid w:val="004E0D5C"/>
    <w:rsid w:val="004E0F10"/>
    <w:rsid w:val="004E1226"/>
    <w:rsid w:val="004E125F"/>
    <w:rsid w:val="004E1390"/>
    <w:rsid w:val="004E13B9"/>
    <w:rsid w:val="004E2268"/>
    <w:rsid w:val="004E2439"/>
    <w:rsid w:val="004E2B2E"/>
    <w:rsid w:val="004E2E81"/>
    <w:rsid w:val="004E30D7"/>
    <w:rsid w:val="004E3100"/>
    <w:rsid w:val="004E324B"/>
    <w:rsid w:val="004E349C"/>
    <w:rsid w:val="004E3E19"/>
    <w:rsid w:val="004E3E3F"/>
    <w:rsid w:val="004E4014"/>
    <w:rsid w:val="004E4414"/>
    <w:rsid w:val="004E4785"/>
    <w:rsid w:val="004E507E"/>
    <w:rsid w:val="004E56AC"/>
    <w:rsid w:val="004E5708"/>
    <w:rsid w:val="004E58A9"/>
    <w:rsid w:val="004E58DA"/>
    <w:rsid w:val="004E5C10"/>
    <w:rsid w:val="004E5EF9"/>
    <w:rsid w:val="004E69C4"/>
    <w:rsid w:val="004E75A6"/>
    <w:rsid w:val="004E7723"/>
    <w:rsid w:val="004E7ABF"/>
    <w:rsid w:val="004E7DD8"/>
    <w:rsid w:val="004F08B9"/>
    <w:rsid w:val="004F09F5"/>
    <w:rsid w:val="004F0AFA"/>
    <w:rsid w:val="004F0C23"/>
    <w:rsid w:val="004F0CAA"/>
    <w:rsid w:val="004F0E59"/>
    <w:rsid w:val="004F0F0D"/>
    <w:rsid w:val="004F11F3"/>
    <w:rsid w:val="004F1233"/>
    <w:rsid w:val="004F1D87"/>
    <w:rsid w:val="004F24EF"/>
    <w:rsid w:val="004F275A"/>
    <w:rsid w:val="004F29F2"/>
    <w:rsid w:val="004F2BB7"/>
    <w:rsid w:val="004F3145"/>
    <w:rsid w:val="004F32E5"/>
    <w:rsid w:val="004F367F"/>
    <w:rsid w:val="004F36B8"/>
    <w:rsid w:val="004F3885"/>
    <w:rsid w:val="004F3AAD"/>
    <w:rsid w:val="004F3C13"/>
    <w:rsid w:val="004F3D3F"/>
    <w:rsid w:val="004F3F26"/>
    <w:rsid w:val="004F4217"/>
    <w:rsid w:val="004F47F9"/>
    <w:rsid w:val="004F495F"/>
    <w:rsid w:val="004F4B3C"/>
    <w:rsid w:val="004F4D53"/>
    <w:rsid w:val="004F5530"/>
    <w:rsid w:val="004F558E"/>
    <w:rsid w:val="004F5BB2"/>
    <w:rsid w:val="004F6DF1"/>
    <w:rsid w:val="004F7579"/>
    <w:rsid w:val="004F768E"/>
    <w:rsid w:val="004F784C"/>
    <w:rsid w:val="004F7B5A"/>
    <w:rsid w:val="005002C2"/>
    <w:rsid w:val="005002F3"/>
    <w:rsid w:val="0050034E"/>
    <w:rsid w:val="005008F8"/>
    <w:rsid w:val="00500910"/>
    <w:rsid w:val="00500C90"/>
    <w:rsid w:val="00500D34"/>
    <w:rsid w:val="005015F3"/>
    <w:rsid w:val="0050170F"/>
    <w:rsid w:val="005019B2"/>
    <w:rsid w:val="00501A02"/>
    <w:rsid w:val="005020A0"/>
    <w:rsid w:val="005021C0"/>
    <w:rsid w:val="005025FC"/>
    <w:rsid w:val="00502BE8"/>
    <w:rsid w:val="00502F80"/>
    <w:rsid w:val="005030FE"/>
    <w:rsid w:val="005031DD"/>
    <w:rsid w:val="00503209"/>
    <w:rsid w:val="00503551"/>
    <w:rsid w:val="00503727"/>
    <w:rsid w:val="00503B8C"/>
    <w:rsid w:val="00503FEE"/>
    <w:rsid w:val="005047FF"/>
    <w:rsid w:val="005049BE"/>
    <w:rsid w:val="00504A72"/>
    <w:rsid w:val="00504F09"/>
    <w:rsid w:val="005052B7"/>
    <w:rsid w:val="0050564B"/>
    <w:rsid w:val="00505D1C"/>
    <w:rsid w:val="0050613C"/>
    <w:rsid w:val="00506145"/>
    <w:rsid w:val="0050656B"/>
    <w:rsid w:val="005068CA"/>
    <w:rsid w:val="00506DDA"/>
    <w:rsid w:val="00506FC1"/>
    <w:rsid w:val="00507152"/>
    <w:rsid w:val="00507F90"/>
    <w:rsid w:val="00510012"/>
    <w:rsid w:val="00510114"/>
    <w:rsid w:val="00510659"/>
    <w:rsid w:val="00510DE5"/>
    <w:rsid w:val="005112CF"/>
    <w:rsid w:val="005114F1"/>
    <w:rsid w:val="00511CD9"/>
    <w:rsid w:val="0051200D"/>
    <w:rsid w:val="0051217F"/>
    <w:rsid w:val="005123A8"/>
    <w:rsid w:val="00512866"/>
    <w:rsid w:val="005132F0"/>
    <w:rsid w:val="00513627"/>
    <w:rsid w:val="0051378A"/>
    <w:rsid w:val="005141E0"/>
    <w:rsid w:val="00514455"/>
    <w:rsid w:val="00514C08"/>
    <w:rsid w:val="00515394"/>
    <w:rsid w:val="00515916"/>
    <w:rsid w:val="00515C0E"/>
    <w:rsid w:val="00515C69"/>
    <w:rsid w:val="00516687"/>
    <w:rsid w:val="00516EF2"/>
    <w:rsid w:val="00516FE4"/>
    <w:rsid w:val="0051776F"/>
    <w:rsid w:val="005178E3"/>
    <w:rsid w:val="00517CF0"/>
    <w:rsid w:val="00517EBB"/>
    <w:rsid w:val="00520238"/>
    <w:rsid w:val="005203F4"/>
    <w:rsid w:val="0052045D"/>
    <w:rsid w:val="005205F2"/>
    <w:rsid w:val="005207FF"/>
    <w:rsid w:val="00520B3E"/>
    <w:rsid w:val="00520E7E"/>
    <w:rsid w:val="00520F27"/>
    <w:rsid w:val="00520F31"/>
    <w:rsid w:val="0052155F"/>
    <w:rsid w:val="00521C64"/>
    <w:rsid w:val="0052287D"/>
    <w:rsid w:val="0052290E"/>
    <w:rsid w:val="00522F5D"/>
    <w:rsid w:val="00522F8E"/>
    <w:rsid w:val="00523162"/>
    <w:rsid w:val="005232F9"/>
    <w:rsid w:val="0052350E"/>
    <w:rsid w:val="0052365D"/>
    <w:rsid w:val="0052398E"/>
    <w:rsid w:val="00523EB5"/>
    <w:rsid w:val="0052476F"/>
    <w:rsid w:val="005254A6"/>
    <w:rsid w:val="0052557E"/>
    <w:rsid w:val="005255FA"/>
    <w:rsid w:val="0052621E"/>
    <w:rsid w:val="005263E1"/>
    <w:rsid w:val="0052651C"/>
    <w:rsid w:val="00526649"/>
    <w:rsid w:val="00527074"/>
    <w:rsid w:val="00527221"/>
    <w:rsid w:val="00527EDC"/>
    <w:rsid w:val="0053006F"/>
    <w:rsid w:val="0053021F"/>
    <w:rsid w:val="0053044D"/>
    <w:rsid w:val="005304BF"/>
    <w:rsid w:val="0053091A"/>
    <w:rsid w:val="00530994"/>
    <w:rsid w:val="00530D24"/>
    <w:rsid w:val="00531197"/>
    <w:rsid w:val="0053136C"/>
    <w:rsid w:val="00531448"/>
    <w:rsid w:val="0053162B"/>
    <w:rsid w:val="005317AA"/>
    <w:rsid w:val="00531C7E"/>
    <w:rsid w:val="00532038"/>
    <w:rsid w:val="005323A0"/>
    <w:rsid w:val="00532795"/>
    <w:rsid w:val="0053295C"/>
    <w:rsid w:val="00532AD2"/>
    <w:rsid w:val="00532D52"/>
    <w:rsid w:val="0053313B"/>
    <w:rsid w:val="00533421"/>
    <w:rsid w:val="005334F7"/>
    <w:rsid w:val="00533AF8"/>
    <w:rsid w:val="00533C25"/>
    <w:rsid w:val="00534243"/>
    <w:rsid w:val="00534524"/>
    <w:rsid w:val="00534A5E"/>
    <w:rsid w:val="00534D5E"/>
    <w:rsid w:val="00534EF0"/>
    <w:rsid w:val="00534F5B"/>
    <w:rsid w:val="005350EB"/>
    <w:rsid w:val="00535152"/>
    <w:rsid w:val="005351AC"/>
    <w:rsid w:val="0053526F"/>
    <w:rsid w:val="00535619"/>
    <w:rsid w:val="0053571D"/>
    <w:rsid w:val="00535917"/>
    <w:rsid w:val="00535A26"/>
    <w:rsid w:val="00535D25"/>
    <w:rsid w:val="00535F82"/>
    <w:rsid w:val="00536161"/>
    <w:rsid w:val="00536F7B"/>
    <w:rsid w:val="00536FCF"/>
    <w:rsid w:val="005370BA"/>
    <w:rsid w:val="005370DA"/>
    <w:rsid w:val="005375E8"/>
    <w:rsid w:val="005377A0"/>
    <w:rsid w:val="00537E73"/>
    <w:rsid w:val="00537F17"/>
    <w:rsid w:val="0054090F"/>
    <w:rsid w:val="00540CE1"/>
    <w:rsid w:val="00540FAF"/>
    <w:rsid w:val="00541A9F"/>
    <w:rsid w:val="00541D2C"/>
    <w:rsid w:val="00541E66"/>
    <w:rsid w:val="005421C7"/>
    <w:rsid w:val="00542282"/>
    <w:rsid w:val="00542B47"/>
    <w:rsid w:val="00543350"/>
    <w:rsid w:val="005435F0"/>
    <w:rsid w:val="00543667"/>
    <w:rsid w:val="005444C3"/>
    <w:rsid w:val="0054456A"/>
    <w:rsid w:val="005446EE"/>
    <w:rsid w:val="00544F94"/>
    <w:rsid w:val="00545AB8"/>
    <w:rsid w:val="00545CF9"/>
    <w:rsid w:val="00546744"/>
    <w:rsid w:val="00546F2C"/>
    <w:rsid w:val="00547138"/>
    <w:rsid w:val="0054784D"/>
    <w:rsid w:val="005479C5"/>
    <w:rsid w:val="00547DA8"/>
    <w:rsid w:val="005502C2"/>
    <w:rsid w:val="0055083A"/>
    <w:rsid w:val="00551115"/>
    <w:rsid w:val="00551523"/>
    <w:rsid w:val="005516A4"/>
    <w:rsid w:val="00551C13"/>
    <w:rsid w:val="00551CFB"/>
    <w:rsid w:val="00551D0B"/>
    <w:rsid w:val="00551DD9"/>
    <w:rsid w:val="00551E70"/>
    <w:rsid w:val="005523F6"/>
    <w:rsid w:val="005525F2"/>
    <w:rsid w:val="005527E7"/>
    <w:rsid w:val="005529CC"/>
    <w:rsid w:val="00552E41"/>
    <w:rsid w:val="0055356E"/>
    <w:rsid w:val="005535E4"/>
    <w:rsid w:val="0055386D"/>
    <w:rsid w:val="00553896"/>
    <w:rsid w:val="005538CB"/>
    <w:rsid w:val="0055394E"/>
    <w:rsid w:val="00553C50"/>
    <w:rsid w:val="00553D14"/>
    <w:rsid w:val="00554979"/>
    <w:rsid w:val="00554EFE"/>
    <w:rsid w:val="00555121"/>
    <w:rsid w:val="00555145"/>
    <w:rsid w:val="005552B9"/>
    <w:rsid w:val="00555957"/>
    <w:rsid w:val="00555C4A"/>
    <w:rsid w:val="00555D27"/>
    <w:rsid w:val="005561DB"/>
    <w:rsid w:val="005561FC"/>
    <w:rsid w:val="00556409"/>
    <w:rsid w:val="00556910"/>
    <w:rsid w:val="00556B3A"/>
    <w:rsid w:val="00556C0A"/>
    <w:rsid w:val="00556C17"/>
    <w:rsid w:val="00556C1E"/>
    <w:rsid w:val="00556DD4"/>
    <w:rsid w:val="00557CAB"/>
    <w:rsid w:val="00557F47"/>
    <w:rsid w:val="00560234"/>
    <w:rsid w:val="0056046C"/>
    <w:rsid w:val="0056047A"/>
    <w:rsid w:val="00560629"/>
    <w:rsid w:val="005609E1"/>
    <w:rsid w:val="00560D5C"/>
    <w:rsid w:val="005611CF"/>
    <w:rsid w:val="005612C0"/>
    <w:rsid w:val="0056159A"/>
    <w:rsid w:val="00561FBF"/>
    <w:rsid w:val="00562099"/>
    <w:rsid w:val="005620B3"/>
    <w:rsid w:val="00562185"/>
    <w:rsid w:val="005628A2"/>
    <w:rsid w:val="00562CB3"/>
    <w:rsid w:val="00562EA8"/>
    <w:rsid w:val="0056315C"/>
    <w:rsid w:val="005632FA"/>
    <w:rsid w:val="00563DB6"/>
    <w:rsid w:val="0056424A"/>
    <w:rsid w:val="0056426C"/>
    <w:rsid w:val="005647B6"/>
    <w:rsid w:val="00564E29"/>
    <w:rsid w:val="00564EB5"/>
    <w:rsid w:val="00565088"/>
    <w:rsid w:val="005652FF"/>
    <w:rsid w:val="0056571E"/>
    <w:rsid w:val="0056573C"/>
    <w:rsid w:val="00565A03"/>
    <w:rsid w:val="00565B09"/>
    <w:rsid w:val="00565E3D"/>
    <w:rsid w:val="00565F5A"/>
    <w:rsid w:val="005669E2"/>
    <w:rsid w:val="00566B24"/>
    <w:rsid w:val="00566BA0"/>
    <w:rsid w:val="00566C57"/>
    <w:rsid w:val="00566CF8"/>
    <w:rsid w:val="00567398"/>
    <w:rsid w:val="00567A5D"/>
    <w:rsid w:val="00567BD7"/>
    <w:rsid w:val="00567E76"/>
    <w:rsid w:val="0057037E"/>
    <w:rsid w:val="00570A27"/>
    <w:rsid w:val="00570AE6"/>
    <w:rsid w:val="00570B14"/>
    <w:rsid w:val="00570C1D"/>
    <w:rsid w:val="005711C3"/>
    <w:rsid w:val="005713C7"/>
    <w:rsid w:val="00571AEC"/>
    <w:rsid w:val="00572163"/>
    <w:rsid w:val="0057281D"/>
    <w:rsid w:val="00572850"/>
    <w:rsid w:val="00572885"/>
    <w:rsid w:val="005728FE"/>
    <w:rsid w:val="00572A18"/>
    <w:rsid w:val="00572D43"/>
    <w:rsid w:val="00572EAB"/>
    <w:rsid w:val="00573044"/>
    <w:rsid w:val="005732FC"/>
    <w:rsid w:val="00573590"/>
    <w:rsid w:val="00573593"/>
    <w:rsid w:val="00573D19"/>
    <w:rsid w:val="00573EB3"/>
    <w:rsid w:val="00573FA1"/>
    <w:rsid w:val="00574285"/>
    <w:rsid w:val="005749C3"/>
    <w:rsid w:val="00574A63"/>
    <w:rsid w:val="00574D10"/>
    <w:rsid w:val="005750B7"/>
    <w:rsid w:val="005753CC"/>
    <w:rsid w:val="005754A2"/>
    <w:rsid w:val="005756DF"/>
    <w:rsid w:val="0057598C"/>
    <w:rsid w:val="00575EE9"/>
    <w:rsid w:val="00575F3E"/>
    <w:rsid w:val="00575F66"/>
    <w:rsid w:val="0057606C"/>
    <w:rsid w:val="005762A2"/>
    <w:rsid w:val="00576724"/>
    <w:rsid w:val="005767E6"/>
    <w:rsid w:val="00576ED5"/>
    <w:rsid w:val="005774FF"/>
    <w:rsid w:val="00577CD5"/>
    <w:rsid w:val="00577EAA"/>
    <w:rsid w:val="00577FA9"/>
    <w:rsid w:val="00577FCB"/>
    <w:rsid w:val="005806F5"/>
    <w:rsid w:val="00580C79"/>
    <w:rsid w:val="00580D8C"/>
    <w:rsid w:val="00580E99"/>
    <w:rsid w:val="00580EC3"/>
    <w:rsid w:val="00580F82"/>
    <w:rsid w:val="00581123"/>
    <w:rsid w:val="005814F0"/>
    <w:rsid w:val="00581D5E"/>
    <w:rsid w:val="005820DD"/>
    <w:rsid w:val="00582386"/>
    <w:rsid w:val="00582606"/>
    <w:rsid w:val="00582798"/>
    <w:rsid w:val="005828A9"/>
    <w:rsid w:val="00582972"/>
    <w:rsid w:val="005829F6"/>
    <w:rsid w:val="00582A3C"/>
    <w:rsid w:val="00582C4C"/>
    <w:rsid w:val="00582F37"/>
    <w:rsid w:val="005833EA"/>
    <w:rsid w:val="005835BC"/>
    <w:rsid w:val="005836F8"/>
    <w:rsid w:val="00583E62"/>
    <w:rsid w:val="00583E6C"/>
    <w:rsid w:val="005840D8"/>
    <w:rsid w:val="0058449D"/>
    <w:rsid w:val="00584971"/>
    <w:rsid w:val="00584A71"/>
    <w:rsid w:val="00584BA4"/>
    <w:rsid w:val="00584D99"/>
    <w:rsid w:val="00585E38"/>
    <w:rsid w:val="005862A3"/>
    <w:rsid w:val="00586387"/>
    <w:rsid w:val="00586912"/>
    <w:rsid w:val="00586B4D"/>
    <w:rsid w:val="00586BCF"/>
    <w:rsid w:val="00586CA2"/>
    <w:rsid w:val="00586FDA"/>
    <w:rsid w:val="00587019"/>
    <w:rsid w:val="00587193"/>
    <w:rsid w:val="005871C0"/>
    <w:rsid w:val="00587C7B"/>
    <w:rsid w:val="00587EF9"/>
    <w:rsid w:val="00587F8D"/>
    <w:rsid w:val="0059012C"/>
    <w:rsid w:val="00590186"/>
    <w:rsid w:val="005901FE"/>
    <w:rsid w:val="00590679"/>
    <w:rsid w:val="00591B5A"/>
    <w:rsid w:val="005924AF"/>
    <w:rsid w:val="0059250A"/>
    <w:rsid w:val="0059254F"/>
    <w:rsid w:val="0059287D"/>
    <w:rsid w:val="00592A16"/>
    <w:rsid w:val="00592C45"/>
    <w:rsid w:val="00592DE5"/>
    <w:rsid w:val="0059320A"/>
    <w:rsid w:val="00593252"/>
    <w:rsid w:val="005932D3"/>
    <w:rsid w:val="005933CC"/>
    <w:rsid w:val="00593606"/>
    <w:rsid w:val="00593BE2"/>
    <w:rsid w:val="00593F91"/>
    <w:rsid w:val="0059444B"/>
    <w:rsid w:val="0059496C"/>
    <w:rsid w:val="00594DA4"/>
    <w:rsid w:val="00595242"/>
    <w:rsid w:val="00595538"/>
    <w:rsid w:val="00595A3F"/>
    <w:rsid w:val="00595AF9"/>
    <w:rsid w:val="00595C80"/>
    <w:rsid w:val="0059622F"/>
    <w:rsid w:val="005965D6"/>
    <w:rsid w:val="0059684D"/>
    <w:rsid w:val="00597174"/>
    <w:rsid w:val="00597399"/>
    <w:rsid w:val="00597916"/>
    <w:rsid w:val="00597AA6"/>
    <w:rsid w:val="00597B9E"/>
    <w:rsid w:val="005A0144"/>
    <w:rsid w:val="005A04C8"/>
    <w:rsid w:val="005A0892"/>
    <w:rsid w:val="005A0B7D"/>
    <w:rsid w:val="005A0BF4"/>
    <w:rsid w:val="005A15A0"/>
    <w:rsid w:val="005A182E"/>
    <w:rsid w:val="005A279B"/>
    <w:rsid w:val="005A2B3B"/>
    <w:rsid w:val="005A2DBB"/>
    <w:rsid w:val="005A2DD4"/>
    <w:rsid w:val="005A2F26"/>
    <w:rsid w:val="005A3249"/>
    <w:rsid w:val="005A33C2"/>
    <w:rsid w:val="005A34DA"/>
    <w:rsid w:val="005A36D5"/>
    <w:rsid w:val="005A371C"/>
    <w:rsid w:val="005A3CAA"/>
    <w:rsid w:val="005A3E16"/>
    <w:rsid w:val="005A3E9D"/>
    <w:rsid w:val="005A3FC5"/>
    <w:rsid w:val="005A3FD0"/>
    <w:rsid w:val="005A442B"/>
    <w:rsid w:val="005A48FB"/>
    <w:rsid w:val="005A4956"/>
    <w:rsid w:val="005A4A8F"/>
    <w:rsid w:val="005A4B7B"/>
    <w:rsid w:val="005A5080"/>
    <w:rsid w:val="005A5554"/>
    <w:rsid w:val="005A579D"/>
    <w:rsid w:val="005A5C68"/>
    <w:rsid w:val="005A5E44"/>
    <w:rsid w:val="005A61FB"/>
    <w:rsid w:val="005A64F7"/>
    <w:rsid w:val="005A67C1"/>
    <w:rsid w:val="005A6DFE"/>
    <w:rsid w:val="005A70F5"/>
    <w:rsid w:val="005A739C"/>
    <w:rsid w:val="005A765B"/>
    <w:rsid w:val="005A78BA"/>
    <w:rsid w:val="005A7FA1"/>
    <w:rsid w:val="005B0279"/>
    <w:rsid w:val="005B06A9"/>
    <w:rsid w:val="005B08E8"/>
    <w:rsid w:val="005B0935"/>
    <w:rsid w:val="005B0AEA"/>
    <w:rsid w:val="005B125B"/>
    <w:rsid w:val="005B1467"/>
    <w:rsid w:val="005B151A"/>
    <w:rsid w:val="005B175B"/>
    <w:rsid w:val="005B18F5"/>
    <w:rsid w:val="005B1B75"/>
    <w:rsid w:val="005B1ECF"/>
    <w:rsid w:val="005B20BA"/>
    <w:rsid w:val="005B3161"/>
    <w:rsid w:val="005B31CF"/>
    <w:rsid w:val="005B3570"/>
    <w:rsid w:val="005B3888"/>
    <w:rsid w:val="005B3A5B"/>
    <w:rsid w:val="005B3B07"/>
    <w:rsid w:val="005B3DA3"/>
    <w:rsid w:val="005B442A"/>
    <w:rsid w:val="005B456B"/>
    <w:rsid w:val="005B47EC"/>
    <w:rsid w:val="005B4DF7"/>
    <w:rsid w:val="005B539A"/>
    <w:rsid w:val="005B55B8"/>
    <w:rsid w:val="005B55EB"/>
    <w:rsid w:val="005B5F2F"/>
    <w:rsid w:val="005B63D1"/>
    <w:rsid w:val="005B690B"/>
    <w:rsid w:val="005B6CDE"/>
    <w:rsid w:val="005B6ED4"/>
    <w:rsid w:val="005B707B"/>
    <w:rsid w:val="005B70F4"/>
    <w:rsid w:val="005B70FF"/>
    <w:rsid w:val="005B73EB"/>
    <w:rsid w:val="005B7583"/>
    <w:rsid w:val="005B76DD"/>
    <w:rsid w:val="005B7947"/>
    <w:rsid w:val="005B7C54"/>
    <w:rsid w:val="005B7F8C"/>
    <w:rsid w:val="005C0081"/>
    <w:rsid w:val="005C03A7"/>
    <w:rsid w:val="005C043D"/>
    <w:rsid w:val="005C0657"/>
    <w:rsid w:val="005C07AC"/>
    <w:rsid w:val="005C0B8E"/>
    <w:rsid w:val="005C0D8E"/>
    <w:rsid w:val="005C104B"/>
    <w:rsid w:val="005C10A1"/>
    <w:rsid w:val="005C11B4"/>
    <w:rsid w:val="005C12CA"/>
    <w:rsid w:val="005C171B"/>
    <w:rsid w:val="005C19C9"/>
    <w:rsid w:val="005C1EC1"/>
    <w:rsid w:val="005C21B6"/>
    <w:rsid w:val="005C22B7"/>
    <w:rsid w:val="005C27C4"/>
    <w:rsid w:val="005C28F7"/>
    <w:rsid w:val="005C2990"/>
    <w:rsid w:val="005C3001"/>
    <w:rsid w:val="005C3130"/>
    <w:rsid w:val="005C325E"/>
    <w:rsid w:val="005C3C9B"/>
    <w:rsid w:val="005C41E5"/>
    <w:rsid w:val="005C4282"/>
    <w:rsid w:val="005C4634"/>
    <w:rsid w:val="005C4C0C"/>
    <w:rsid w:val="005C52B6"/>
    <w:rsid w:val="005C52F9"/>
    <w:rsid w:val="005C5439"/>
    <w:rsid w:val="005C5448"/>
    <w:rsid w:val="005C54EE"/>
    <w:rsid w:val="005C5691"/>
    <w:rsid w:val="005C56FE"/>
    <w:rsid w:val="005C5F50"/>
    <w:rsid w:val="005C6FE0"/>
    <w:rsid w:val="005C7722"/>
    <w:rsid w:val="005C7BC1"/>
    <w:rsid w:val="005C7EFE"/>
    <w:rsid w:val="005D0135"/>
    <w:rsid w:val="005D0238"/>
    <w:rsid w:val="005D0274"/>
    <w:rsid w:val="005D0398"/>
    <w:rsid w:val="005D0601"/>
    <w:rsid w:val="005D0AC2"/>
    <w:rsid w:val="005D0E34"/>
    <w:rsid w:val="005D24FF"/>
    <w:rsid w:val="005D26C4"/>
    <w:rsid w:val="005D29B7"/>
    <w:rsid w:val="005D2EA4"/>
    <w:rsid w:val="005D343A"/>
    <w:rsid w:val="005D3A00"/>
    <w:rsid w:val="005D3D2C"/>
    <w:rsid w:val="005D3F02"/>
    <w:rsid w:val="005D405F"/>
    <w:rsid w:val="005D4183"/>
    <w:rsid w:val="005D42E0"/>
    <w:rsid w:val="005D4E3C"/>
    <w:rsid w:val="005D4EB8"/>
    <w:rsid w:val="005D531E"/>
    <w:rsid w:val="005D5505"/>
    <w:rsid w:val="005D5812"/>
    <w:rsid w:val="005D5EFE"/>
    <w:rsid w:val="005D60C0"/>
    <w:rsid w:val="005D68FD"/>
    <w:rsid w:val="005D6B4F"/>
    <w:rsid w:val="005D6F97"/>
    <w:rsid w:val="005D729B"/>
    <w:rsid w:val="005D79D8"/>
    <w:rsid w:val="005D7B08"/>
    <w:rsid w:val="005D7B34"/>
    <w:rsid w:val="005D7BD3"/>
    <w:rsid w:val="005D7E1C"/>
    <w:rsid w:val="005D7EB8"/>
    <w:rsid w:val="005E028F"/>
    <w:rsid w:val="005E11BA"/>
    <w:rsid w:val="005E1A10"/>
    <w:rsid w:val="005E211E"/>
    <w:rsid w:val="005E21B4"/>
    <w:rsid w:val="005E2206"/>
    <w:rsid w:val="005E27DA"/>
    <w:rsid w:val="005E2D5F"/>
    <w:rsid w:val="005E2FDF"/>
    <w:rsid w:val="005E31D6"/>
    <w:rsid w:val="005E3B8C"/>
    <w:rsid w:val="005E46EB"/>
    <w:rsid w:val="005E47BB"/>
    <w:rsid w:val="005E4F3F"/>
    <w:rsid w:val="005E4FAA"/>
    <w:rsid w:val="005E5104"/>
    <w:rsid w:val="005E5272"/>
    <w:rsid w:val="005E56C9"/>
    <w:rsid w:val="005E5871"/>
    <w:rsid w:val="005E5ECC"/>
    <w:rsid w:val="005E5EDF"/>
    <w:rsid w:val="005E5FC5"/>
    <w:rsid w:val="005E6564"/>
    <w:rsid w:val="005E67D5"/>
    <w:rsid w:val="005E6814"/>
    <w:rsid w:val="005E6865"/>
    <w:rsid w:val="005E69B2"/>
    <w:rsid w:val="005F0739"/>
    <w:rsid w:val="005F11A3"/>
    <w:rsid w:val="005F13B4"/>
    <w:rsid w:val="005F14F7"/>
    <w:rsid w:val="005F1631"/>
    <w:rsid w:val="005F1716"/>
    <w:rsid w:val="005F1775"/>
    <w:rsid w:val="005F1CAF"/>
    <w:rsid w:val="005F22FE"/>
    <w:rsid w:val="005F251D"/>
    <w:rsid w:val="005F31A7"/>
    <w:rsid w:val="005F33F2"/>
    <w:rsid w:val="005F345E"/>
    <w:rsid w:val="005F3663"/>
    <w:rsid w:val="005F38CC"/>
    <w:rsid w:val="005F44EA"/>
    <w:rsid w:val="005F49B1"/>
    <w:rsid w:val="005F4EE5"/>
    <w:rsid w:val="005F56CC"/>
    <w:rsid w:val="005F5752"/>
    <w:rsid w:val="005F594D"/>
    <w:rsid w:val="005F5985"/>
    <w:rsid w:val="005F6023"/>
    <w:rsid w:val="005F66CD"/>
    <w:rsid w:val="005F680B"/>
    <w:rsid w:val="005F69A5"/>
    <w:rsid w:val="005F6B10"/>
    <w:rsid w:val="005F78C9"/>
    <w:rsid w:val="005F7A03"/>
    <w:rsid w:val="005F7B70"/>
    <w:rsid w:val="006001C2"/>
    <w:rsid w:val="00600589"/>
    <w:rsid w:val="00600691"/>
    <w:rsid w:val="0060075D"/>
    <w:rsid w:val="00600B92"/>
    <w:rsid w:val="00600DEA"/>
    <w:rsid w:val="00600FD4"/>
    <w:rsid w:val="00601B51"/>
    <w:rsid w:val="00601C3C"/>
    <w:rsid w:val="00601CAE"/>
    <w:rsid w:val="00601EBE"/>
    <w:rsid w:val="00602177"/>
    <w:rsid w:val="00602903"/>
    <w:rsid w:val="006029B1"/>
    <w:rsid w:val="00602A2B"/>
    <w:rsid w:val="00603538"/>
    <w:rsid w:val="00603870"/>
    <w:rsid w:val="0060417D"/>
    <w:rsid w:val="00604921"/>
    <w:rsid w:val="00605477"/>
    <w:rsid w:val="00605713"/>
    <w:rsid w:val="00605999"/>
    <w:rsid w:val="00606156"/>
    <w:rsid w:val="00606238"/>
    <w:rsid w:val="0060665C"/>
    <w:rsid w:val="00606C0A"/>
    <w:rsid w:val="00607017"/>
    <w:rsid w:val="00607111"/>
    <w:rsid w:val="006071F7"/>
    <w:rsid w:val="0060785A"/>
    <w:rsid w:val="00607E53"/>
    <w:rsid w:val="006101E0"/>
    <w:rsid w:val="00610E3F"/>
    <w:rsid w:val="00611B9C"/>
    <w:rsid w:val="00611EA1"/>
    <w:rsid w:val="00611F64"/>
    <w:rsid w:val="00612596"/>
    <w:rsid w:val="0061285D"/>
    <w:rsid w:val="00613135"/>
    <w:rsid w:val="00613186"/>
    <w:rsid w:val="00613212"/>
    <w:rsid w:val="00613496"/>
    <w:rsid w:val="00613BC5"/>
    <w:rsid w:val="00613DB8"/>
    <w:rsid w:val="00613DDA"/>
    <w:rsid w:val="00613E18"/>
    <w:rsid w:val="0061404F"/>
    <w:rsid w:val="00614062"/>
    <w:rsid w:val="0061464B"/>
    <w:rsid w:val="0061472B"/>
    <w:rsid w:val="0061490C"/>
    <w:rsid w:val="006150E2"/>
    <w:rsid w:val="00615B6B"/>
    <w:rsid w:val="00615FF3"/>
    <w:rsid w:val="0061613D"/>
    <w:rsid w:val="0061645B"/>
    <w:rsid w:val="006166D3"/>
    <w:rsid w:val="0061673F"/>
    <w:rsid w:val="00616757"/>
    <w:rsid w:val="00616B89"/>
    <w:rsid w:val="00617389"/>
    <w:rsid w:val="006173C5"/>
    <w:rsid w:val="006174C6"/>
    <w:rsid w:val="006175C0"/>
    <w:rsid w:val="00617752"/>
    <w:rsid w:val="00617962"/>
    <w:rsid w:val="0062014A"/>
    <w:rsid w:val="00620252"/>
    <w:rsid w:val="006205D8"/>
    <w:rsid w:val="00620A3F"/>
    <w:rsid w:val="00620AA4"/>
    <w:rsid w:val="00620E6A"/>
    <w:rsid w:val="006212DE"/>
    <w:rsid w:val="006215B5"/>
    <w:rsid w:val="00621C0A"/>
    <w:rsid w:val="00621E74"/>
    <w:rsid w:val="006222F2"/>
    <w:rsid w:val="00622C0D"/>
    <w:rsid w:val="00622DAF"/>
    <w:rsid w:val="00622FBA"/>
    <w:rsid w:val="006231A8"/>
    <w:rsid w:val="0062328C"/>
    <w:rsid w:val="00623320"/>
    <w:rsid w:val="006238FB"/>
    <w:rsid w:val="006239A8"/>
    <w:rsid w:val="006239CB"/>
    <w:rsid w:val="0062400A"/>
    <w:rsid w:val="0062403B"/>
    <w:rsid w:val="006241E5"/>
    <w:rsid w:val="0062443A"/>
    <w:rsid w:val="00624C54"/>
    <w:rsid w:val="00624DEB"/>
    <w:rsid w:val="00624DF4"/>
    <w:rsid w:val="00624F8B"/>
    <w:rsid w:val="006253D6"/>
    <w:rsid w:val="006261F7"/>
    <w:rsid w:val="0062679D"/>
    <w:rsid w:val="006267A1"/>
    <w:rsid w:val="00626C90"/>
    <w:rsid w:val="00627B92"/>
    <w:rsid w:val="00627D46"/>
    <w:rsid w:val="00630016"/>
    <w:rsid w:val="0063009C"/>
    <w:rsid w:val="00630144"/>
    <w:rsid w:val="006306B3"/>
    <w:rsid w:val="00630C1D"/>
    <w:rsid w:val="00630FBA"/>
    <w:rsid w:val="00631241"/>
    <w:rsid w:val="006312FB"/>
    <w:rsid w:val="00631422"/>
    <w:rsid w:val="00631474"/>
    <w:rsid w:val="006314C9"/>
    <w:rsid w:val="00631797"/>
    <w:rsid w:val="00631CA4"/>
    <w:rsid w:val="00631D14"/>
    <w:rsid w:val="00631F1F"/>
    <w:rsid w:val="0063241C"/>
    <w:rsid w:val="00632898"/>
    <w:rsid w:val="0063294C"/>
    <w:rsid w:val="00632A91"/>
    <w:rsid w:val="00632E94"/>
    <w:rsid w:val="00632ECA"/>
    <w:rsid w:val="00633365"/>
    <w:rsid w:val="006334CF"/>
    <w:rsid w:val="00633FD9"/>
    <w:rsid w:val="0063422B"/>
    <w:rsid w:val="006343D6"/>
    <w:rsid w:val="00634BB0"/>
    <w:rsid w:val="00634C02"/>
    <w:rsid w:val="0063519C"/>
    <w:rsid w:val="0063608C"/>
    <w:rsid w:val="006361FE"/>
    <w:rsid w:val="00636286"/>
    <w:rsid w:val="00636BF5"/>
    <w:rsid w:val="00636C17"/>
    <w:rsid w:val="00636D43"/>
    <w:rsid w:val="00636D7B"/>
    <w:rsid w:val="00636E14"/>
    <w:rsid w:val="00636F8A"/>
    <w:rsid w:val="00637322"/>
    <w:rsid w:val="006376B0"/>
    <w:rsid w:val="00637C8F"/>
    <w:rsid w:val="00637F0E"/>
    <w:rsid w:val="00640186"/>
    <w:rsid w:val="00640775"/>
    <w:rsid w:val="006408D4"/>
    <w:rsid w:val="00640B26"/>
    <w:rsid w:val="00640E5D"/>
    <w:rsid w:val="00641427"/>
    <w:rsid w:val="0064159C"/>
    <w:rsid w:val="0064193A"/>
    <w:rsid w:val="006423C9"/>
    <w:rsid w:val="0064245C"/>
    <w:rsid w:val="00642C44"/>
    <w:rsid w:val="00642C87"/>
    <w:rsid w:val="00642CD2"/>
    <w:rsid w:val="00642E8D"/>
    <w:rsid w:val="00643186"/>
    <w:rsid w:val="00643522"/>
    <w:rsid w:val="0064434C"/>
    <w:rsid w:val="00644A20"/>
    <w:rsid w:val="006451C6"/>
    <w:rsid w:val="00645320"/>
    <w:rsid w:val="00645771"/>
    <w:rsid w:val="006459AF"/>
    <w:rsid w:val="006462F0"/>
    <w:rsid w:val="00646AAC"/>
    <w:rsid w:val="0064715E"/>
    <w:rsid w:val="006472AE"/>
    <w:rsid w:val="006472F6"/>
    <w:rsid w:val="00647F20"/>
    <w:rsid w:val="0065094C"/>
    <w:rsid w:val="00651557"/>
    <w:rsid w:val="006516F9"/>
    <w:rsid w:val="006524B1"/>
    <w:rsid w:val="006527A5"/>
    <w:rsid w:val="006528E7"/>
    <w:rsid w:val="00652E08"/>
    <w:rsid w:val="00653055"/>
    <w:rsid w:val="00653421"/>
    <w:rsid w:val="00653C4C"/>
    <w:rsid w:val="0065423F"/>
    <w:rsid w:val="00654262"/>
    <w:rsid w:val="0065477B"/>
    <w:rsid w:val="006549A8"/>
    <w:rsid w:val="00654AB4"/>
    <w:rsid w:val="00654BF4"/>
    <w:rsid w:val="00654C1D"/>
    <w:rsid w:val="00654FB1"/>
    <w:rsid w:val="006553C3"/>
    <w:rsid w:val="0065543C"/>
    <w:rsid w:val="0065551A"/>
    <w:rsid w:val="006556F1"/>
    <w:rsid w:val="00655852"/>
    <w:rsid w:val="00655889"/>
    <w:rsid w:val="00655CC8"/>
    <w:rsid w:val="00656A80"/>
    <w:rsid w:val="006574D9"/>
    <w:rsid w:val="00657728"/>
    <w:rsid w:val="00657835"/>
    <w:rsid w:val="00657A6D"/>
    <w:rsid w:val="00657B92"/>
    <w:rsid w:val="00657BB3"/>
    <w:rsid w:val="00657DA2"/>
    <w:rsid w:val="0066052F"/>
    <w:rsid w:val="00661576"/>
    <w:rsid w:val="00661804"/>
    <w:rsid w:val="00661A4C"/>
    <w:rsid w:val="00661AE2"/>
    <w:rsid w:val="00661CE4"/>
    <w:rsid w:val="00662080"/>
    <w:rsid w:val="0066209E"/>
    <w:rsid w:val="006638B7"/>
    <w:rsid w:val="006639EF"/>
    <w:rsid w:val="00663AE1"/>
    <w:rsid w:val="00663C8C"/>
    <w:rsid w:val="00664211"/>
    <w:rsid w:val="006644B9"/>
    <w:rsid w:val="00664E8F"/>
    <w:rsid w:val="00664FC6"/>
    <w:rsid w:val="00665400"/>
    <w:rsid w:val="00665593"/>
    <w:rsid w:val="00665873"/>
    <w:rsid w:val="00665C01"/>
    <w:rsid w:val="00665D19"/>
    <w:rsid w:val="00665FEC"/>
    <w:rsid w:val="00666BF7"/>
    <w:rsid w:val="00666E91"/>
    <w:rsid w:val="006670C9"/>
    <w:rsid w:val="00667266"/>
    <w:rsid w:val="00667335"/>
    <w:rsid w:val="006676E2"/>
    <w:rsid w:val="00667747"/>
    <w:rsid w:val="00667EC7"/>
    <w:rsid w:val="006700A7"/>
    <w:rsid w:val="00670A68"/>
    <w:rsid w:val="00670C20"/>
    <w:rsid w:val="00670C32"/>
    <w:rsid w:val="00670D32"/>
    <w:rsid w:val="00671216"/>
    <w:rsid w:val="00671261"/>
    <w:rsid w:val="006713EF"/>
    <w:rsid w:val="006718F8"/>
    <w:rsid w:val="00671943"/>
    <w:rsid w:val="00671B28"/>
    <w:rsid w:val="00671E5B"/>
    <w:rsid w:val="0067225F"/>
    <w:rsid w:val="00672573"/>
    <w:rsid w:val="006729E4"/>
    <w:rsid w:val="0067304F"/>
    <w:rsid w:val="006732DC"/>
    <w:rsid w:val="006735B5"/>
    <w:rsid w:val="00673953"/>
    <w:rsid w:val="006739B2"/>
    <w:rsid w:val="00673C56"/>
    <w:rsid w:val="00673EDD"/>
    <w:rsid w:val="00673EEF"/>
    <w:rsid w:val="00674A19"/>
    <w:rsid w:val="00674C2E"/>
    <w:rsid w:val="00674EA6"/>
    <w:rsid w:val="00675E01"/>
    <w:rsid w:val="006760A7"/>
    <w:rsid w:val="006763BC"/>
    <w:rsid w:val="006764E1"/>
    <w:rsid w:val="00676688"/>
    <w:rsid w:val="00676785"/>
    <w:rsid w:val="00676B6F"/>
    <w:rsid w:val="00676D5A"/>
    <w:rsid w:val="00676D8E"/>
    <w:rsid w:val="00676E3B"/>
    <w:rsid w:val="006771AB"/>
    <w:rsid w:val="00677225"/>
    <w:rsid w:val="006773C2"/>
    <w:rsid w:val="006778DE"/>
    <w:rsid w:val="006779A4"/>
    <w:rsid w:val="00677E41"/>
    <w:rsid w:val="00677EF9"/>
    <w:rsid w:val="00680289"/>
    <w:rsid w:val="006805B5"/>
    <w:rsid w:val="0068070B"/>
    <w:rsid w:val="00680D2D"/>
    <w:rsid w:val="00680D8B"/>
    <w:rsid w:val="00681174"/>
    <w:rsid w:val="00681592"/>
    <w:rsid w:val="00681EB9"/>
    <w:rsid w:val="00682008"/>
    <w:rsid w:val="006821B6"/>
    <w:rsid w:val="006825ED"/>
    <w:rsid w:val="00682676"/>
    <w:rsid w:val="00682AA6"/>
    <w:rsid w:val="006832E5"/>
    <w:rsid w:val="0068362B"/>
    <w:rsid w:val="006838DC"/>
    <w:rsid w:val="00683AF5"/>
    <w:rsid w:val="00683AFD"/>
    <w:rsid w:val="00683DD3"/>
    <w:rsid w:val="00684046"/>
    <w:rsid w:val="006840A0"/>
    <w:rsid w:val="0068412C"/>
    <w:rsid w:val="006843E9"/>
    <w:rsid w:val="0068443F"/>
    <w:rsid w:val="00684606"/>
    <w:rsid w:val="00685751"/>
    <w:rsid w:val="00685C43"/>
    <w:rsid w:val="00685CD6"/>
    <w:rsid w:val="006862A0"/>
    <w:rsid w:val="006865CC"/>
    <w:rsid w:val="0068670C"/>
    <w:rsid w:val="00687103"/>
    <w:rsid w:val="00687B3E"/>
    <w:rsid w:val="00687B8B"/>
    <w:rsid w:val="00687D6D"/>
    <w:rsid w:val="00690671"/>
    <w:rsid w:val="006908C5"/>
    <w:rsid w:val="00690981"/>
    <w:rsid w:val="0069139F"/>
    <w:rsid w:val="0069167B"/>
    <w:rsid w:val="006919AC"/>
    <w:rsid w:val="00691B8B"/>
    <w:rsid w:val="00691EAA"/>
    <w:rsid w:val="006920E7"/>
    <w:rsid w:val="00692107"/>
    <w:rsid w:val="0069213C"/>
    <w:rsid w:val="006924BD"/>
    <w:rsid w:val="00692C21"/>
    <w:rsid w:val="00692E97"/>
    <w:rsid w:val="00692FA3"/>
    <w:rsid w:val="006930C4"/>
    <w:rsid w:val="00693208"/>
    <w:rsid w:val="00693238"/>
    <w:rsid w:val="00693453"/>
    <w:rsid w:val="0069397F"/>
    <w:rsid w:val="00693E76"/>
    <w:rsid w:val="006942F0"/>
    <w:rsid w:val="006943F3"/>
    <w:rsid w:val="006945A3"/>
    <w:rsid w:val="006949E5"/>
    <w:rsid w:val="00694D2B"/>
    <w:rsid w:val="00694E04"/>
    <w:rsid w:val="00694FE8"/>
    <w:rsid w:val="00695309"/>
    <w:rsid w:val="006956BF"/>
    <w:rsid w:val="00695748"/>
    <w:rsid w:val="006959AA"/>
    <w:rsid w:val="00695E87"/>
    <w:rsid w:val="00695FBF"/>
    <w:rsid w:val="00696166"/>
    <w:rsid w:val="006962E4"/>
    <w:rsid w:val="00696E17"/>
    <w:rsid w:val="00696F0D"/>
    <w:rsid w:val="006970AB"/>
    <w:rsid w:val="00697C04"/>
    <w:rsid w:val="00697CFF"/>
    <w:rsid w:val="00697E11"/>
    <w:rsid w:val="00697EA4"/>
    <w:rsid w:val="006A006A"/>
    <w:rsid w:val="006A0532"/>
    <w:rsid w:val="006A05B3"/>
    <w:rsid w:val="006A05EB"/>
    <w:rsid w:val="006A07EF"/>
    <w:rsid w:val="006A08A2"/>
    <w:rsid w:val="006A0DE5"/>
    <w:rsid w:val="006A0E8B"/>
    <w:rsid w:val="006A0FCF"/>
    <w:rsid w:val="006A135F"/>
    <w:rsid w:val="006A13C5"/>
    <w:rsid w:val="006A177E"/>
    <w:rsid w:val="006A1A7A"/>
    <w:rsid w:val="006A1FD6"/>
    <w:rsid w:val="006A219A"/>
    <w:rsid w:val="006A2441"/>
    <w:rsid w:val="006A2C9F"/>
    <w:rsid w:val="006A32CC"/>
    <w:rsid w:val="006A3682"/>
    <w:rsid w:val="006A3AEE"/>
    <w:rsid w:val="006A3B3C"/>
    <w:rsid w:val="006A3BCB"/>
    <w:rsid w:val="006A3EE8"/>
    <w:rsid w:val="006A3F52"/>
    <w:rsid w:val="006A402C"/>
    <w:rsid w:val="006A47BE"/>
    <w:rsid w:val="006A485E"/>
    <w:rsid w:val="006A4E3E"/>
    <w:rsid w:val="006A4E6F"/>
    <w:rsid w:val="006A4F61"/>
    <w:rsid w:val="006A520C"/>
    <w:rsid w:val="006A561D"/>
    <w:rsid w:val="006A5D1A"/>
    <w:rsid w:val="006A5D44"/>
    <w:rsid w:val="006A632A"/>
    <w:rsid w:val="006A633B"/>
    <w:rsid w:val="006A6551"/>
    <w:rsid w:val="006A65E2"/>
    <w:rsid w:val="006A65E6"/>
    <w:rsid w:val="006A672F"/>
    <w:rsid w:val="006A6B0C"/>
    <w:rsid w:val="006A6BC6"/>
    <w:rsid w:val="006A6C38"/>
    <w:rsid w:val="006A7273"/>
    <w:rsid w:val="006A73AD"/>
    <w:rsid w:val="006A7494"/>
    <w:rsid w:val="006A77E2"/>
    <w:rsid w:val="006A783E"/>
    <w:rsid w:val="006A7AA4"/>
    <w:rsid w:val="006A7E6C"/>
    <w:rsid w:val="006A7E9E"/>
    <w:rsid w:val="006B10CC"/>
    <w:rsid w:val="006B1516"/>
    <w:rsid w:val="006B185D"/>
    <w:rsid w:val="006B1864"/>
    <w:rsid w:val="006B1A11"/>
    <w:rsid w:val="006B29A7"/>
    <w:rsid w:val="006B2BAF"/>
    <w:rsid w:val="006B2DB6"/>
    <w:rsid w:val="006B2EE4"/>
    <w:rsid w:val="006B328B"/>
    <w:rsid w:val="006B3404"/>
    <w:rsid w:val="006B340A"/>
    <w:rsid w:val="006B3D8B"/>
    <w:rsid w:val="006B3E1E"/>
    <w:rsid w:val="006B4081"/>
    <w:rsid w:val="006B41B5"/>
    <w:rsid w:val="006B474C"/>
    <w:rsid w:val="006B4CC2"/>
    <w:rsid w:val="006B5455"/>
    <w:rsid w:val="006B5A1E"/>
    <w:rsid w:val="006B5E5F"/>
    <w:rsid w:val="006B60AC"/>
    <w:rsid w:val="006B6D47"/>
    <w:rsid w:val="006B71D6"/>
    <w:rsid w:val="006B7B5F"/>
    <w:rsid w:val="006C07F6"/>
    <w:rsid w:val="006C0C45"/>
    <w:rsid w:val="006C0E1F"/>
    <w:rsid w:val="006C10DF"/>
    <w:rsid w:val="006C1471"/>
    <w:rsid w:val="006C1725"/>
    <w:rsid w:val="006C1883"/>
    <w:rsid w:val="006C1C17"/>
    <w:rsid w:val="006C1E72"/>
    <w:rsid w:val="006C22F9"/>
    <w:rsid w:val="006C2384"/>
    <w:rsid w:val="006C25D2"/>
    <w:rsid w:val="006C26E5"/>
    <w:rsid w:val="006C27BC"/>
    <w:rsid w:val="006C309D"/>
    <w:rsid w:val="006C324E"/>
    <w:rsid w:val="006C340A"/>
    <w:rsid w:val="006C36ED"/>
    <w:rsid w:val="006C3978"/>
    <w:rsid w:val="006C3B8B"/>
    <w:rsid w:val="006C43FC"/>
    <w:rsid w:val="006C4648"/>
    <w:rsid w:val="006C5255"/>
    <w:rsid w:val="006C54DA"/>
    <w:rsid w:val="006C5C27"/>
    <w:rsid w:val="006C6A09"/>
    <w:rsid w:val="006C706E"/>
    <w:rsid w:val="006C7538"/>
    <w:rsid w:val="006C75FE"/>
    <w:rsid w:val="006C78D9"/>
    <w:rsid w:val="006D021B"/>
    <w:rsid w:val="006D0264"/>
    <w:rsid w:val="006D0739"/>
    <w:rsid w:val="006D0F64"/>
    <w:rsid w:val="006D143B"/>
    <w:rsid w:val="006D14A1"/>
    <w:rsid w:val="006D1781"/>
    <w:rsid w:val="006D1B6B"/>
    <w:rsid w:val="006D297F"/>
    <w:rsid w:val="006D2EDD"/>
    <w:rsid w:val="006D383A"/>
    <w:rsid w:val="006D3D3E"/>
    <w:rsid w:val="006D41F8"/>
    <w:rsid w:val="006D4446"/>
    <w:rsid w:val="006D4865"/>
    <w:rsid w:val="006D4C54"/>
    <w:rsid w:val="006D53EE"/>
    <w:rsid w:val="006D5734"/>
    <w:rsid w:val="006D5776"/>
    <w:rsid w:val="006D61FA"/>
    <w:rsid w:val="006D638C"/>
    <w:rsid w:val="006D6B3F"/>
    <w:rsid w:val="006D73B2"/>
    <w:rsid w:val="006D7549"/>
    <w:rsid w:val="006D76FB"/>
    <w:rsid w:val="006D772A"/>
    <w:rsid w:val="006D7BD8"/>
    <w:rsid w:val="006D7D29"/>
    <w:rsid w:val="006E03A0"/>
    <w:rsid w:val="006E04C3"/>
    <w:rsid w:val="006E051E"/>
    <w:rsid w:val="006E06F2"/>
    <w:rsid w:val="006E07A7"/>
    <w:rsid w:val="006E09AC"/>
    <w:rsid w:val="006E0CF9"/>
    <w:rsid w:val="006E0E95"/>
    <w:rsid w:val="006E0EE0"/>
    <w:rsid w:val="006E1173"/>
    <w:rsid w:val="006E1383"/>
    <w:rsid w:val="006E142A"/>
    <w:rsid w:val="006E160D"/>
    <w:rsid w:val="006E17A9"/>
    <w:rsid w:val="006E192D"/>
    <w:rsid w:val="006E1C10"/>
    <w:rsid w:val="006E1D56"/>
    <w:rsid w:val="006E1E93"/>
    <w:rsid w:val="006E1F18"/>
    <w:rsid w:val="006E23C1"/>
    <w:rsid w:val="006E273D"/>
    <w:rsid w:val="006E277A"/>
    <w:rsid w:val="006E29C7"/>
    <w:rsid w:val="006E2D47"/>
    <w:rsid w:val="006E319D"/>
    <w:rsid w:val="006E333A"/>
    <w:rsid w:val="006E380A"/>
    <w:rsid w:val="006E3A40"/>
    <w:rsid w:val="006E3E98"/>
    <w:rsid w:val="006E4572"/>
    <w:rsid w:val="006E46B3"/>
    <w:rsid w:val="006E483B"/>
    <w:rsid w:val="006E5AEE"/>
    <w:rsid w:val="006E5E4D"/>
    <w:rsid w:val="006E5F00"/>
    <w:rsid w:val="006E5F4D"/>
    <w:rsid w:val="006E5F61"/>
    <w:rsid w:val="006E6049"/>
    <w:rsid w:val="006E604B"/>
    <w:rsid w:val="006E6374"/>
    <w:rsid w:val="006E6408"/>
    <w:rsid w:val="006E6563"/>
    <w:rsid w:val="006E65B3"/>
    <w:rsid w:val="006E6A15"/>
    <w:rsid w:val="006E6DDA"/>
    <w:rsid w:val="006E7194"/>
    <w:rsid w:val="006E75BF"/>
    <w:rsid w:val="006E76E0"/>
    <w:rsid w:val="006E773D"/>
    <w:rsid w:val="006E7B85"/>
    <w:rsid w:val="006F01AD"/>
    <w:rsid w:val="006F0ACE"/>
    <w:rsid w:val="006F0D71"/>
    <w:rsid w:val="006F16C7"/>
    <w:rsid w:val="006F17EA"/>
    <w:rsid w:val="006F1D45"/>
    <w:rsid w:val="006F1F09"/>
    <w:rsid w:val="006F1FCF"/>
    <w:rsid w:val="006F23E4"/>
    <w:rsid w:val="006F25D5"/>
    <w:rsid w:val="006F27B0"/>
    <w:rsid w:val="006F2859"/>
    <w:rsid w:val="006F2A68"/>
    <w:rsid w:val="006F2B0C"/>
    <w:rsid w:val="006F2C28"/>
    <w:rsid w:val="006F2D22"/>
    <w:rsid w:val="006F2E52"/>
    <w:rsid w:val="006F37A5"/>
    <w:rsid w:val="006F39A8"/>
    <w:rsid w:val="006F3FC9"/>
    <w:rsid w:val="006F4056"/>
    <w:rsid w:val="006F415C"/>
    <w:rsid w:val="006F4218"/>
    <w:rsid w:val="006F4999"/>
    <w:rsid w:val="006F49EF"/>
    <w:rsid w:val="006F5315"/>
    <w:rsid w:val="006F53EE"/>
    <w:rsid w:val="006F5868"/>
    <w:rsid w:val="006F5D11"/>
    <w:rsid w:val="006F5E01"/>
    <w:rsid w:val="006F5FCD"/>
    <w:rsid w:val="006F6287"/>
    <w:rsid w:val="006F65B4"/>
    <w:rsid w:val="006F6A8F"/>
    <w:rsid w:val="006F6D88"/>
    <w:rsid w:val="006F6D94"/>
    <w:rsid w:val="006F6E05"/>
    <w:rsid w:val="006F7210"/>
    <w:rsid w:val="006F72F6"/>
    <w:rsid w:val="006F787D"/>
    <w:rsid w:val="006F7B00"/>
    <w:rsid w:val="006F7E1C"/>
    <w:rsid w:val="007000C9"/>
    <w:rsid w:val="007005A4"/>
    <w:rsid w:val="0070092A"/>
    <w:rsid w:val="00700CA9"/>
    <w:rsid w:val="00700EC6"/>
    <w:rsid w:val="007012AA"/>
    <w:rsid w:val="0070159E"/>
    <w:rsid w:val="00701C1D"/>
    <w:rsid w:val="00701DFD"/>
    <w:rsid w:val="00701EE7"/>
    <w:rsid w:val="00701F2D"/>
    <w:rsid w:val="00702586"/>
    <w:rsid w:val="00702E31"/>
    <w:rsid w:val="00703106"/>
    <w:rsid w:val="00703494"/>
    <w:rsid w:val="00703619"/>
    <w:rsid w:val="0070364B"/>
    <w:rsid w:val="0070384F"/>
    <w:rsid w:val="00703955"/>
    <w:rsid w:val="00703980"/>
    <w:rsid w:val="00703B72"/>
    <w:rsid w:val="00703F2D"/>
    <w:rsid w:val="00704A80"/>
    <w:rsid w:val="00704B64"/>
    <w:rsid w:val="007056F3"/>
    <w:rsid w:val="00705CA6"/>
    <w:rsid w:val="007066C7"/>
    <w:rsid w:val="00706B3B"/>
    <w:rsid w:val="007071FE"/>
    <w:rsid w:val="00707E7D"/>
    <w:rsid w:val="00710148"/>
    <w:rsid w:val="00710160"/>
    <w:rsid w:val="00710A87"/>
    <w:rsid w:val="00710B16"/>
    <w:rsid w:val="00711431"/>
    <w:rsid w:val="0071153E"/>
    <w:rsid w:val="00711578"/>
    <w:rsid w:val="0071180A"/>
    <w:rsid w:val="0071182B"/>
    <w:rsid w:val="00711CDB"/>
    <w:rsid w:val="00711D76"/>
    <w:rsid w:val="00711FD6"/>
    <w:rsid w:val="007121B5"/>
    <w:rsid w:val="007129E7"/>
    <w:rsid w:val="00712D45"/>
    <w:rsid w:val="00713B95"/>
    <w:rsid w:val="00713E6F"/>
    <w:rsid w:val="00713FCC"/>
    <w:rsid w:val="00714DD2"/>
    <w:rsid w:val="007151C4"/>
    <w:rsid w:val="007158F9"/>
    <w:rsid w:val="00716143"/>
    <w:rsid w:val="00716857"/>
    <w:rsid w:val="00716A47"/>
    <w:rsid w:val="00716BA1"/>
    <w:rsid w:val="0071710C"/>
    <w:rsid w:val="0071741C"/>
    <w:rsid w:val="00717698"/>
    <w:rsid w:val="00717976"/>
    <w:rsid w:val="00717B19"/>
    <w:rsid w:val="00717F8F"/>
    <w:rsid w:val="007200D1"/>
    <w:rsid w:val="00720232"/>
    <w:rsid w:val="00720C9C"/>
    <w:rsid w:val="00721DBD"/>
    <w:rsid w:val="00721DF9"/>
    <w:rsid w:val="00721FFD"/>
    <w:rsid w:val="00722595"/>
    <w:rsid w:val="00722715"/>
    <w:rsid w:val="00722B6E"/>
    <w:rsid w:val="00723B5A"/>
    <w:rsid w:val="00724022"/>
    <w:rsid w:val="007249DC"/>
    <w:rsid w:val="00724E9C"/>
    <w:rsid w:val="0072526B"/>
    <w:rsid w:val="00725444"/>
    <w:rsid w:val="007255F9"/>
    <w:rsid w:val="007259BE"/>
    <w:rsid w:val="00725A72"/>
    <w:rsid w:val="00725F2D"/>
    <w:rsid w:val="0072636F"/>
    <w:rsid w:val="00726609"/>
    <w:rsid w:val="00726B45"/>
    <w:rsid w:val="00726CFA"/>
    <w:rsid w:val="00726D93"/>
    <w:rsid w:val="00727352"/>
    <w:rsid w:val="0072749E"/>
    <w:rsid w:val="00727747"/>
    <w:rsid w:val="0072792E"/>
    <w:rsid w:val="00727B91"/>
    <w:rsid w:val="00730312"/>
    <w:rsid w:val="00730323"/>
    <w:rsid w:val="00730952"/>
    <w:rsid w:val="00730ABF"/>
    <w:rsid w:val="00731024"/>
    <w:rsid w:val="0073127D"/>
    <w:rsid w:val="0073187C"/>
    <w:rsid w:val="00731D0E"/>
    <w:rsid w:val="00731FFD"/>
    <w:rsid w:val="0073202D"/>
    <w:rsid w:val="007320E2"/>
    <w:rsid w:val="007322A8"/>
    <w:rsid w:val="00733192"/>
    <w:rsid w:val="0073373A"/>
    <w:rsid w:val="00733892"/>
    <w:rsid w:val="007345F1"/>
    <w:rsid w:val="0073467B"/>
    <w:rsid w:val="00734989"/>
    <w:rsid w:val="007349FE"/>
    <w:rsid w:val="00734B05"/>
    <w:rsid w:val="00734B8C"/>
    <w:rsid w:val="0073500B"/>
    <w:rsid w:val="0073539C"/>
    <w:rsid w:val="00735F15"/>
    <w:rsid w:val="00735F50"/>
    <w:rsid w:val="007360B4"/>
    <w:rsid w:val="0073622C"/>
    <w:rsid w:val="00736372"/>
    <w:rsid w:val="007367D9"/>
    <w:rsid w:val="00736A05"/>
    <w:rsid w:val="00736E23"/>
    <w:rsid w:val="00737148"/>
    <w:rsid w:val="00737553"/>
    <w:rsid w:val="00737C21"/>
    <w:rsid w:val="0074014A"/>
    <w:rsid w:val="007401ED"/>
    <w:rsid w:val="00740740"/>
    <w:rsid w:val="007408E5"/>
    <w:rsid w:val="00740990"/>
    <w:rsid w:val="00740ADD"/>
    <w:rsid w:val="00740AEC"/>
    <w:rsid w:val="00740B6F"/>
    <w:rsid w:val="00740E7C"/>
    <w:rsid w:val="007417D3"/>
    <w:rsid w:val="00741A5B"/>
    <w:rsid w:val="00741E3F"/>
    <w:rsid w:val="00741EEF"/>
    <w:rsid w:val="0074200B"/>
    <w:rsid w:val="0074204B"/>
    <w:rsid w:val="00742190"/>
    <w:rsid w:val="007422CD"/>
    <w:rsid w:val="00743000"/>
    <w:rsid w:val="00743293"/>
    <w:rsid w:val="00743623"/>
    <w:rsid w:val="0074397F"/>
    <w:rsid w:val="00743C96"/>
    <w:rsid w:val="00744654"/>
    <w:rsid w:val="007447C2"/>
    <w:rsid w:val="007450F2"/>
    <w:rsid w:val="007456D4"/>
    <w:rsid w:val="00745A53"/>
    <w:rsid w:val="00745CA8"/>
    <w:rsid w:val="00745CDA"/>
    <w:rsid w:val="00745F3D"/>
    <w:rsid w:val="007460FA"/>
    <w:rsid w:val="0074701C"/>
    <w:rsid w:val="00747339"/>
    <w:rsid w:val="00747E37"/>
    <w:rsid w:val="00747E66"/>
    <w:rsid w:val="00747FFC"/>
    <w:rsid w:val="007501B3"/>
    <w:rsid w:val="007503CC"/>
    <w:rsid w:val="00750453"/>
    <w:rsid w:val="00750B26"/>
    <w:rsid w:val="007513B8"/>
    <w:rsid w:val="007513DE"/>
    <w:rsid w:val="007515A3"/>
    <w:rsid w:val="007516FC"/>
    <w:rsid w:val="007517D0"/>
    <w:rsid w:val="00751D6C"/>
    <w:rsid w:val="007520F1"/>
    <w:rsid w:val="00752118"/>
    <w:rsid w:val="007521B7"/>
    <w:rsid w:val="00752B09"/>
    <w:rsid w:val="00753449"/>
    <w:rsid w:val="007535A7"/>
    <w:rsid w:val="00753976"/>
    <w:rsid w:val="00753B49"/>
    <w:rsid w:val="00753B92"/>
    <w:rsid w:val="00753C2F"/>
    <w:rsid w:val="00753C3A"/>
    <w:rsid w:val="00753DB4"/>
    <w:rsid w:val="007541A9"/>
    <w:rsid w:val="00754320"/>
    <w:rsid w:val="007546AD"/>
    <w:rsid w:val="00754975"/>
    <w:rsid w:val="00754A1B"/>
    <w:rsid w:val="00754DA8"/>
    <w:rsid w:val="007555E9"/>
    <w:rsid w:val="00755C31"/>
    <w:rsid w:val="00755D65"/>
    <w:rsid w:val="0075621C"/>
    <w:rsid w:val="00756259"/>
    <w:rsid w:val="0075641B"/>
    <w:rsid w:val="00756E29"/>
    <w:rsid w:val="007570EA"/>
    <w:rsid w:val="0075710D"/>
    <w:rsid w:val="00757839"/>
    <w:rsid w:val="007578CE"/>
    <w:rsid w:val="00757D4D"/>
    <w:rsid w:val="00757E8E"/>
    <w:rsid w:val="00757FFB"/>
    <w:rsid w:val="00760375"/>
    <w:rsid w:val="00760A2A"/>
    <w:rsid w:val="00761057"/>
    <w:rsid w:val="00761476"/>
    <w:rsid w:val="0076148D"/>
    <w:rsid w:val="00761F38"/>
    <w:rsid w:val="0076240C"/>
    <w:rsid w:val="00762607"/>
    <w:rsid w:val="00762710"/>
    <w:rsid w:val="00762DA2"/>
    <w:rsid w:val="0076339A"/>
    <w:rsid w:val="007634E4"/>
    <w:rsid w:val="007637E1"/>
    <w:rsid w:val="0076384B"/>
    <w:rsid w:val="00763A7E"/>
    <w:rsid w:val="00763C4F"/>
    <w:rsid w:val="00763F69"/>
    <w:rsid w:val="00764224"/>
    <w:rsid w:val="007645ED"/>
    <w:rsid w:val="00764AA4"/>
    <w:rsid w:val="00764B60"/>
    <w:rsid w:val="00764C1D"/>
    <w:rsid w:val="00765313"/>
    <w:rsid w:val="007655AB"/>
    <w:rsid w:val="00765E5A"/>
    <w:rsid w:val="0076646D"/>
    <w:rsid w:val="0076654F"/>
    <w:rsid w:val="00766880"/>
    <w:rsid w:val="00766BEB"/>
    <w:rsid w:val="00766F50"/>
    <w:rsid w:val="00766FED"/>
    <w:rsid w:val="00767396"/>
    <w:rsid w:val="007674B3"/>
    <w:rsid w:val="007676A2"/>
    <w:rsid w:val="0076770E"/>
    <w:rsid w:val="007701C4"/>
    <w:rsid w:val="00770761"/>
    <w:rsid w:val="00770A03"/>
    <w:rsid w:val="00770C04"/>
    <w:rsid w:val="0077106D"/>
    <w:rsid w:val="007712FB"/>
    <w:rsid w:val="00771C2A"/>
    <w:rsid w:val="00771C53"/>
    <w:rsid w:val="007721F8"/>
    <w:rsid w:val="007727E2"/>
    <w:rsid w:val="00772879"/>
    <w:rsid w:val="007728EF"/>
    <w:rsid w:val="0077297A"/>
    <w:rsid w:val="00772C6A"/>
    <w:rsid w:val="00772D3F"/>
    <w:rsid w:val="00772F42"/>
    <w:rsid w:val="00773406"/>
    <w:rsid w:val="0077371B"/>
    <w:rsid w:val="00773B71"/>
    <w:rsid w:val="00773B94"/>
    <w:rsid w:val="0077409C"/>
    <w:rsid w:val="007746D5"/>
    <w:rsid w:val="007747A6"/>
    <w:rsid w:val="00774ACD"/>
    <w:rsid w:val="00774E2C"/>
    <w:rsid w:val="007754CC"/>
    <w:rsid w:val="00775996"/>
    <w:rsid w:val="007768A4"/>
    <w:rsid w:val="007769ED"/>
    <w:rsid w:val="00776BA6"/>
    <w:rsid w:val="00777116"/>
    <w:rsid w:val="007771AA"/>
    <w:rsid w:val="007775EF"/>
    <w:rsid w:val="007776AA"/>
    <w:rsid w:val="00777823"/>
    <w:rsid w:val="0077789E"/>
    <w:rsid w:val="0077790B"/>
    <w:rsid w:val="00777BC1"/>
    <w:rsid w:val="007802C4"/>
    <w:rsid w:val="0078048F"/>
    <w:rsid w:val="007804C8"/>
    <w:rsid w:val="0078060F"/>
    <w:rsid w:val="00780C40"/>
    <w:rsid w:val="00780F6E"/>
    <w:rsid w:val="00781270"/>
    <w:rsid w:val="007816AF"/>
    <w:rsid w:val="0078172C"/>
    <w:rsid w:val="00781771"/>
    <w:rsid w:val="00781A14"/>
    <w:rsid w:val="00782883"/>
    <w:rsid w:val="00783352"/>
    <w:rsid w:val="007833EC"/>
    <w:rsid w:val="007838C1"/>
    <w:rsid w:val="007839B4"/>
    <w:rsid w:val="00783F81"/>
    <w:rsid w:val="00784162"/>
    <w:rsid w:val="00784295"/>
    <w:rsid w:val="00784951"/>
    <w:rsid w:val="00784ED0"/>
    <w:rsid w:val="007850B3"/>
    <w:rsid w:val="007852B2"/>
    <w:rsid w:val="0078555E"/>
    <w:rsid w:val="0078600C"/>
    <w:rsid w:val="007861BB"/>
    <w:rsid w:val="0078643B"/>
    <w:rsid w:val="00786AD0"/>
    <w:rsid w:val="00786DA0"/>
    <w:rsid w:val="007872B3"/>
    <w:rsid w:val="00787683"/>
    <w:rsid w:val="00787A08"/>
    <w:rsid w:val="00787A58"/>
    <w:rsid w:val="00787C60"/>
    <w:rsid w:val="00790230"/>
    <w:rsid w:val="007904D2"/>
    <w:rsid w:val="007907C7"/>
    <w:rsid w:val="007908A8"/>
    <w:rsid w:val="007909D7"/>
    <w:rsid w:val="00790AA6"/>
    <w:rsid w:val="00790ECE"/>
    <w:rsid w:val="00791217"/>
    <w:rsid w:val="0079128C"/>
    <w:rsid w:val="007913B9"/>
    <w:rsid w:val="007914A0"/>
    <w:rsid w:val="007915AA"/>
    <w:rsid w:val="007916C0"/>
    <w:rsid w:val="007921A4"/>
    <w:rsid w:val="00792269"/>
    <w:rsid w:val="007927DB"/>
    <w:rsid w:val="00792B02"/>
    <w:rsid w:val="00792E38"/>
    <w:rsid w:val="0079338C"/>
    <w:rsid w:val="007934FE"/>
    <w:rsid w:val="00793FE9"/>
    <w:rsid w:val="0079437D"/>
    <w:rsid w:val="007944D4"/>
    <w:rsid w:val="007949E6"/>
    <w:rsid w:val="00794CC9"/>
    <w:rsid w:val="00794CCA"/>
    <w:rsid w:val="00794F76"/>
    <w:rsid w:val="007958F0"/>
    <w:rsid w:val="00795AAB"/>
    <w:rsid w:val="00795C4C"/>
    <w:rsid w:val="00796671"/>
    <w:rsid w:val="007968C2"/>
    <w:rsid w:val="00796A6B"/>
    <w:rsid w:val="00796EB1"/>
    <w:rsid w:val="0079731F"/>
    <w:rsid w:val="0079779A"/>
    <w:rsid w:val="0079784B"/>
    <w:rsid w:val="00797886"/>
    <w:rsid w:val="00797EA9"/>
    <w:rsid w:val="00797F7E"/>
    <w:rsid w:val="007A0617"/>
    <w:rsid w:val="007A068F"/>
    <w:rsid w:val="007A07CF"/>
    <w:rsid w:val="007A0A08"/>
    <w:rsid w:val="007A0ED3"/>
    <w:rsid w:val="007A1711"/>
    <w:rsid w:val="007A1B97"/>
    <w:rsid w:val="007A2589"/>
    <w:rsid w:val="007A2DE7"/>
    <w:rsid w:val="007A2E01"/>
    <w:rsid w:val="007A2FF8"/>
    <w:rsid w:val="007A30D8"/>
    <w:rsid w:val="007A3782"/>
    <w:rsid w:val="007A38D4"/>
    <w:rsid w:val="007A3952"/>
    <w:rsid w:val="007A4E3A"/>
    <w:rsid w:val="007A512E"/>
    <w:rsid w:val="007A586D"/>
    <w:rsid w:val="007A5949"/>
    <w:rsid w:val="007A59A7"/>
    <w:rsid w:val="007A5ABA"/>
    <w:rsid w:val="007A60E7"/>
    <w:rsid w:val="007A6461"/>
    <w:rsid w:val="007A6C1B"/>
    <w:rsid w:val="007A712C"/>
    <w:rsid w:val="007A7357"/>
    <w:rsid w:val="007B0282"/>
    <w:rsid w:val="007B03CE"/>
    <w:rsid w:val="007B0E5F"/>
    <w:rsid w:val="007B1624"/>
    <w:rsid w:val="007B182E"/>
    <w:rsid w:val="007B192C"/>
    <w:rsid w:val="007B1B3F"/>
    <w:rsid w:val="007B1D0A"/>
    <w:rsid w:val="007B1E35"/>
    <w:rsid w:val="007B1EA1"/>
    <w:rsid w:val="007B1ED5"/>
    <w:rsid w:val="007B1F55"/>
    <w:rsid w:val="007B22A7"/>
    <w:rsid w:val="007B2350"/>
    <w:rsid w:val="007B2468"/>
    <w:rsid w:val="007B2AAE"/>
    <w:rsid w:val="007B2AF8"/>
    <w:rsid w:val="007B2F64"/>
    <w:rsid w:val="007B2FBC"/>
    <w:rsid w:val="007B3E7A"/>
    <w:rsid w:val="007B4538"/>
    <w:rsid w:val="007B45CC"/>
    <w:rsid w:val="007B45D0"/>
    <w:rsid w:val="007B476A"/>
    <w:rsid w:val="007B48C1"/>
    <w:rsid w:val="007B48DA"/>
    <w:rsid w:val="007B4B48"/>
    <w:rsid w:val="007B4E03"/>
    <w:rsid w:val="007B5092"/>
    <w:rsid w:val="007B53F8"/>
    <w:rsid w:val="007B5A02"/>
    <w:rsid w:val="007B5B21"/>
    <w:rsid w:val="007B5D1A"/>
    <w:rsid w:val="007B67F5"/>
    <w:rsid w:val="007B6E56"/>
    <w:rsid w:val="007B72E4"/>
    <w:rsid w:val="007B73E8"/>
    <w:rsid w:val="007B7490"/>
    <w:rsid w:val="007B775E"/>
    <w:rsid w:val="007B776B"/>
    <w:rsid w:val="007B7B08"/>
    <w:rsid w:val="007B7E55"/>
    <w:rsid w:val="007C0446"/>
    <w:rsid w:val="007C065B"/>
    <w:rsid w:val="007C07F7"/>
    <w:rsid w:val="007C0CF7"/>
    <w:rsid w:val="007C0E07"/>
    <w:rsid w:val="007C1117"/>
    <w:rsid w:val="007C1131"/>
    <w:rsid w:val="007C1210"/>
    <w:rsid w:val="007C13C2"/>
    <w:rsid w:val="007C150B"/>
    <w:rsid w:val="007C1522"/>
    <w:rsid w:val="007C1654"/>
    <w:rsid w:val="007C171D"/>
    <w:rsid w:val="007C19DD"/>
    <w:rsid w:val="007C1D75"/>
    <w:rsid w:val="007C2231"/>
    <w:rsid w:val="007C24FE"/>
    <w:rsid w:val="007C27B2"/>
    <w:rsid w:val="007C291B"/>
    <w:rsid w:val="007C2FCE"/>
    <w:rsid w:val="007C2FDE"/>
    <w:rsid w:val="007C3576"/>
    <w:rsid w:val="007C35B8"/>
    <w:rsid w:val="007C3F3B"/>
    <w:rsid w:val="007C3FF1"/>
    <w:rsid w:val="007C49A6"/>
    <w:rsid w:val="007C4DC6"/>
    <w:rsid w:val="007C50FD"/>
    <w:rsid w:val="007C5293"/>
    <w:rsid w:val="007C5587"/>
    <w:rsid w:val="007C566C"/>
    <w:rsid w:val="007C58EA"/>
    <w:rsid w:val="007C5DB6"/>
    <w:rsid w:val="007C648E"/>
    <w:rsid w:val="007C6525"/>
    <w:rsid w:val="007C664E"/>
    <w:rsid w:val="007C6755"/>
    <w:rsid w:val="007C6ABB"/>
    <w:rsid w:val="007C7F45"/>
    <w:rsid w:val="007D01F5"/>
    <w:rsid w:val="007D04D5"/>
    <w:rsid w:val="007D082C"/>
    <w:rsid w:val="007D0851"/>
    <w:rsid w:val="007D0ECC"/>
    <w:rsid w:val="007D11E1"/>
    <w:rsid w:val="007D1445"/>
    <w:rsid w:val="007D154F"/>
    <w:rsid w:val="007D1585"/>
    <w:rsid w:val="007D168A"/>
    <w:rsid w:val="007D24A0"/>
    <w:rsid w:val="007D2B57"/>
    <w:rsid w:val="007D2CE5"/>
    <w:rsid w:val="007D3B1C"/>
    <w:rsid w:val="007D3D5C"/>
    <w:rsid w:val="007D4178"/>
    <w:rsid w:val="007D418E"/>
    <w:rsid w:val="007D4424"/>
    <w:rsid w:val="007D475F"/>
    <w:rsid w:val="007D530B"/>
    <w:rsid w:val="007D5A1E"/>
    <w:rsid w:val="007D60FC"/>
    <w:rsid w:val="007D651A"/>
    <w:rsid w:val="007D66E6"/>
    <w:rsid w:val="007D6A5A"/>
    <w:rsid w:val="007D6AA1"/>
    <w:rsid w:val="007D6DF8"/>
    <w:rsid w:val="007D7296"/>
    <w:rsid w:val="007D734B"/>
    <w:rsid w:val="007D7486"/>
    <w:rsid w:val="007D74C6"/>
    <w:rsid w:val="007D7625"/>
    <w:rsid w:val="007D7CF9"/>
    <w:rsid w:val="007D7D13"/>
    <w:rsid w:val="007E06A1"/>
    <w:rsid w:val="007E07F2"/>
    <w:rsid w:val="007E093C"/>
    <w:rsid w:val="007E0A51"/>
    <w:rsid w:val="007E1107"/>
    <w:rsid w:val="007E15D0"/>
    <w:rsid w:val="007E17FC"/>
    <w:rsid w:val="007E1A12"/>
    <w:rsid w:val="007E1B0C"/>
    <w:rsid w:val="007E2007"/>
    <w:rsid w:val="007E26B1"/>
    <w:rsid w:val="007E286B"/>
    <w:rsid w:val="007E2F5D"/>
    <w:rsid w:val="007E3CDC"/>
    <w:rsid w:val="007E3CE2"/>
    <w:rsid w:val="007E4145"/>
    <w:rsid w:val="007E4EA5"/>
    <w:rsid w:val="007E4FE2"/>
    <w:rsid w:val="007E555F"/>
    <w:rsid w:val="007E59A9"/>
    <w:rsid w:val="007E5A22"/>
    <w:rsid w:val="007E5BE1"/>
    <w:rsid w:val="007E5F24"/>
    <w:rsid w:val="007E5FE3"/>
    <w:rsid w:val="007E6282"/>
    <w:rsid w:val="007E62B1"/>
    <w:rsid w:val="007E63DE"/>
    <w:rsid w:val="007E719D"/>
    <w:rsid w:val="007E78F3"/>
    <w:rsid w:val="007E7A34"/>
    <w:rsid w:val="007E7BEE"/>
    <w:rsid w:val="007E7FDB"/>
    <w:rsid w:val="007F00DD"/>
    <w:rsid w:val="007F0178"/>
    <w:rsid w:val="007F0647"/>
    <w:rsid w:val="007F0C6E"/>
    <w:rsid w:val="007F19E8"/>
    <w:rsid w:val="007F1AAB"/>
    <w:rsid w:val="007F1C8C"/>
    <w:rsid w:val="007F21C3"/>
    <w:rsid w:val="007F24C4"/>
    <w:rsid w:val="007F28B0"/>
    <w:rsid w:val="007F2944"/>
    <w:rsid w:val="007F299D"/>
    <w:rsid w:val="007F2D0D"/>
    <w:rsid w:val="007F31E2"/>
    <w:rsid w:val="007F3B63"/>
    <w:rsid w:val="007F3C6A"/>
    <w:rsid w:val="007F3FD0"/>
    <w:rsid w:val="007F4192"/>
    <w:rsid w:val="007F45EC"/>
    <w:rsid w:val="007F47E2"/>
    <w:rsid w:val="007F55D8"/>
    <w:rsid w:val="007F5F7A"/>
    <w:rsid w:val="007F6AD6"/>
    <w:rsid w:val="007F6B07"/>
    <w:rsid w:val="007F724B"/>
    <w:rsid w:val="007F739F"/>
    <w:rsid w:val="007F74FA"/>
    <w:rsid w:val="007F757F"/>
    <w:rsid w:val="007F7787"/>
    <w:rsid w:val="008004BD"/>
    <w:rsid w:val="0080068D"/>
    <w:rsid w:val="008007D0"/>
    <w:rsid w:val="00800990"/>
    <w:rsid w:val="00800E3E"/>
    <w:rsid w:val="00800EF1"/>
    <w:rsid w:val="0080117C"/>
    <w:rsid w:val="0080185C"/>
    <w:rsid w:val="00801C9E"/>
    <w:rsid w:val="00801F9A"/>
    <w:rsid w:val="008023A4"/>
    <w:rsid w:val="008023AE"/>
    <w:rsid w:val="00802895"/>
    <w:rsid w:val="00802CC5"/>
    <w:rsid w:val="0080307E"/>
    <w:rsid w:val="00803154"/>
    <w:rsid w:val="008035BD"/>
    <w:rsid w:val="008037D1"/>
    <w:rsid w:val="00803834"/>
    <w:rsid w:val="00803AD5"/>
    <w:rsid w:val="00803F9D"/>
    <w:rsid w:val="00803FC7"/>
    <w:rsid w:val="00803FD2"/>
    <w:rsid w:val="00804620"/>
    <w:rsid w:val="00804666"/>
    <w:rsid w:val="00804A0C"/>
    <w:rsid w:val="00805D90"/>
    <w:rsid w:val="0080616A"/>
    <w:rsid w:val="00806189"/>
    <w:rsid w:val="008063BE"/>
    <w:rsid w:val="00806709"/>
    <w:rsid w:val="00806A76"/>
    <w:rsid w:val="00806EEA"/>
    <w:rsid w:val="0080778B"/>
    <w:rsid w:val="0080780B"/>
    <w:rsid w:val="0080798C"/>
    <w:rsid w:val="00807C8D"/>
    <w:rsid w:val="00810298"/>
    <w:rsid w:val="008106ED"/>
    <w:rsid w:val="00810754"/>
    <w:rsid w:val="008108C0"/>
    <w:rsid w:val="00811148"/>
    <w:rsid w:val="0081153D"/>
    <w:rsid w:val="008116CE"/>
    <w:rsid w:val="00811897"/>
    <w:rsid w:val="00811CB6"/>
    <w:rsid w:val="00811CDE"/>
    <w:rsid w:val="0081201D"/>
    <w:rsid w:val="0081249B"/>
    <w:rsid w:val="00812CA6"/>
    <w:rsid w:val="008131B2"/>
    <w:rsid w:val="0081327F"/>
    <w:rsid w:val="008134F3"/>
    <w:rsid w:val="008139E4"/>
    <w:rsid w:val="00813C57"/>
    <w:rsid w:val="00813CF6"/>
    <w:rsid w:val="008145AB"/>
    <w:rsid w:val="00814623"/>
    <w:rsid w:val="00814D55"/>
    <w:rsid w:val="00815241"/>
    <w:rsid w:val="00815342"/>
    <w:rsid w:val="008154E8"/>
    <w:rsid w:val="00815638"/>
    <w:rsid w:val="00815DAE"/>
    <w:rsid w:val="00816025"/>
    <w:rsid w:val="008162A3"/>
    <w:rsid w:val="00816493"/>
    <w:rsid w:val="00816521"/>
    <w:rsid w:val="0081698C"/>
    <w:rsid w:val="00817181"/>
    <w:rsid w:val="008172EF"/>
    <w:rsid w:val="008175C9"/>
    <w:rsid w:val="00817766"/>
    <w:rsid w:val="0081793C"/>
    <w:rsid w:val="00817A7C"/>
    <w:rsid w:val="00817BC4"/>
    <w:rsid w:val="00817F0E"/>
    <w:rsid w:val="00817F68"/>
    <w:rsid w:val="0082045B"/>
    <w:rsid w:val="00820715"/>
    <w:rsid w:val="00821ECA"/>
    <w:rsid w:val="00821FD9"/>
    <w:rsid w:val="00821FF6"/>
    <w:rsid w:val="00822415"/>
    <w:rsid w:val="0082242A"/>
    <w:rsid w:val="00822924"/>
    <w:rsid w:val="00822F10"/>
    <w:rsid w:val="008235FD"/>
    <w:rsid w:val="0082400D"/>
    <w:rsid w:val="00824526"/>
    <w:rsid w:val="00824976"/>
    <w:rsid w:val="00824F95"/>
    <w:rsid w:val="008250A3"/>
    <w:rsid w:val="00825432"/>
    <w:rsid w:val="00826015"/>
    <w:rsid w:val="00826078"/>
    <w:rsid w:val="0082630A"/>
    <w:rsid w:val="0082645E"/>
    <w:rsid w:val="0082665F"/>
    <w:rsid w:val="008268EB"/>
    <w:rsid w:val="00826A5C"/>
    <w:rsid w:val="00826A85"/>
    <w:rsid w:val="00826BE7"/>
    <w:rsid w:val="00826F4E"/>
    <w:rsid w:val="008271A0"/>
    <w:rsid w:val="00827594"/>
    <w:rsid w:val="008277D3"/>
    <w:rsid w:val="00827A4B"/>
    <w:rsid w:val="00827A5A"/>
    <w:rsid w:val="00827B6C"/>
    <w:rsid w:val="00830590"/>
    <w:rsid w:val="00830C95"/>
    <w:rsid w:val="00830CD7"/>
    <w:rsid w:val="00831765"/>
    <w:rsid w:val="008319AC"/>
    <w:rsid w:val="00831EA4"/>
    <w:rsid w:val="008327A0"/>
    <w:rsid w:val="008329C3"/>
    <w:rsid w:val="00832A9C"/>
    <w:rsid w:val="00832B10"/>
    <w:rsid w:val="00832CBF"/>
    <w:rsid w:val="008332BF"/>
    <w:rsid w:val="0083332C"/>
    <w:rsid w:val="0083349D"/>
    <w:rsid w:val="00833B6C"/>
    <w:rsid w:val="00833BDA"/>
    <w:rsid w:val="00833EA3"/>
    <w:rsid w:val="00833FEF"/>
    <w:rsid w:val="008344ED"/>
    <w:rsid w:val="008350C7"/>
    <w:rsid w:val="008350FC"/>
    <w:rsid w:val="008352FC"/>
    <w:rsid w:val="008358F1"/>
    <w:rsid w:val="00835C6D"/>
    <w:rsid w:val="00835F11"/>
    <w:rsid w:val="008363C4"/>
    <w:rsid w:val="008366F1"/>
    <w:rsid w:val="00836C87"/>
    <w:rsid w:val="00837289"/>
    <w:rsid w:val="00837A3F"/>
    <w:rsid w:val="00837E02"/>
    <w:rsid w:val="00840A34"/>
    <w:rsid w:val="00840B11"/>
    <w:rsid w:val="00840EBC"/>
    <w:rsid w:val="008410AE"/>
    <w:rsid w:val="00841449"/>
    <w:rsid w:val="0084175F"/>
    <w:rsid w:val="00841C40"/>
    <w:rsid w:val="008430B5"/>
    <w:rsid w:val="00843E00"/>
    <w:rsid w:val="008440B4"/>
    <w:rsid w:val="0084422E"/>
    <w:rsid w:val="00844AD5"/>
    <w:rsid w:val="0084564C"/>
    <w:rsid w:val="00845674"/>
    <w:rsid w:val="00845803"/>
    <w:rsid w:val="00845C16"/>
    <w:rsid w:val="008465C1"/>
    <w:rsid w:val="00847B3A"/>
    <w:rsid w:val="00847B8C"/>
    <w:rsid w:val="00850205"/>
    <w:rsid w:val="0085111D"/>
    <w:rsid w:val="00851151"/>
    <w:rsid w:val="008513B2"/>
    <w:rsid w:val="00851805"/>
    <w:rsid w:val="00851A0B"/>
    <w:rsid w:val="00851ED8"/>
    <w:rsid w:val="00852028"/>
    <w:rsid w:val="00852115"/>
    <w:rsid w:val="00852D03"/>
    <w:rsid w:val="00853398"/>
    <w:rsid w:val="008533B8"/>
    <w:rsid w:val="008536A6"/>
    <w:rsid w:val="0085398D"/>
    <w:rsid w:val="008539D1"/>
    <w:rsid w:val="00853A7F"/>
    <w:rsid w:val="00853B06"/>
    <w:rsid w:val="00854649"/>
    <w:rsid w:val="008546D3"/>
    <w:rsid w:val="008546D8"/>
    <w:rsid w:val="00854AC9"/>
    <w:rsid w:val="00854CD9"/>
    <w:rsid w:val="008550D9"/>
    <w:rsid w:val="0085525B"/>
    <w:rsid w:val="00855698"/>
    <w:rsid w:val="008560EC"/>
    <w:rsid w:val="008566D9"/>
    <w:rsid w:val="0085673D"/>
    <w:rsid w:val="00856A42"/>
    <w:rsid w:val="00856C46"/>
    <w:rsid w:val="00856CD2"/>
    <w:rsid w:val="00856D67"/>
    <w:rsid w:val="008571C7"/>
    <w:rsid w:val="00857BB7"/>
    <w:rsid w:val="00860392"/>
    <w:rsid w:val="00860427"/>
    <w:rsid w:val="0086060E"/>
    <w:rsid w:val="00860697"/>
    <w:rsid w:val="0086074D"/>
    <w:rsid w:val="008607C6"/>
    <w:rsid w:val="00860E1F"/>
    <w:rsid w:val="00861156"/>
    <w:rsid w:val="00861176"/>
    <w:rsid w:val="00861550"/>
    <w:rsid w:val="0086179B"/>
    <w:rsid w:val="008617ED"/>
    <w:rsid w:val="00861888"/>
    <w:rsid w:val="0086193A"/>
    <w:rsid w:val="0086196B"/>
    <w:rsid w:val="00861ED4"/>
    <w:rsid w:val="0086227E"/>
    <w:rsid w:val="00862B46"/>
    <w:rsid w:val="00862CDF"/>
    <w:rsid w:val="00862DB6"/>
    <w:rsid w:val="00862E4F"/>
    <w:rsid w:val="00863460"/>
    <w:rsid w:val="00863B9D"/>
    <w:rsid w:val="008640CB"/>
    <w:rsid w:val="008640D0"/>
    <w:rsid w:val="00864884"/>
    <w:rsid w:val="00864B1D"/>
    <w:rsid w:val="008654AA"/>
    <w:rsid w:val="008659E8"/>
    <w:rsid w:val="00865B00"/>
    <w:rsid w:val="00865BA7"/>
    <w:rsid w:val="008662CF"/>
    <w:rsid w:val="00866772"/>
    <w:rsid w:val="00866786"/>
    <w:rsid w:val="008667C3"/>
    <w:rsid w:val="008668BB"/>
    <w:rsid w:val="00866BFB"/>
    <w:rsid w:val="00866E9F"/>
    <w:rsid w:val="0086724B"/>
    <w:rsid w:val="00867375"/>
    <w:rsid w:val="008678CD"/>
    <w:rsid w:val="00867DD5"/>
    <w:rsid w:val="0087046E"/>
    <w:rsid w:val="0087078F"/>
    <w:rsid w:val="00870852"/>
    <w:rsid w:val="0087088A"/>
    <w:rsid w:val="008715DC"/>
    <w:rsid w:val="00871D72"/>
    <w:rsid w:val="00871F7B"/>
    <w:rsid w:val="00871F84"/>
    <w:rsid w:val="00872062"/>
    <w:rsid w:val="00872647"/>
    <w:rsid w:val="00872784"/>
    <w:rsid w:val="008727CB"/>
    <w:rsid w:val="008728EB"/>
    <w:rsid w:val="008729CB"/>
    <w:rsid w:val="0087304C"/>
    <w:rsid w:val="008731C7"/>
    <w:rsid w:val="008731DE"/>
    <w:rsid w:val="0087326E"/>
    <w:rsid w:val="008734F6"/>
    <w:rsid w:val="00873861"/>
    <w:rsid w:val="00874032"/>
    <w:rsid w:val="0087425C"/>
    <w:rsid w:val="008742EA"/>
    <w:rsid w:val="00874463"/>
    <w:rsid w:val="00874512"/>
    <w:rsid w:val="00874A35"/>
    <w:rsid w:val="00875155"/>
    <w:rsid w:val="00875181"/>
    <w:rsid w:val="0087540D"/>
    <w:rsid w:val="00876022"/>
    <w:rsid w:val="008761D8"/>
    <w:rsid w:val="00876A9B"/>
    <w:rsid w:val="00876C56"/>
    <w:rsid w:val="008772B9"/>
    <w:rsid w:val="00880F3F"/>
    <w:rsid w:val="00881392"/>
    <w:rsid w:val="008815A9"/>
    <w:rsid w:val="008816BF"/>
    <w:rsid w:val="0088198E"/>
    <w:rsid w:val="00881D6D"/>
    <w:rsid w:val="008820A5"/>
    <w:rsid w:val="008823C1"/>
    <w:rsid w:val="008823E9"/>
    <w:rsid w:val="00882DAB"/>
    <w:rsid w:val="00882FA8"/>
    <w:rsid w:val="00883C9B"/>
    <w:rsid w:val="00883F20"/>
    <w:rsid w:val="00884889"/>
    <w:rsid w:val="00884C66"/>
    <w:rsid w:val="0088596E"/>
    <w:rsid w:val="008859C3"/>
    <w:rsid w:val="00885FD4"/>
    <w:rsid w:val="00886166"/>
    <w:rsid w:val="00886277"/>
    <w:rsid w:val="008865A8"/>
    <w:rsid w:val="00886A85"/>
    <w:rsid w:val="00886C36"/>
    <w:rsid w:val="008870F8"/>
    <w:rsid w:val="0088759A"/>
    <w:rsid w:val="008877EF"/>
    <w:rsid w:val="00887E8C"/>
    <w:rsid w:val="00890ED4"/>
    <w:rsid w:val="00890F30"/>
    <w:rsid w:val="00891117"/>
    <w:rsid w:val="0089138B"/>
    <w:rsid w:val="0089187C"/>
    <w:rsid w:val="00892190"/>
    <w:rsid w:val="008921DB"/>
    <w:rsid w:val="00892504"/>
    <w:rsid w:val="00892677"/>
    <w:rsid w:val="00892A19"/>
    <w:rsid w:val="00892C6B"/>
    <w:rsid w:val="00893A02"/>
    <w:rsid w:val="00893EE6"/>
    <w:rsid w:val="008942C5"/>
    <w:rsid w:val="0089439D"/>
    <w:rsid w:val="0089498C"/>
    <w:rsid w:val="00894A69"/>
    <w:rsid w:val="00894E5A"/>
    <w:rsid w:val="00894E80"/>
    <w:rsid w:val="00894F80"/>
    <w:rsid w:val="00895313"/>
    <w:rsid w:val="00895408"/>
    <w:rsid w:val="00895692"/>
    <w:rsid w:val="0089594F"/>
    <w:rsid w:val="00895B33"/>
    <w:rsid w:val="00895DEB"/>
    <w:rsid w:val="008961B3"/>
    <w:rsid w:val="00896BE6"/>
    <w:rsid w:val="00896FFB"/>
    <w:rsid w:val="00897791"/>
    <w:rsid w:val="0089795E"/>
    <w:rsid w:val="00897FF2"/>
    <w:rsid w:val="008A070C"/>
    <w:rsid w:val="008A0749"/>
    <w:rsid w:val="008A0A29"/>
    <w:rsid w:val="008A0B26"/>
    <w:rsid w:val="008A0C00"/>
    <w:rsid w:val="008A1729"/>
    <w:rsid w:val="008A1980"/>
    <w:rsid w:val="008A2721"/>
    <w:rsid w:val="008A2D51"/>
    <w:rsid w:val="008A3004"/>
    <w:rsid w:val="008A3437"/>
    <w:rsid w:val="008A35BF"/>
    <w:rsid w:val="008A3AEF"/>
    <w:rsid w:val="008A3C92"/>
    <w:rsid w:val="008A3DAE"/>
    <w:rsid w:val="008A41DE"/>
    <w:rsid w:val="008A4A4A"/>
    <w:rsid w:val="008A4FF1"/>
    <w:rsid w:val="008A503C"/>
    <w:rsid w:val="008A50FF"/>
    <w:rsid w:val="008A516F"/>
    <w:rsid w:val="008A5251"/>
    <w:rsid w:val="008A5508"/>
    <w:rsid w:val="008A565E"/>
    <w:rsid w:val="008A5827"/>
    <w:rsid w:val="008A59AC"/>
    <w:rsid w:val="008A5E31"/>
    <w:rsid w:val="008A5E7C"/>
    <w:rsid w:val="008A6407"/>
    <w:rsid w:val="008A6B40"/>
    <w:rsid w:val="008A739E"/>
    <w:rsid w:val="008A7828"/>
    <w:rsid w:val="008A79E6"/>
    <w:rsid w:val="008A7AD7"/>
    <w:rsid w:val="008A7CF9"/>
    <w:rsid w:val="008B003D"/>
    <w:rsid w:val="008B0303"/>
    <w:rsid w:val="008B06C5"/>
    <w:rsid w:val="008B083B"/>
    <w:rsid w:val="008B0939"/>
    <w:rsid w:val="008B0DD6"/>
    <w:rsid w:val="008B0F26"/>
    <w:rsid w:val="008B1075"/>
    <w:rsid w:val="008B10C7"/>
    <w:rsid w:val="008B18F5"/>
    <w:rsid w:val="008B1A5C"/>
    <w:rsid w:val="008B1D48"/>
    <w:rsid w:val="008B1F6F"/>
    <w:rsid w:val="008B20BA"/>
    <w:rsid w:val="008B293D"/>
    <w:rsid w:val="008B2C4F"/>
    <w:rsid w:val="008B2D27"/>
    <w:rsid w:val="008B3162"/>
    <w:rsid w:val="008B3548"/>
    <w:rsid w:val="008B3D11"/>
    <w:rsid w:val="008B3E71"/>
    <w:rsid w:val="008B3F1B"/>
    <w:rsid w:val="008B3F5A"/>
    <w:rsid w:val="008B4087"/>
    <w:rsid w:val="008B4889"/>
    <w:rsid w:val="008B4C76"/>
    <w:rsid w:val="008B5070"/>
    <w:rsid w:val="008B5192"/>
    <w:rsid w:val="008B5CA5"/>
    <w:rsid w:val="008B63C9"/>
    <w:rsid w:val="008B6463"/>
    <w:rsid w:val="008B68BD"/>
    <w:rsid w:val="008B6D05"/>
    <w:rsid w:val="008B7081"/>
    <w:rsid w:val="008B7368"/>
    <w:rsid w:val="008B78CD"/>
    <w:rsid w:val="008B7A78"/>
    <w:rsid w:val="008B7DBD"/>
    <w:rsid w:val="008B7EEA"/>
    <w:rsid w:val="008C07FB"/>
    <w:rsid w:val="008C097B"/>
    <w:rsid w:val="008C0F24"/>
    <w:rsid w:val="008C1006"/>
    <w:rsid w:val="008C125F"/>
    <w:rsid w:val="008C15DB"/>
    <w:rsid w:val="008C17D7"/>
    <w:rsid w:val="008C198B"/>
    <w:rsid w:val="008C1FC4"/>
    <w:rsid w:val="008C20B8"/>
    <w:rsid w:val="008C21F6"/>
    <w:rsid w:val="008C23EA"/>
    <w:rsid w:val="008C2CDD"/>
    <w:rsid w:val="008C32BE"/>
    <w:rsid w:val="008C36D5"/>
    <w:rsid w:val="008C3980"/>
    <w:rsid w:val="008C3A0E"/>
    <w:rsid w:val="008C3A7B"/>
    <w:rsid w:val="008C3B97"/>
    <w:rsid w:val="008C452A"/>
    <w:rsid w:val="008C4899"/>
    <w:rsid w:val="008C489A"/>
    <w:rsid w:val="008C4F9B"/>
    <w:rsid w:val="008C4FCA"/>
    <w:rsid w:val="008C5637"/>
    <w:rsid w:val="008C5A5C"/>
    <w:rsid w:val="008C5B59"/>
    <w:rsid w:val="008C61AF"/>
    <w:rsid w:val="008C6C42"/>
    <w:rsid w:val="008C6EC8"/>
    <w:rsid w:val="008C6F91"/>
    <w:rsid w:val="008C77C7"/>
    <w:rsid w:val="008C7B41"/>
    <w:rsid w:val="008D02D5"/>
    <w:rsid w:val="008D03D3"/>
    <w:rsid w:val="008D0E4A"/>
    <w:rsid w:val="008D10A4"/>
    <w:rsid w:val="008D17F1"/>
    <w:rsid w:val="008D1AD1"/>
    <w:rsid w:val="008D2795"/>
    <w:rsid w:val="008D2A60"/>
    <w:rsid w:val="008D377E"/>
    <w:rsid w:val="008D3CC6"/>
    <w:rsid w:val="008D3CFF"/>
    <w:rsid w:val="008D45A2"/>
    <w:rsid w:val="008D4AC7"/>
    <w:rsid w:val="008D4D99"/>
    <w:rsid w:val="008D4FDA"/>
    <w:rsid w:val="008D519B"/>
    <w:rsid w:val="008D5294"/>
    <w:rsid w:val="008D5799"/>
    <w:rsid w:val="008D6470"/>
    <w:rsid w:val="008D6580"/>
    <w:rsid w:val="008D67C3"/>
    <w:rsid w:val="008D6835"/>
    <w:rsid w:val="008D69C4"/>
    <w:rsid w:val="008D6E58"/>
    <w:rsid w:val="008D6EF5"/>
    <w:rsid w:val="008D71EB"/>
    <w:rsid w:val="008D7218"/>
    <w:rsid w:val="008D7496"/>
    <w:rsid w:val="008D7864"/>
    <w:rsid w:val="008D7F0D"/>
    <w:rsid w:val="008E03BD"/>
    <w:rsid w:val="008E06EC"/>
    <w:rsid w:val="008E07F1"/>
    <w:rsid w:val="008E0AB0"/>
    <w:rsid w:val="008E0B2E"/>
    <w:rsid w:val="008E12BF"/>
    <w:rsid w:val="008E1542"/>
    <w:rsid w:val="008E179F"/>
    <w:rsid w:val="008E1AD0"/>
    <w:rsid w:val="008E1B00"/>
    <w:rsid w:val="008E1B3E"/>
    <w:rsid w:val="008E1E96"/>
    <w:rsid w:val="008E1F17"/>
    <w:rsid w:val="008E2E3D"/>
    <w:rsid w:val="008E2F42"/>
    <w:rsid w:val="008E318D"/>
    <w:rsid w:val="008E3465"/>
    <w:rsid w:val="008E37FC"/>
    <w:rsid w:val="008E3842"/>
    <w:rsid w:val="008E3CC2"/>
    <w:rsid w:val="008E3D86"/>
    <w:rsid w:val="008E439A"/>
    <w:rsid w:val="008E43B5"/>
    <w:rsid w:val="008E4561"/>
    <w:rsid w:val="008E5892"/>
    <w:rsid w:val="008E5F23"/>
    <w:rsid w:val="008E63A1"/>
    <w:rsid w:val="008E65FF"/>
    <w:rsid w:val="008E695B"/>
    <w:rsid w:val="008E6BEE"/>
    <w:rsid w:val="008E6D7E"/>
    <w:rsid w:val="008E6DA3"/>
    <w:rsid w:val="008E710A"/>
    <w:rsid w:val="008E714D"/>
    <w:rsid w:val="008E71AD"/>
    <w:rsid w:val="008E72F5"/>
    <w:rsid w:val="008E7432"/>
    <w:rsid w:val="008E7A16"/>
    <w:rsid w:val="008E7D80"/>
    <w:rsid w:val="008E7DD3"/>
    <w:rsid w:val="008F0B4F"/>
    <w:rsid w:val="008F1011"/>
    <w:rsid w:val="008F1579"/>
    <w:rsid w:val="008F15CB"/>
    <w:rsid w:val="008F15F0"/>
    <w:rsid w:val="008F1639"/>
    <w:rsid w:val="008F1EC9"/>
    <w:rsid w:val="008F20B2"/>
    <w:rsid w:val="008F250B"/>
    <w:rsid w:val="008F254A"/>
    <w:rsid w:val="008F2B32"/>
    <w:rsid w:val="008F2F58"/>
    <w:rsid w:val="008F323F"/>
    <w:rsid w:val="008F32A1"/>
    <w:rsid w:val="008F3529"/>
    <w:rsid w:val="008F3615"/>
    <w:rsid w:val="008F3826"/>
    <w:rsid w:val="008F3A95"/>
    <w:rsid w:val="008F3D4A"/>
    <w:rsid w:val="008F3D9E"/>
    <w:rsid w:val="008F4351"/>
    <w:rsid w:val="008F470F"/>
    <w:rsid w:val="008F4720"/>
    <w:rsid w:val="008F474C"/>
    <w:rsid w:val="008F52B4"/>
    <w:rsid w:val="008F53A9"/>
    <w:rsid w:val="008F57A5"/>
    <w:rsid w:val="008F59E3"/>
    <w:rsid w:val="008F5B16"/>
    <w:rsid w:val="008F5B86"/>
    <w:rsid w:val="008F6099"/>
    <w:rsid w:val="008F60B6"/>
    <w:rsid w:val="008F6376"/>
    <w:rsid w:val="008F64DB"/>
    <w:rsid w:val="008F66CD"/>
    <w:rsid w:val="008F6859"/>
    <w:rsid w:val="008F6A43"/>
    <w:rsid w:val="008F722D"/>
    <w:rsid w:val="008F7C64"/>
    <w:rsid w:val="009001FA"/>
    <w:rsid w:val="009002B4"/>
    <w:rsid w:val="009004F7"/>
    <w:rsid w:val="0090052E"/>
    <w:rsid w:val="00900A62"/>
    <w:rsid w:val="00900BAF"/>
    <w:rsid w:val="009010EC"/>
    <w:rsid w:val="00901120"/>
    <w:rsid w:val="009012AD"/>
    <w:rsid w:val="009012EF"/>
    <w:rsid w:val="00901A97"/>
    <w:rsid w:val="00901BDE"/>
    <w:rsid w:val="00901F82"/>
    <w:rsid w:val="009038CB"/>
    <w:rsid w:val="00903C3A"/>
    <w:rsid w:val="00903DAB"/>
    <w:rsid w:val="009047A6"/>
    <w:rsid w:val="00904841"/>
    <w:rsid w:val="00904960"/>
    <w:rsid w:val="00904F09"/>
    <w:rsid w:val="009053BC"/>
    <w:rsid w:val="009057B3"/>
    <w:rsid w:val="0090581E"/>
    <w:rsid w:val="009058AF"/>
    <w:rsid w:val="0090592C"/>
    <w:rsid w:val="00905C29"/>
    <w:rsid w:val="00905F1B"/>
    <w:rsid w:val="00906FAB"/>
    <w:rsid w:val="0090734E"/>
    <w:rsid w:val="00907A0E"/>
    <w:rsid w:val="00907B1A"/>
    <w:rsid w:val="00907D06"/>
    <w:rsid w:val="00910706"/>
    <w:rsid w:val="0091083E"/>
    <w:rsid w:val="0091145D"/>
    <w:rsid w:val="009114A1"/>
    <w:rsid w:val="00911C88"/>
    <w:rsid w:val="0091220E"/>
    <w:rsid w:val="009123FE"/>
    <w:rsid w:val="00912D2F"/>
    <w:rsid w:val="00912ECF"/>
    <w:rsid w:val="00913097"/>
    <w:rsid w:val="0091372F"/>
    <w:rsid w:val="00913E3B"/>
    <w:rsid w:val="00913FFD"/>
    <w:rsid w:val="00914A81"/>
    <w:rsid w:val="0091516F"/>
    <w:rsid w:val="00915A0E"/>
    <w:rsid w:val="00915E98"/>
    <w:rsid w:val="00916AB8"/>
    <w:rsid w:val="009172C2"/>
    <w:rsid w:val="009174A1"/>
    <w:rsid w:val="00917605"/>
    <w:rsid w:val="009201A9"/>
    <w:rsid w:val="0092049E"/>
    <w:rsid w:val="0092051E"/>
    <w:rsid w:val="009209C8"/>
    <w:rsid w:val="00920BB6"/>
    <w:rsid w:val="00920C83"/>
    <w:rsid w:val="00920F07"/>
    <w:rsid w:val="0092157E"/>
    <w:rsid w:val="00921811"/>
    <w:rsid w:val="00921848"/>
    <w:rsid w:val="009218F7"/>
    <w:rsid w:val="00922018"/>
    <w:rsid w:val="009220AB"/>
    <w:rsid w:val="0092218A"/>
    <w:rsid w:val="00923243"/>
    <w:rsid w:val="0092373A"/>
    <w:rsid w:val="009239DA"/>
    <w:rsid w:val="00923B3E"/>
    <w:rsid w:val="00924259"/>
    <w:rsid w:val="00924545"/>
    <w:rsid w:val="009246B2"/>
    <w:rsid w:val="00924A4C"/>
    <w:rsid w:val="009257F0"/>
    <w:rsid w:val="00925D45"/>
    <w:rsid w:val="00926176"/>
    <w:rsid w:val="009276E0"/>
    <w:rsid w:val="009279E2"/>
    <w:rsid w:val="00927B70"/>
    <w:rsid w:val="00927C36"/>
    <w:rsid w:val="00927EB2"/>
    <w:rsid w:val="00927F64"/>
    <w:rsid w:val="00930322"/>
    <w:rsid w:val="0093041F"/>
    <w:rsid w:val="00930437"/>
    <w:rsid w:val="009305B8"/>
    <w:rsid w:val="009309A8"/>
    <w:rsid w:val="00930E3F"/>
    <w:rsid w:val="00930E54"/>
    <w:rsid w:val="00930EFB"/>
    <w:rsid w:val="00930F31"/>
    <w:rsid w:val="00931045"/>
    <w:rsid w:val="0093134D"/>
    <w:rsid w:val="0093153F"/>
    <w:rsid w:val="00931611"/>
    <w:rsid w:val="00931941"/>
    <w:rsid w:val="009326CE"/>
    <w:rsid w:val="00932B37"/>
    <w:rsid w:val="00932B5C"/>
    <w:rsid w:val="0093344C"/>
    <w:rsid w:val="009336F4"/>
    <w:rsid w:val="009337B2"/>
    <w:rsid w:val="009337F2"/>
    <w:rsid w:val="009339FC"/>
    <w:rsid w:val="00933D9E"/>
    <w:rsid w:val="00935517"/>
    <w:rsid w:val="00935845"/>
    <w:rsid w:val="00935B66"/>
    <w:rsid w:val="00935E86"/>
    <w:rsid w:val="00936114"/>
    <w:rsid w:val="009362EE"/>
    <w:rsid w:val="00936384"/>
    <w:rsid w:val="009365A2"/>
    <w:rsid w:val="00937462"/>
    <w:rsid w:val="0093756C"/>
    <w:rsid w:val="009375D9"/>
    <w:rsid w:val="0093793B"/>
    <w:rsid w:val="00937A54"/>
    <w:rsid w:val="0094027A"/>
    <w:rsid w:val="00940345"/>
    <w:rsid w:val="00940A19"/>
    <w:rsid w:val="00940F3C"/>
    <w:rsid w:val="0094183F"/>
    <w:rsid w:val="00941C38"/>
    <w:rsid w:val="00941DE8"/>
    <w:rsid w:val="0094211D"/>
    <w:rsid w:val="009423D4"/>
    <w:rsid w:val="0094253C"/>
    <w:rsid w:val="00942AEB"/>
    <w:rsid w:val="0094305B"/>
    <w:rsid w:val="009432EC"/>
    <w:rsid w:val="0094370A"/>
    <w:rsid w:val="00943877"/>
    <w:rsid w:val="00944B6B"/>
    <w:rsid w:val="00944CEE"/>
    <w:rsid w:val="0094513B"/>
    <w:rsid w:val="009452B4"/>
    <w:rsid w:val="009453D9"/>
    <w:rsid w:val="0094577E"/>
    <w:rsid w:val="009463C9"/>
    <w:rsid w:val="00946E14"/>
    <w:rsid w:val="00947043"/>
    <w:rsid w:val="00947943"/>
    <w:rsid w:val="00947949"/>
    <w:rsid w:val="009479F4"/>
    <w:rsid w:val="00947C66"/>
    <w:rsid w:val="009500B9"/>
    <w:rsid w:val="00950166"/>
    <w:rsid w:val="00950222"/>
    <w:rsid w:val="009516B8"/>
    <w:rsid w:val="009516C1"/>
    <w:rsid w:val="009520B5"/>
    <w:rsid w:val="009534FD"/>
    <w:rsid w:val="009539B9"/>
    <w:rsid w:val="00953A0D"/>
    <w:rsid w:val="00953F25"/>
    <w:rsid w:val="00954A35"/>
    <w:rsid w:val="00954B7A"/>
    <w:rsid w:val="00954CEC"/>
    <w:rsid w:val="00954EB5"/>
    <w:rsid w:val="00955105"/>
    <w:rsid w:val="009551A0"/>
    <w:rsid w:val="009551A5"/>
    <w:rsid w:val="009551EB"/>
    <w:rsid w:val="00955231"/>
    <w:rsid w:val="00955260"/>
    <w:rsid w:val="00955509"/>
    <w:rsid w:val="00955C4D"/>
    <w:rsid w:val="00955E8F"/>
    <w:rsid w:val="009561CE"/>
    <w:rsid w:val="009564AE"/>
    <w:rsid w:val="00956718"/>
    <w:rsid w:val="009567AA"/>
    <w:rsid w:val="009569AE"/>
    <w:rsid w:val="00956AFF"/>
    <w:rsid w:val="00956FC6"/>
    <w:rsid w:val="00956FCE"/>
    <w:rsid w:val="00957154"/>
    <w:rsid w:val="00957210"/>
    <w:rsid w:val="009572E7"/>
    <w:rsid w:val="00957BBE"/>
    <w:rsid w:val="00957CB1"/>
    <w:rsid w:val="00957D33"/>
    <w:rsid w:val="00960785"/>
    <w:rsid w:val="00960816"/>
    <w:rsid w:val="00960A72"/>
    <w:rsid w:val="009611A7"/>
    <w:rsid w:val="00961358"/>
    <w:rsid w:val="00961435"/>
    <w:rsid w:val="00961661"/>
    <w:rsid w:val="009617B6"/>
    <w:rsid w:val="0096191A"/>
    <w:rsid w:val="00961990"/>
    <w:rsid w:val="00961EC4"/>
    <w:rsid w:val="00961ED9"/>
    <w:rsid w:val="00962152"/>
    <w:rsid w:val="009621B6"/>
    <w:rsid w:val="009626C4"/>
    <w:rsid w:val="009626D3"/>
    <w:rsid w:val="009639A5"/>
    <w:rsid w:val="00963D9F"/>
    <w:rsid w:val="00964056"/>
    <w:rsid w:val="0096406C"/>
    <w:rsid w:val="009640C8"/>
    <w:rsid w:val="009646CC"/>
    <w:rsid w:val="009646FD"/>
    <w:rsid w:val="009649FD"/>
    <w:rsid w:val="00964F0D"/>
    <w:rsid w:val="00965252"/>
    <w:rsid w:val="009652AF"/>
    <w:rsid w:val="00965461"/>
    <w:rsid w:val="009655BE"/>
    <w:rsid w:val="00966138"/>
    <w:rsid w:val="00966255"/>
    <w:rsid w:val="009666C9"/>
    <w:rsid w:val="009666DF"/>
    <w:rsid w:val="0096720B"/>
    <w:rsid w:val="00967438"/>
    <w:rsid w:val="00967F73"/>
    <w:rsid w:val="00970654"/>
    <w:rsid w:val="00970A25"/>
    <w:rsid w:val="00970BDB"/>
    <w:rsid w:val="009718DF"/>
    <w:rsid w:val="00971932"/>
    <w:rsid w:val="00972656"/>
    <w:rsid w:val="00972818"/>
    <w:rsid w:val="00972DC8"/>
    <w:rsid w:val="00972E7F"/>
    <w:rsid w:val="00973974"/>
    <w:rsid w:val="00973CA9"/>
    <w:rsid w:val="00973E70"/>
    <w:rsid w:val="00973FE2"/>
    <w:rsid w:val="0097436A"/>
    <w:rsid w:val="009745E7"/>
    <w:rsid w:val="00975274"/>
    <w:rsid w:val="00975B1A"/>
    <w:rsid w:val="00975D02"/>
    <w:rsid w:val="00976063"/>
    <w:rsid w:val="00976B0E"/>
    <w:rsid w:val="00976B7A"/>
    <w:rsid w:val="00976B92"/>
    <w:rsid w:val="00976E2B"/>
    <w:rsid w:val="00976F76"/>
    <w:rsid w:val="009772B0"/>
    <w:rsid w:val="009774E2"/>
    <w:rsid w:val="00977544"/>
    <w:rsid w:val="0097764E"/>
    <w:rsid w:val="00977806"/>
    <w:rsid w:val="00977812"/>
    <w:rsid w:val="009779C4"/>
    <w:rsid w:val="0098096B"/>
    <w:rsid w:val="00980C64"/>
    <w:rsid w:val="00980E83"/>
    <w:rsid w:val="0098111E"/>
    <w:rsid w:val="00981316"/>
    <w:rsid w:val="009817C3"/>
    <w:rsid w:val="00981858"/>
    <w:rsid w:val="0098189D"/>
    <w:rsid w:val="00981C19"/>
    <w:rsid w:val="00981C81"/>
    <w:rsid w:val="0098232D"/>
    <w:rsid w:val="00983985"/>
    <w:rsid w:val="00983F2A"/>
    <w:rsid w:val="00984150"/>
    <w:rsid w:val="0098429B"/>
    <w:rsid w:val="0098456D"/>
    <w:rsid w:val="00984682"/>
    <w:rsid w:val="0098469E"/>
    <w:rsid w:val="009846D4"/>
    <w:rsid w:val="00984709"/>
    <w:rsid w:val="009847F1"/>
    <w:rsid w:val="00984876"/>
    <w:rsid w:val="00984F43"/>
    <w:rsid w:val="009850FA"/>
    <w:rsid w:val="00985228"/>
    <w:rsid w:val="009852E6"/>
    <w:rsid w:val="009854CF"/>
    <w:rsid w:val="00985BA0"/>
    <w:rsid w:val="009861F1"/>
    <w:rsid w:val="00986313"/>
    <w:rsid w:val="0098633C"/>
    <w:rsid w:val="00986602"/>
    <w:rsid w:val="00986C1B"/>
    <w:rsid w:val="00987582"/>
    <w:rsid w:val="00987A62"/>
    <w:rsid w:val="0099047C"/>
    <w:rsid w:val="0099110C"/>
    <w:rsid w:val="00991312"/>
    <w:rsid w:val="0099134C"/>
    <w:rsid w:val="00991431"/>
    <w:rsid w:val="009917A9"/>
    <w:rsid w:val="00991992"/>
    <w:rsid w:val="009919B0"/>
    <w:rsid w:val="00991CD6"/>
    <w:rsid w:val="00991DF3"/>
    <w:rsid w:val="00991E44"/>
    <w:rsid w:val="00991F2D"/>
    <w:rsid w:val="0099216E"/>
    <w:rsid w:val="00992280"/>
    <w:rsid w:val="00992632"/>
    <w:rsid w:val="009926C6"/>
    <w:rsid w:val="00992935"/>
    <w:rsid w:val="00992C93"/>
    <w:rsid w:val="00992D8A"/>
    <w:rsid w:val="009933DF"/>
    <w:rsid w:val="00993503"/>
    <w:rsid w:val="00993BD0"/>
    <w:rsid w:val="00993FD7"/>
    <w:rsid w:val="00994518"/>
    <w:rsid w:val="009948A3"/>
    <w:rsid w:val="00994A29"/>
    <w:rsid w:val="00994E8B"/>
    <w:rsid w:val="0099551C"/>
    <w:rsid w:val="0099598F"/>
    <w:rsid w:val="00995A71"/>
    <w:rsid w:val="009964A7"/>
    <w:rsid w:val="009964FC"/>
    <w:rsid w:val="00996D10"/>
    <w:rsid w:val="00996DEE"/>
    <w:rsid w:val="00996EF7"/>
    <w:rsid w:val="00996F36"/>
    <w:rsid w:val="00997086"/>
    <w:rsid w:val="00997393"/>
    <w:rsid w:val="00997597"/>
    <w:rsid w:val="00997D55"/>
    <w:rsid w:val="00997F29"/>
    <w:rsid w:val="009A01F6"/>
    <w:rsid w:val="009A0201"/>
    <w:rsid w:val="009A0217"/>
    <w:rsid w:val="009A0665"/>
    <w:rsid w:val="009A0763"/>
    <w:rsid w:val="009A089D"/>
    <w:rsid w:val="009A08E1"/>
    <w:rsid w:val="009A09B0"/>
    <w:rsid w:val="009A0AD1"/>
    <w:rsid w:val="009A0D32"/>
    <w:rsid w:val="009A0D62"/>
    <w:rsid w:val="009A130F"/>
    <w:rsid w:val="009A1368"/>
    <w:rsid w:val="009A13A9"/>
    <w:rsid w:val="009A205E"/>
    <w:rsid w:val="009A2416"/>
    <w:rsid w:val="009A2421"/>
    <w:rsid w:val="009A2949"/>
    <w:rsid w:val="009A351C"/>
    <w:rsid w:val="009A367A"/>
    <w:rsid w:val="009A3883"/>
    <w:rsid w:val="009A393A"/>
    <w:rsid w:val="009A41A7"/>
    <w:rsid w:val="009A43DA"/>
    <w:rsid w:val="009A4AD0"/>
    <w:rsid w:val="009A505A"/>
    <w:rsid w:val="009A5492"/>
    <w:rsid w:val="009A5904"/>
    <w:rsid w:val="009A5D4B"/>
    <w:rsid w:val="009A65FF"/>
    <w:rsid w:val="009A6642"/>
    <w:rsid w:val="009A67F5"/>
    <w:rsid w:val="009A68B8"/>
    <w:rsid w:val="009A6A2B"/>
    <w:rsid w:val="009A7019"/>
    <w:rsid w:val="009A7105"/>
    <w:rsid w:val="009A7734"/>
    <w:rsid w:val="009A7F3E"/>
    <w:rsid w:val="009B0D76"/>
    <w:rsid w:val="009B0E5D"/>
    <w:rsid w:val="009B11D3"/>
    <w:rsid w:val="009B11F3"/>
    <w:rsid w:val="009B151F"/>
    <w:rsid w:val="009B1594"/>
    <w:rsid w:val="009B1F83"/>
    <w:rsid w:val="009B201B"/>
    <w:rsid w:val="009B2076"/>
    <w:rsid w:val="009B21A6"/>
    <w:rsid w:val="009B3824"/>
    <w:rsid w:val="009B42A4"/>
    <w:rsid w:val="009B440A"/>
    <w:rsid w:val="009B4E38"/>
    <w:rsid w:val="009B4F1F"/>
    <w:rsid w:val="009B509A"/>
    <w:rsid w:val="009B59EB"/>
    <w:rsid w:val="009B5BB9"/>
    <w:rsid w:val="009B6216"/>
    <w:rsid w:val="009B6290"/>
    <w:rsid w:val="009B64AA"/>
    <w:rsid w:val="009B64D0"/>
    <w:rsid w:val="009B6D6F"/>
    <w:rsid w:val="009B739C"/>
    <w:rsid w:val="009B7A48"/>
    <w:rsid w:val="009B7FBA"/>
    <w:rsid w:val="009C03D3"/>
    <w:rsid w:val="009C0553"/>
    <w:rsid w:val="009C0D1E"/>
    <w:rsid w:val="009C14B7"/>
    <w:rsid w:val="009C17AD"/>
    <w:rsid w:val="009C218D"/>
    <w:rsid w:val="009C22B7"/>
    <w:rsid w:val="009C22BD"/>
    <w:rsid w:val="009C2C00"/>
    <w:rsid w:val="009C2D51"/>
    <w:rsid w:val="009C2DD0"/>
    <w:rsid w:val="009C301F"/>
    <w:rsid w:val="009C31E9"/>
    <w:rsid w:val="009C326D"/>
    <w:rsid w:val="009C34A7"/>
    <w:rsid w:val="009C3EB0"/>
    <w:rsid w:val="009C3F39"/>
    <w:rsid w:val="009C4046"/>
    <w:rsid w:val="009C419D"/>
    <w:rsid w:val="009C459E"/>
    <w:rsid w:val="009C4920"/>
    <w:rsid w:val="009C4AAC"/>
    <w:rsid w:val="009C4B86"/>
    <w:rsid w:val="009C4D0C"/>
    <w:rsid w:val="009C4DF6"/>
    <w:rsid w:val="009C4DF9"/>
    <w:rsid w:val="009C4E12"/>
    <w:rsid w:val="009C512C"/>
    <w:rsid w:val="009C535E"/>
    <w:rsid w:val="009C55BF"/>
    <w:rsid w:val="009C57CB"/>
    <w:rsid w:val="009C5C4E"/>
    <w:rsid w:val="009C622C"/>
    <w:rsid w:val="009C68DD"/>
    <w:rsid w:val="009C6A64"/>
    <w:rsid w:val="009C6C8B"/>
    <w:rsid w:val="009C6D14"/>
    <w:rsid w:val="009C6D1C"/>
    <w:rsid w:val="009C7142"/>
    <w:rsid w:val="009C7BF3"/>
    <w:rsid w:val="009C7CF7"/>
    <w:rsid w:val="009C7EDB"/>
    <w:rsid w:val="009C7F57"/>
    <w:rsid w:val="009C7FA9"/>
    <w:rsid w:val="009D0049"/>
    <w:rsid w:val="009D061D"/>
    <w:rsid w:val="009D07E1"/>
    <w:rsid w:val="009D0E30"/>
    <w:rsid w:val="009D1BFA"/>
    <w:rsid w:val="009D1C84"/>
    <w:rsid w:val="009D2094"/>
    <w:rsid w:val="009D2374"/>
    <w:rsid w:val="009D27C0"/>
    <w:rsid w:val="009D2A4D"/>
    <w:rsid w:val="009D2B05"/>
    <w:rsid w:val="009D30EB"/>
    <w:rsid w:val="009D3734"/>
    <w:rsid w:val="009D3C87"/>
    <w:rsid w:val="009D3CF0"/>
    <w:rsid w:val="009D3F97"/>
    <w:rsid w:val="009D4650"/>
    <w:rsid w:val="009D47A4"/>
    <w:rsid w:val="009D48C6"/>
    <w:rsid w:val="009D50A3"/>
    <w:rsid w:val="009D5127"/>
    <w:rsid w:val="009D5199"/>
    <w:rsid w:val="009D5400"/>
    <w:rsid w:val="009D5816"/>
    <w:rsid w:val="009D5D12"/>
    <w:rsid w:val="009D71B6"/>
    <w:rsid w:val="009D7730"/>
    <w:rsid w:val="009D7A41"/>
    <w:rsid w:val="009D7CF6"/>
    <w:rsid w:val="009E01F8"/>
    <w:rsid w:val="009E03BC"/>
    <w:rsid w:val="009E045F"/>
    <w:rsid w:val="009E05C2"/>
    <w:rsid w:val="009E0618"/>
    <w:rsid w:val="009E07A9"/>
    <w:rsid w:val="009E0AD7"/>
    <w:rsid w:val="009E0AED"/>
    <w:rsid w:val="009E0C19"/>
    <w:rsid w:val="009E0F31"/>
    <w:rsid w:val="009E1BD4"/>
    <w:rsid w:val="009E1D74"/>
    <w:rsid w:val="009E1E2D"/>
    <w:rsid w:val="009E1E7B"/>
    <w:rsid w:val="009E1EAF"/>
    <w:rsid w:val="009E1FB6"/>
    <w:rsid w:val="009E21DF"/>
    <w:rsid w:val="009E226E"/>
    <w:rsid w:val="009E2525"/>
    <w:rsid w:val="009E271B"/>
    <w:rsid w:val="009E280B"/>
    <w:rsid w:val="009E285D"/>
    <w:rsid w:val="009E297E"/>
    <w:rsid w:val="009E2A00"/>
    <w:rsid w:val="009E361E"/>
    <w:rsid w:val="009E4224"/>
    <w:rsid w:val="009E430A"/>
    <w:rsid w:val="009E49A2"/>
    <w:rsid w:val="009E4C01"/>
    <w:rsid w:val="009E4DF0"/>
    <w:rsid w:val="009E5B0D"/>
    <w:rsid w:val="009E5B78"/>
    <w:rsid w:val="009E5C36"/>
    <w:rsid w:val="009E73F7"/>
    <w:rsid w:val="009E77B9"/>
    <w:rsid w:val="009E78D0"/>
    <w:rsid w:val="009E79FD"/>
    <w:rsid w:val="009F0070"/>
    <w:rsid w:val="009F016F"/>
    <w:rsid w:val="009F02C8"/>
    <w:rsid w:val="009F0353"/>
    <w:rsid w:val="009F07F5"/>
    <w:rsid w:val="009F09D5"/>
    <w:rsid w:val="009F112D"/>
    <w:rsid w:val="009F11EB"/>
    <w:rsid w:val="009F1486"/>
    <w:rsid w:val="009F14E6"/>
    <w:rsid w:val="009F1516"/>
    <w:rsid w:val="009F17A0"/>
    <w:rsid w:val="009F1BB1"/>
    <w:rsid w:val="009F2245"/>
    <w:rsid w:val="009F2361"/>
    <w:rsid w:val="009F2517"/>
    <w:rsid w:val="009F25CC"/>
    <w:rsid w:val="009F2682"/>
    <w:rsid w:val="009F26CA"/>
    <w:rsid w:val="009F2BA5"/>
    <w:rsid w:val="009F2ED1"/>
    <w:rsid w:val="009F2EE3"/>
    <w:rsid w:val="009F30B2"/>
    <w:rsid w:val="009F36E7"/>
    <w:rsid w:val="009F38B6"/>
    <w:rsid w:val="009F3C2D"/>
    <w:rsid w:val="009F4126"/>
    <w:rsid w:val="009F4514"/>
    <w:rsid w:val="009F47C6"/>
    <w:rsid w:val="009F4DDD"/>
    <w:rsid w:val="009F4FB2"/>
    <w:rsid w:val="009F5029"/>
    <w:rsid w:val="009F5156"/>
    <w:rsid w:val="009F5C71"/>
    <w:rsid w:val="009F6501"/>
    <w:rsid w:val="009F6632"/>
    <w:rsid w:val="009F6659"/>
    <w:rsid w:val="009F6CBB"/>
    <w:rsid w:val="009F6E25"/>
    <w:rsid w:val="009F71E5"/>
    <w:rsid w:val="009F7212"/>
    <w:rsid w:val="009F72D0"/>
    <w:rsid w:val="009F76CC"/>
    <w:rsid w:val="009F782D"/>
    <w:rsid w:val="009F7841"/>
    <w:rsid w:val="009F79B6"/>
    <w:rsid w:val="009F7ADB"/>
    <w:rsid w:val="00A001B1"/>
    <w:rsid w:val="00A001B5"/>
    <w:rsid w:val="00A0028D"/>
    <w:rsid w:val="00A002B0"/>
    <w:rsid w:val="00A006F2"/>
    <w:rsid w:val="00A00861"/>
    <w:rsid w:val="00A00B8C"/>
    <w:rsid w:val="00A00E63"/>
    <w:rsid w:val="00A0159C"/>
    <w:rsid w:val="00A01618"/>
    <w:rsid w:val="00A01D40"/>
    <w:rsid w:val="00A02875"/>
    <w:rsid w:val="00A03178"/>
    <w:rsid w:val="00A0330E"/>
    <w:rsid w:val="00A03857"/>
    <w:rsid w:val="00A03D4A"/>
    <w:rsid w:val="00A0409D"/>
    <w:rsid w:val="00A042D4"/>
    <w:rsid w:val="00A04FB7"/>
    <w:rsid w:val="00A05D84"/>
    <w:rsid w:val="00A06129"/>
    <w:rsid w:val="00A0638A"/>
    <w:rsid w:val="00A06394"/>
    <w:rsid w:val="00A0685A"/>
    <w:rsid w:val="00A06D03"/>
    <w:rsid w:val="00A0715E"/>
    <w:rsid w:val="00A073E5"/>
    <w:rsid w:val="00A103B8"/>
    <w:rsid w:val="00A106F2"/>
    <w:rsid w:val="00A10778"/>
    <w:rsid w:val="00A10898"/>
    <w:rsid w:val="00A10A9F"/>
    <w:rsid w:val="00A10B16"/>
    <w:rsid w:val="00A10BE9"/>
    <w:rsid w:val="00A10EE5"/>
    <w:rsid w:val="00A10FA0"/>
    <w:rsid w:val="00A113D8"/>
    <w:rsid w:val="00A122AA"/>
    <w:rsid w:val="00A12C96"/>
    <w:rsid w:val="00A13D2F"/>
    <w:rsid w:val="00A14526"/>
    <w:rsid w:val="00A14957"/>
    <w:rsid w:val="00A14B3F"/>
    <w:rsid w:val="00A14DFB"/>
    <w:rsid w:val="00A14EC5"/>
    <w:rsid w:val="00A15081"/>
    <w:rsid w:val="00A151C7"/>
    <w:rsid w:val="00A15258"/>
    <w:rsid w:val="00A1554F"/>
    <w:rsid w:val="00A15728"/>
    <w:rsid w:val="00A158F8"/>
    <w:rsid w:val="00A15A41"/>
    <w:rsid w:val="00A15D33"/>
    <w:rsid w:val="00A16002"/>
    <w:rsid w:val="00A16317"/>
    <w:rsid w:val="00A163F7"/>
    <w:rsid w:val="00A1656A"/>
    <w:rsid w:val="00A172DC"/>
    <w:rsid w:val="00A173E0"/>
    <w:rsid w:val="00A17572"/>
    <w:rsid w:val="00A20116"/>
    <w:rsid w:val="00A202FD"/>
    <w:rsid w:val="00A203EA"/>
    <w:rsid w:val="00A204B2"/>
    <w:rsid w:val="00A20605"/>
    <w:rsid w:val="00A206E9"/>
    <w:rsid w:val="00A20A45"/>
    <w:rsid w:val="00A20AA3"/>
    <w:rsid w:val="00A21084"/>
    <w:rsid w:val="00A210BF"/>
    <w:rsid w:val="00A21685"/>
    <w:rsid w:val="00A21B34"/>
    <w:rsid w:val="00A21BB9"/>
    <w:rsid w:val="00A21BCA"/>
    <w:rsid w:val="00A21BEA"/>
    <w:rsid w:val="00A221D0"/>
    <w:rsid w:val="00A22994"/>
    <w:rsid w:val="00A2299E"/>
    <w:rsid w:val="00A22A23"/>
    <w:rsid w:val="00A2314E"/>
    <w:rsid w:val="00A23456"/>
    <w:rsid w:val="00A238A6"/>
    <w:rsid w:val="00A23C0A"/>
    <w:rsid w:val="00A23CDC"/>
    <w:rsid w:val="00A23FEF"/>
    <w:rsid w:val="00A24545"/>
    <w:rsid w:val="00A2467D"/>
    <w:rsid w:val="00A24828"/>
    <w:rsid w:val="00A24A48"/>
    <w:rsid w:val="00A24E69"/>
    <w:rsid w:val="00A252FD"/>
    <w:rsid w:val="00A2578E"/>
    <w:rsid w:val="00A25F22"/>
    <w:rsid w:val="00A25F62"/>
    <w:rsid w:val="00A26769"/>
    <w:rsid w:val="00A26829"/>
    <w:rsid w:val="00A26DF2"/>
    <w:rsid w:val="00A27430"/>
    <w:rsid w:val="00A27457"/>
    <w:rsid w:val="00A27577"/>
    <w:rsid w:val="00A276E1"/>
    <w:rsid w:val="00A2772D"/>
    <w:rsid w:val="00A278C4"/>
    <w:rsid w:val="00A279EE"/>
    <w:rsid w:val="00A27CC3"/>
    <w:rsid w:val="00A27D60"/>
    <w:rsid w:val="00A30425"/>
    <w:rsid w:val="00A30810"/>
    <w:rsid w:val="00A30943"/>
    <w:rsid w:val="00A309FE"/>
    <w:rsid w:val="00A30E33"/>
    <w:rsid w:val="00A30F1D"/>
    <w:rsid w:val="00A311E9"/>
    <w:rsid w:val="00A31208"/>
    <w:rsid w:val="00A3129F"/>
    <w:rsid w:val="00A315D2"/>
    <w:rsid w:val="00A316C7"/>
    <w:rsid w:val="00A31AD7"/>
    <w:rsid w:val="00A31CA6"/>
    <w:rsid w:val="00A323E5"/>
    <w:rsid w:val="00A3252E"/>
    <w:rsid w:val="00A325E4"/>
    <w:rsid w:val="00A32B9E"/>
    <w:rsid w:val="00A32DA4"/>
    <w:rsid w:val="00A32F0E"/>
    <w:rsid w:val="00A336EB"/>
    <w:rsid w:val="00A3388C"/>
    <w:rsid w:val="00A33F3F"/>
    <w:rsid w:val="00A34325"/>
    <w:rsid w:val="00A34A66"/>
    <w:rsid w:val="00A34BAF"/>
    <w:rsid w:val="00A34BBD"/>
    <w:rsid w:val="00A34C64"/>
    <w:rsid w:val="00A34CC4"/>
    <w:rsid w:val="00A34CF6"/>
    <w:rsid w:val="00A35149"/>
    <w:rsid w:val="00A352A1"/>
    <w:rsid w:val="00A35AA6"/>
    <w:rsid w:val="00A35AA7"/>
    <w:rsid w:val="00A35EC2"/>
    <w:rsid w:val="00A36391"/>
    <w:rsid w:val="00A3668A"/>
    <w:rsid w:val="00A3692A"/>
    <w:rsid w:val="00A36945"/>
    <w:rsid w:val="00A37018"/>
    <w:rsid w:val="00A37738"/>
    <w:rsid w:val="00A37799"/>
    <w:rsid w:val="00A37C89"/>
    <w:rsid w:val="00A37CAF"/>
    <w:rsid w:val="00A37D4B"/>
    <w:rsid w:val="00A40284"/>
    <w:rsid w:val="00A403C5"/>
    <w:rsid w:val="00A410E5"/>
    <w:rsid w:val="00A411EA"/>
    <w:rsid w:val="00A41B44"/>
    <w:rsid w:val="00A4207B"/>
    <w:rsid w:val="00A428CD"/>
    <w:rsid w:val="00A42D06"/>
    <w:rsid w:val="00A43049"/>
    <w:rsid w:val="00A43181"/>
    <w:rsid w:val="00A43409"/>
    <w:rsid w:val="00A438C3"/>
    <w:rsid w:val="00A43A77"/>
    <w:rsid w:val="00A43F81"/>
    <w:rsid w:val="00A441A8"/>
    <w:rsid w:val="00A44503"/>
    <w:rsid w:val="00A447A3"/>
    <w:rsid w:val="00A44AAA"/>
    <w:rsid w:val="00A45257"/>
    <w:rsid w:val="00A45638"/>
    <w:rsid w:val="00A457D7"/>
    <w:rsid w:val="00A458AA"/>
    <w:rsid w:val="00A45DB4"/>
    <w:rsid w:val="00A45E94"/>
    <w:rsid w:val="00A45F24"/>
    <w:rsid w:val="00A464C6"/>
    <w:rsid w:val="00A473ED"/>
    <w:rsid w:val="00A47543"/>
    <w:rsid w:val="00A478D4"/>
    <w:rsid w:val="00A47EF0"/>
    <w:rsid w:val="00A5000D"/>
    <w:rsid w:val="00A5080A"/>
    <w:rsid w:val="00A50BCF"/>
    <w:rsid w:val="00A50CA7"/>
    <w:rsid w:val="00A50DD8"/>
    <w:rsid w:val="00A50EAD"/>
    <w:rsid w:val="00A511BE"/>
    <w:rsid w:val="00A5137F"/>
    <w:rsid w:val="00A518F1"/>
    <w:rsid w:val="00A51DE8"/>
    <w:rsid w:val="00A51F4C"/>
    <w:rsid w:val="00A5201D"/>
    <w:rsid w:val="00A522B7"/>
    <w:rsid w:val="00A52759"/>
    <w:rsid w:val="00A529AD"/>
    <w:rsid w:val="00A529F2"/>
    <w:rsid w:val="00A52E87"/>
    <w:rsid w:val="00A52FD9"/>
    <w:rsid w:val="00A531B2"/>
    <w:rsid w:val="00A531EF"/>
    <w:rsid w:val="00A5340F"/>
    <w:rsid w:val="00A54121"/>
    <w:rsid w:val="00A5485B"/>
    <w:rsid w:val="00A5512C"/>
    <w:rsid w:val="00A5551A"/>
    <w:rsid w:val="00A56092"/>
    <w:rsid w:val="00A5636E"/>
    <w:rsid w:val="00A5648C"/>
    <w:rsid w:val="00A57158"/>
    <w:rsid w:val="00A574E1"/>
    <w:rsid w:val="00A57528"/>
    <w:rsid w:val="00A5761F"/>
    <w:rsid w:val="00A57E70"/>
    <w:rsid w:val="00A600AE"/>
    <w:rsid w:val="00A603F6"/>
    <w:rsid w:val="00A60A12"/>
    <w:rsid w:val="00A60BFE"/>
    <w:rsid w:val="00A60C79"/>
    <w:rsid w:val="00A60D3A"/>
    <w:rsid w:val="00A61190"/>
    <w:rsid w:val="00A6134B"/>
    <w:rsid w:val="00A614F9"/>
    <w:rsid w:val="00A61AE6"/>
    <w:rsid w:val="00A61D57"/>
    <w:rsid w:val="00A62E8E"/>
    <w:rsid w:val="00A630D6"/>
    <w:rsid w:val="00A631B1"/>
    <w:rsid w:val="00A632ED"/>
    <w:rsid w:val="00A6332A"/>
    <w:rsid w:val="00A633CB"/>
    <w:rsid w:val="00A636A0"/>
    <w:rsid w:val="00A6374D"/>
    <w:rsid w:val="00A63813"/>
    <w:rsid w:val="00A6386A"/>
    <w:rsid w:val="00A639BB"/>
    <w:rsid w:val="00A63AF0"/>
    <w:rsid w:val="00A63DC6"/>
    <w:rsid w:val="00A640DE"/>
    <w:rsid w:val="00A64155"/>
    <w:rsid w:val="00A6425D"/>
    <w:rsid w:val="00A64349"/>
    <w:rsid w:val="00A64866"/>
    <w:rsid w:val="00A6578D"/>
    <w:rsid w:val="00A659BD"/>
    <w:rsid w:val="00A65A77"/>
    <w:rsid w:val="00A65B93"/>
    <w:rsid w:val="00A65CCD"/>
    <w:rsid w:val="00A65DEC"/>
    <w:rsid w:val="00A66306"/>
    <w:rsid w:val="00A66694"/>
    <w:rsid w:val="00A66A68"/>
    <w:rsid w:val="00A66C75"/>
    <w:rsid w:val="00A66D08"/>
    <w:rsid w:val="00A67073"/>
    <w:rsid w:val="00A67196"/>
    <w:rsid w:val="00A675A4"/>
    <w:rsid w:val="00A67619"/>
    <w:rsid w:val="00A67621"/>
    <w:rsid w:val="00A67AFD"/>
    <w:rsid w:val="00A67BD0"/>
    <w:rsid w:val="00A67C26"/>
    <w:rsid w:val="00A67C3C"/>
    <w:rsid w:val="00A67DB5"/>
    <w:rsid w:val="00A67DBE"/>
    <w:rsid w:val="00A703C5"/>
    <w:rsid w:val="00A70B2B"/>
    <w:rsid w:val="00A70D15"/>
    <w:rsid w:val="00A70E3E"/>
    <w:rsid w:val="00A70ECC"/>
    <w:rsid w:val="00A70FB1"/>
    <w:rsid w:val="00A7117B"/>
    <w:rsid w:val="00A71630"/>
    <w:rsid w:val="00A718AE"/>
    <w:rsid w:val="00A719CA"/>
    <w:rsid w:val="00A71F4E"/>
    <w:rsid w:val="00A723A0"/>
    <w:rsid w:val="00A7272B"/>
    <w:rsid w:val="00A728B6"/>
    <w:rsid w:val="00A729F9"/>
    <w:rsid w:val="00A72A4A"/>
    <w:rsid w:val="00A730BB"/>
    <w:rsid w:val="00A738DB"/>
    <w:rsid w:val="00A73C05"/>
    <w:rsid w:val="00A73E6F"/>
    <w:rsid w:val="00A74E4E"/>
    <w:rsid w:val="00A74E50"/>
    <w:rsid w:val="00A74EFE"/>
    <w:rsid w:val="00A74F56"/>
    <w:rsid w:val="00A75174"/>
    <w:rsid w:val="00A7569C"/>
    <w:rsid w:val="00A7582E"/>
    <w:rsid w:val="00A75B20"/>
    <w:rsid w:val="00A75B99"/>
    <w:rsid w:val="00A766A2"/>
    <w:rsid w:val="00A76978"/>
    <w:rsid w:val="00A769D0"/>
    <w:rsid w:val="00A76AB3"/>
    <w:rsid w:val="00A76ACB"/>
    <w:rsid w:val="00A77660"/>
    <w:rsid w:val="00A778F5"/>
    <w:rsid w:val="00A803F3"/>
    <w:rsid w:val="00A8059F"/>
    <w:rsid w:val="00A80C4C"/>
    <w:rsid w:val="00A813D7"/>
    <w:rsid w:val="00A8175A"/>
    <w:rsid w:val="00A81812"/>
    <w:rsid w:val="00A818C9"/>
    <w:rsid w:val="00A81C85"/>
    <w:rsid w:val="00A823C8"/>
    <w:rsid w:val="00A8250D"/>
    <w:rsid w:val="00A830EB"/>
    <w:rsid w:val="00A831E8"/>
    <w:rsid w:val="00A833DC"/>
    <w:rsid w:val="00A838B9"/>
    <w:rsid w:val="00A83C2C"/>
    <w:rsid w:val="00A83D32"/>
    <w:rsid w:val="00A8408C"/>
    <w:rsid w:val="00A840B2"/>
    <w:rsid w:val="00A843BB"/>
    <w:rsid w:val="00A846D6"/>
    <w:rsid w:val="00A84874"/>
    <w:rsid w:val="00A84BC4"/>
    <w:rsid w:val="00A84CAE"/>
    <w:rsid w:val="00A8527E"/>
    <w:rsid w:val="00A854CA"/>
    <w:rsid w:val="00A85516"/>
    <w:rsid w:val="00A86B94"/>
    <w:rsid w:val="00A86CB6"/>
    <w:rsid w:val="00A86D4F"/>
    <w:rsid w:val="00A870B8"/>
    <w:rsid w:val="00A873E4"/>
    <w:rsid w:val="00A8783D"/>
    <w:rsid w:val="00A87C86"/>
    <w:rsid w:val="00A87DEE"/>
    <w:rsid w:val="00A90082"/>
    <w:rsid w:val="00A90307"/>
    <w:rsid w:val="00A9055C"/>
    <w:rsid w:val="00A9063F"/>
    <w:rsid w:val="00A90A2E"/>
    <w:rsid w:val="00A90C41"/>
    <w:rsid w:val="00A9161F"/>
    <w:rsid w:val="00A91862"/>
    <w:rsid w:val="00A91AEB"/>
    <w:rsid w:val="00A9215A"/>
    <w:rsid w:val="00A92400"/>
    <w:rsid w:val="00A92501"/>
    <w:rsid w:val="00A92899"/>
    <w:rsid w:val="00A92DBA"/>
    <w:rsid w:val="00A9300B"/>
    <w:rsid w:val="00A93035"/>
    <w:rsid w:val="00A93810"/>
    <w:rsid w:val="00A93E36"/>
    <w:rsid w:val="00A94666"/>
    <w:rsid w:val="00A94EDD"/>
    <w:rsid w:val="00A95066"/>
    <w:rsid w:val="00A95F08"/>
    <w:rsid w:val="00A95F3A"/>
    <w:rsid w:val="00A95F56"/>
    <w:rsid w:val="00A961BF"/>
    <w:rsid w:val="00A96259"/>
    <w:rsid w:val="00A96473"/>
    <w:rsid w:val="00A965D3"/>
    <w:rsid w:val="00A96A5D"/>
    <w:rsid w:val="00A96F75"/>
    <w:rsid w:val="00A9717F"/>
    <w:rsid w:val="00A9773A"/>
    <w:rsid w:val="00AA0132"/>
    <w:rsid w:val="00AA05F8"/>
    <w:rsid w:val="00AA0A0D"/>
    <w:rsid w:val="00AA0D04"/>
    <w:rsid w:val="00AA0DFD"/>
    <w:rsid w:val="00AA0FBC"/>
    <w:rsid w:val="00AA11CC"/>
    <w:rsid w:val="00AA129C"/>
    <w:rsid w:val="00AA1519"/>
    <w:rsid w:val="00AA171B"/>
    <w:rsid w:val="00AA1806"/>
    <w:rsid w:val="00AA1F9E"/>
    <w:rsid w:val="00AA246E"/>
    <w:rsid w:val="00AA2928"/>
    <w:rsid w:val="00AA2CFC"/>
    <w:rsid w:val="00AA3173"/>
    <w:rsid w:val="00AA31A1"/>
    <w:rsid w:val="00AA3549"/>
    <w:rsid w:val="00AA37A5"/>
    <w:rsid w:val="00AA3BFF"/>
    <w:rsid w:val="00AA4417"/>
    <w:rsid w:val="00AA4EEC"/>
    <w:rsid w:val="00AA52EA"/>
    <w:rsid w:val="00AA5782"/>
    <w:rsid w:val="00AA5804"/>
    <w:rsid w:val="00AA5BBD"/>
    <w:rsid w:val="00AA609C"/>
    <w:rsid w:val="00AA6133"/>
    <w:rsid w:val="00AA6D1F"/>
    <w:rsid w:val="00AA75AD"/>
    <w:rsid w:val="00AA77CC"/>
    <w:rsid w:val="00AA7C2A"/>
    <w:rsid w:val="00AB01CF"/>
    <w:rsid w:val="00AB049B"/>
    <w:rsid w:val="00AB07F4"/>
    <w:rsid w:val="00AB09D4"/>
    <w:rsid w:val="00AB0B07"/>
    <w:rsid w:val="00AB1706"/>
    <w:rsid w:val="00AB18D4"/>
    <w:rsid w:val="00AB1E03"/>
    <w:rsid w:val="00AB205A"/>
    <w:rsid w:val="00AB293A"/>
    <w:rsid w:val="00AB2B7D"/>
    <w:rsid w:val="00AB3013"/>
    <w:rsid w:val="00AB34C6"/>
    <w:rsid w:val="00AB3543"/>
    <w:rsid w:val="00AB3748"/>
    <w:rsid w:val="00AB3CEA"/>
    <w:rsid w:val="00AB3DE9"/>
    <w:rsid w:val="00AB413D"/>
    <w:rsid w:val="00AB424F"/>
    <w:rsid w:val="00AB4275"/>
    <w:rsid w:val="00AB46E0"/>
    <w:rsid w:val="00AB481D"/>
    <w:rsid w:val="00AB4ED6"/>
    <w:rsid w:val="00AB508A"/>
    <w:rsid w:val="00AB52CA"/>
    <w:rsid w:val="00AB586C"/>
    <w:rsid w:val="00AB5FBC"/>
    <w:rsid w:val="00AB634B"/>
    <w:rsid w:val="00AB681F"/>
    <w:rsid w:val="00AB6948"/>
    <w:rsid w:val="00AB6A04"/>
    <w:rsid w:val="00AB741A"/>
    <w:rsid w:val="00AB7567"/>
    <w:rsid w:val="00AB76F0"/>
    <w:rsid w:val="00AB7D00"/>
    <w:rsid w:val="00AB7E01"/>
    <w:rsid w:val="00AC002B"/>
    <w:rsid w:val="00AC0079"/>
    <w:rsid w:val="00AC0964"/>
    <w:rsid w:val="00AC0D8D"/>
    <w:rsid w:val="00AC0E18"/>
    <w:rsid w:val="00AC0F57"/>
    <w:rsid w:val="00AC192B"/>
    <w:rsid w:val="00AC1B82"/>
    <w:rsid w:val="00AC2061"/>
    <w:rsid w:val="00AC2520"/>
    <w:rsid w:val="00AC2A7A"/>
    <w:rsid w:val="00AC308D"/>
    <w:rsid w:val="00AC31AE"/>
    <w:rsid w:val="00AC31F4"/>
    <w:rsid w:val="00AC3803"/>
    <w:rsid w:val="00AC380E"/>
    <w:rsid w:val="00AC388C"/>
    <w:rsid w:val="00AC3AA3"/>
    <w:rsid w:val="00AC3C97"/>
    <w:rsid w:val="00AC4114"/>
    <w:rsid w:val="00AC436F"/>
    <w:rsid w:val="00AC4539"/>
    <w:rsid w:val="00AC478C"/>
    <w:rsid w:val="00AC5505"/>
    <w:rsid w:val="00AC59A9"/>
    <w:rsid w:val="00AC5A5B"/>
    <w:rsid w:val="00AC5B30"/>
    <w:rsid w:val="00AC5BD7"/>
    <w:rsid w:val="00AC6006"/>
    <w:rsid w:val="00AC6548"/>
    <w:rsid w:val="00AC6D25"/>
    <w:rsid w:val="00AC6EA3"/>
    <w:rsid w:val="00AC74C6"/>
    <w:rsid w:val="00AC7ABE"/>
    <w:rsid w:val="00AC7C1D"/>
    <w:rsid w:val="00AC7EB8"/>
    <w:rsid w:val="00AD00DB"/>
    <w:rsid w:val="00AD01F3"/>
    <w:rsid w:val="00AD045D"/>
    <w:rsid w:val="00AD06C7"/>
    <w:rsid w:val="00AD0B77"/>
    <w:rsid w:val="00AD0E53"/>
    <w:rsid w:val="00AD0F7D"/>
    <w:rsid w:val="00AD1713"/>
    <w:rsid w:val="00AD179C"/>
    <w:rsid w:val="00AD1952"/>
    <w:rsid w:val="00AD19CE"/>
    <w:rsid w:val="00AD235A"/>
    <w:rsid w:val="00AD236F"/>
    <w:rsid w:val="00AD265D"/>
    <w:rsid w:val="00AD268F"/>
    <w:rsid w:val="00AD2718"/>
    <w:rsid w:val="00AD32BB"/>
    <w:rsid w:val="00AD3771"/>
    <w:rsid w:val="00AD433F"/>
    <w:rsid w:val="00AD43A9"/>
    <w:rsid w:val="00AD447C"/>
    <w:rsid w:val="00AD4733"/>
    <w:rsid w:val="00AD4A28"/>
    <w:rsid w:val="00AD4B59"/>
    <w:rsid w:val="00AD500F"/>
    <w:rsid w:val="00AD5185"/>
    <w:rsid w:val="00AD5B1F"/>
    <w:rsid w:val="00AD64AA"/>
    <w:rsid w:val="00AD6557"/>
    <w:rsid w:val="00AD6983"/>
    <w:rsid w:val="00AD6C20"/>
    <w:rsid w:val="00AD7501"/>
    <w:rsid w:val="00AD7590"/>
    <w:rsid w:val="00AD78B0"/>
    <w:rsid w:val="00AE0170"/>
    <w:rsid w:val="00AE0A8E"/>
    <w:rsid w:val="00AE0CF0"/>
    <w:rsid w:val="00AE10C3"/>
    <w:rsid w:val="00AE161A"/>
    <w:rsid w:val="00AE167F"/>
    <w:rsid w:val="00AE1769"/>
    <w:rsid w:val="00AE1F21"/>
    <w:rsid w:val="00AE2300"/>
    <w:rsid w:val="00AE245A"/>
    <w:rsid w:val="00AE2C3C"/>
    <w:rsid w:val="00AE302A"/>
    <w:rsid w:val="00AE31C9"/>
    <w:rsid w:val="00AE32B5"/>
    <w:rsid w:val="00AE3385"/>
    <w:rsid w:val="00AE371F"/>
    <w:rsid w:val="00AE4437"/>
    <w:rsid w:val="00AE4A7B"/>
    <w:rsid w:val="00AE4C97"/>
    <w:rsid w:val="00AE55B7"/>
    <w:rsid w:val="00AE5C80"/>
    <w:rsid w:val="00AE6383"/>
    <w:rsid w:val="00AE6665"/>
    <w:rsid w:val="00AE683A"/>
    <w:rsid w:val="00AE68A4"/>
    <w:rsid w:val="00AE6EA1"/>
    <w:rsid w:val="00AE6FBC"/>
    <w:rsid w:val="00AE71A7"/>
    <w:rsid w:val="00AE736E"/>
    <w:rsid w:val="00AE7478"/>
    <w:rsid w:val="00AE77DD"/>
    <w:rsid w:val="00AE77E5"/>
    <w:rsid w:val="00AE7976"/>
    <w:rsid w:val="00AE797B"/>
    <w:rsid w:val="00AE7A80"/>
    <w:rsid w:val="00AE7CA0"/>
    <w:rsid w:val="00AF0793"/>
    <w:rsid w:val="00AF0B0A"/>
    <w:rsid w:val="00AF1A5D"/>
    <w:rsid w:val="00AF1F08"/>
    <w:rsid w:val="00AF1F09"/>
    <w:rsid w:val="00AF2182"/>
    <w:rsid w:val="00AF218D"/>
    <w:rsid w:val="00AF2299"/>
    <w:rsid w:val="00AF22FC"/>
    <w:rsid w:val="00AF2314"/>
    <w:rsid w:val="00AF246A"/>
    <w:rsid w:val="00AF25ED"/>
    <w:rsid w:val="00AF282C"/>
    <w:rsid w:val="00AF2A7F"/>
    <w:rsid w:val="00AF2D2C"/>
    <w:rsid w:val="00AF2DB2"/>
    <w:rsid w:val="00AF2E3A"/>
    <w:rsid w:val="00AF310D"/>
    <w:rsid w:val="00AF3120"/>
    <w:rsid w:val="00AF3A28"/>
    <w:rsid w:val="00AF3CB6"/>
    <w:rsid w:val="00AF3D1C"/>
    <w:rsid w:val="00AF3D33"/>
    <w:rsid w:val="00AF3D3B"/>
    <w:rsid w:val="00AF41D4"/>
    <w:rsid w:val="00AF488A"/>
    <w:rsid w:val="00AF4912"/>
    <w:rsid w:val="00AF5139"/>
    <w:rsid w:val="00AF581B"/>
    <w:rsid w:val="00AF5972"/>
    <w:rsid w:val="00AF5AEE"/>
    <w:rsid w:val="00AF5C51"/>
    <w:rsid w:val="00AF5F30"/>
    <w:rsid w:val="00AF609B"/>
    <w:rsid w:val="00AF6232"/>
    <w:rsid w:val="00AF6357"/>
    <w:rsid w:val="00AF643E"/>
    <w:rsid w:val="00AF69D1"/>
    <w:rsid w:val="00AF6C4E"/>
    <w:rsid w:val="00AF6DDB"/>
    <w:rsid w:val="00AF7688"/>
    <w:rsid w:val="00AF76D9"/>
    <w:rsid w:val="00AF7BC0"/>
    <w:rsid w:val="00AF7D38"/>
    <w:rsid w:val="00B00D7F"/>
    <w:rsid w:val="00B010D5"/>
    <w:rsid w:val="00B01B0C"/>
    <w:rsid w:val="00B01B77"/>
    <w:rsid w:val="00B01DEC"/>
    <w:rsid w:val="00B01E84"/>
    <w:rsid w:val="00B0226C"/>
    <w:rsid w:val="00B02657"/>
    <w:rsid w:val="00B029BC"/>
    <w:rsid w:val="00B02E1A"/>
    <w:rsid w:val="00B03097"/>
    <w:rsid w:val="00B030A3"/>
    <w:rsid w:val="00B03455"/>
    <w:rsid w:val="00B03920"/>
    <w:rsid w:val="00B03C16"/>
    <w:rsid w:val="00B03DF3"/>
    <w:rsid w:val="00B03FC9"/>
    <w:rsid w:val="00B045D0"/>
    <w:rsid w:val="00B04887"/>
    <w:rsid w:val="00B04F9F"/>
    <w:rsid w:val="00B05308"/>
    <w:rsid w:val="00B05320"/>
    <w:rsid w:val="00B05749"/>
    <w:rsid w:val="00B06317"/>
    <w:rsid w:val="00B065BF"/>
    <w:rsid w:val="00B06719"/>
    <w:rsid w:val="00B0679D"/>
    <w:rsid w:val="00B06AB1"/>
    <w:rsid w:val="00B06ED3"/>
    <w:rsid w:val="00B0733B"/>
    <w:rsid w:val="00B07347"/>
    <w:rsid w:val="00B07884"/>
    <w:rsid w:val="00B079C6"/>
    <w:rsid w:val="00B10007"/>
    <w:rsid w:val="00B10677"/>
    <w:rsid w:val="00B10CC7"/>
    <w:rsid w:val="00B10E0D"/>
    <w:rsid w:val="00B10E37"/>
    <w:rsid w:val="00B10F82"/>
    <w:rsid w:val="00B11683"/>
    <w:rsid w:val="00B11741"/>
    <w:rsid w:val="00B119F0"/>
    <w:rsid w:val="00B11B41"/>
    <w:rsid w:val="00B11F98"/>
    <w:rsid w:val="00B12540"/>
    <w:rsid w:val="00B12662"/>
    <w:rsid w:val="00B12945"/>
    <w:rsid w:val="00B12B67"/>
    <w:rsid w:val="00B12B98"/>
    <w:rsid w:val="00B13322"/>
    <w:rsid w:val="00B133A1"/>
    <w:rsid w:val="00B13B3A"/>
    <w:rsid w:val="00B13E1C"/>
    <w:rsid w:val="00B14AD7"/>
    <w:rsid w:val="00B14C97"/>
    <w:rsid w:val="00B14FFD"/>
    <w:rsid w:val="00B154A0"/>
    <w:rsid w:val="00B15674"/>
    <w:rsid w:val="00B15892"/>
    <w:rsid w:val="00B1592D"/>
    <w:rsid w:val="00B15989"/>
    <w:rsid w:val="00B15D29"/>
    <w:rsid w:val="00B15DB0"/>
    <w:rsid w:val="00B15FF5"/>
    <w:rsid w:val="00B160AE"/>
    <w:rsid w:val="00B1652C"/>
    <w:rsid w:val="00B1665A"/>
    <w:rsid w:val="00B16A5E"/>
    <w:rsid w:val="00B16C07"/>
    <w:rsid w:val="00B175CA"/>
    <w:rsid w:val="00B2009A"/>
    <w:rsid w:val="00B20580"/>
    <w:rsid w:val="00B20AA1"/>
    <w:rsid w:val="00B20C64"/>
    <w:rsid w:val="00B20FA7"/>
    <w:rsid w:val="00B21103"/>
    <w:rsid w:val="00B21129"/>
    <w:rsid w:val="00B212AA"/>
    <w:rsid w:val="00B21446"/>
    <w:rsid w:val="00B21662"/>
    <w:rsid w:val="00B21BD6"/>
    <w:rsid w:val="00B21C68"/>
    <w:rsid w:val="00B2211E"/>
    <w:rsid w:val="00B2293B"/>
    <w:rsid w:val="00B229B1"/>
    <w:rsid w:val="00B22D43"/>
    <w:rsid w:val="00B22DBB"/>
    <w:rsid w:val="00B22F20"/>
    <w:rsid w:val="00B23033"/>
    <w:rsid w:val="00B23144"/>
    <w:rsid w:val="00B23365"/>
    <w:rsid w:val="00B2400C"/>
    <w:rsid w:val="00B248D0"/>
    <w:rsid w:val="00B24AD0"/>
    <w:rsid w:val="00B2502D"/>
    <w:rsid w:val="00B25189"/>
    <w:rsid w:val="00B25EAB"/>
    <w:rsid w:val="00B26074"/>
    <w:rsid w:val="00B263A3"/>
    <w:rsid w:val="00B2707D"/>
    <w:rsid w:val="00B27D11"/>
    <w:rsid w:val="00B30279"/>
    <w:rsid w:val="00B303E5"/>
    <w:rsid w:val="00B3067D"/>
    <w:rsid w:val="00B30B10"/>
    <w:rsid w:val="00B30DDE"/>
    <w:rsid w:val="00B316CE"/>
    <w:rsid w:val="00B31B33"/>
    <w:rsid w:val="00B32C34"/>
    <w:rsid w:val="00B330C1"/>
    <w:rsid w:val="00B3324D"/>
    <w:rsid w:val="00B33261"/>
    <w:rsid w:val="00B33616"/>
    <w:rsid w:val="00B338B6"/>
    <w:rsid w:val="00B33EDE"/>
    <w:rsid w:val="00B34191"/>
    <w:rsid w:val="00B34416"/>
    <w:rsid w:val="00B344C3"/>
    <w:rsid w:val="00B348E7"/>
    <w:rsid w:val="00B34C60"/>
    <w:rsid w:val="00B34E00"/>
    <w:rsid w:val="00B3557B"/>
    <w:rsid w:val="00B35A0E"/>
    <w:rsid w:val="00B35EB3"/>
    <w:rsid w:val="00B3622D"/>
    <w:rsid w:val="00B3661D"/>
    <w:rsid w:val="00B36EA6"/>
    <w:rsid w:val="00B36F32"/>
    <w:rsid w:val="00B3729A"/>
    <w:rsid w:val="00B3765E"/>
    <w:rsid w:val="00B3788A"/>
    <w:rsid w:val="00B37C87"/>
    <w:rsid w:val="00B400B2"/>
    <w:rsid w:val="00B4011F"/>
    <w:rsid w:val="00B40240"/>
    <w:rsid w:val="00B403F6"/>
    <w:rsid w:val="00B409DA"/>
    <w:rsid w:val="00B40E7A"/>
    <w:rsid w:val="00B40ECE"/>
    <w:rsid w:val="00B40F95"/>
    <w:rsid w:val="00B40FDD"/>
    <w:rsid w:val="00B41615"/>
    <w:rsid w:val="00B41858"/>
    <w:rsid w:val="00B4191C"/>
    <w:rsid w:val="00B42006"/>
    <w:rsid w:val="00B422BC"/>
    <w:rsid w:val="00B42674"/>
    <w:rsid w:val="00B4291D"/>
    <w:rsid w:val="00B42DDD"/>
    <w:rsid w:val="00B42E19"/>
    <w:rsid w:val="00B430E3"/>
    <w:rsid w:val="00B43111"/>
    <w:rsid w:val="00B43303"/>
    <w:rsid w:val="00B44250"/>
    <w:rsid w:val="00B444AD"/>
    <w:rsid w:val="00B44CE4"/>
    <w:rsid w:val="00B45060"/>
    <w:rsid w:val="00B45067"/>
    <w:rsid w:val="00B4553B"/>
    <w:rsid w:val="00B4572C"/>
    <w:rsid w:val="00B45B9C"/>
    <w:rsid w:val="00B45C6D"/>
    <w:rsid w:val="00B45EF4"/>
    <w:rsid w:val="00B4654F"/>
    <w:rsid w:val="00B4689B"/>
    <w:rsid w:val="00B47136"/>
    <w:rsid w:val="00B4729E"/>
    <w:rsid w:val="00B47522"/>
    <w:rsid w:val="00B477B9"/>
    <w:rsid w:val="00B47BCE"/>
    <w:rsid w:val="00B47FE5"/>
    <w:rsid w:val="00B50207"/>
    <w:rsid w:val="00B502EF"/>
    <w:rsid w:val="00B50843"/>
    <w:rsid w:val="00B50B08"/>
    <w:rsid w:val="00B5160B"/>
    <w:rsid w:val="00B51805"/>
    <w:rsid w:val="00B52062"/>
    <w:rsid w:val="00B5226B"/>
    <w:rsid w:val="00B52861"/>
    <w:rsid w:val="00B52F27"/>
    <w:rsid w:val="00B52F2E"/>
    <w:rsid w:val="00B530D4"/>
    <w:rsid w:val="00B53CBD"/>
    <w:rsid w:val="00B5431A"/>
    <w:rsid w:val="00B547E1"/>
    <w:rsid w:val="00B54B60"/>
    <w:rsid w:val="00B54FC3"/>
    <w:rsid w:val="00B5501D"/>
    <w:rsid w:val="00B5510C"/>
    <w:rsid w:val="00B5548C"/>
    <w:rsid w:val="00B5565C"/>
    <w:rsid w:val="00B558C4"/>
    <w:rsid w:val="00B55AF1"/>
    <w:rsid w:val="00B55B7C"/>
    <w:rsid w:val="00B561F3"/>
    <w:rsid w:val="00B56364"/>
    <w:rsid w:val="00B56513"/>
    <w:rsid w:val="00B5676B"/>
    <w:rsid w:val="00B56F14"/>
    <w:rsid w:val="00B576E2"/>
    <w:rsid w:val="00B57978"/>
    <w:rsid w:val="00B600C5"/>
    <w:rsid w:val="00B62152"/>
    <w:rsid w:val="00B6229E"/>
    <w:rsid w:val="00B622C4"/>
    <w:rsid w:val="00B625AC"/>
    <w:rsid w:val="00B628C7"/>
    <w:rsid w:val="00B6291B"/>
    <w:rsid w:val="00B62D33"/>
    <w:rsid w:val="00B6350D"/>
    <w:rsid w:val="00B63580"/>
    <w:rsid w:val="00B6370A"/>
    <w:rsid w:val="00B642B4"/>
    <w:rsid w:val="00B64387"/>
    <w:rsid w:val="00B64401"/>
    <w:rsid w:val="00B6459B"/>
    <w:rsid w:val="00B64BA2"/>
    <w:rsid w:val="00B64BB8"/>
    <w:rsid w:val="00B64CD2"/>
    <w:rsid w:val="00B65286"/>
    <w:rsid w:val="00B6573E"/>
    <w:rsid w:val="00B6587C"/>
    <w:rsid w:val="00B65AB6"/>
    <w:rsid w:val="00B66171"/>
    <w:rsid w:val="00B662F1"/>
    <w:rsid w:val="00B662F7"/>
    <w:rsid w:val="00B6645D"/>
    <w:rsid w:val="00B66943"/>
    <w:rsid w:val="00B66AC8"/>
    <w:rsid w:val="00B66E40"/>
    <w:rsid w:val="00B67860"/>
    <w:rsid w:val="00B705C6"/>
    <w:rsid w:val="00B713FE"/>
    <w:rsid w:val="00B714CF"/>
    <w:rsid w:val="00B71A10"/>
    <w:rsid w:val="00B71A75"/>
    <w:rsid w:val="00B71C15"/>
    <w:rsid w:val="00B72A47"/>
    <w:rsid w:val="00B72CD3"/>
    <w:rsid w:val="00B72E62"/>
    <w:rsid w:val="00B730BD"/>
    <w:rsid w:val="00B73115"/>
    <w:rsid w:val="00B73AC7"/>
    <w:rsid w:val="00B73C5A"/>
    <w:rsid w:val="00B73FBC"/>
    <w:rsid w:val="00B7450E"/>
    <w:rsid w:val="00B745B6"/>
    <w:rsid w:val="00B7468C"/>
    <w:rsid w:val="00B74739"/>
    <w:rsid w:val="00B747EA"/>
    <w:rsid w:val="00B748BB"/>
    <w:rsid w:val="00B748EF"/>
    <w:rsid w:val="00B74F44"/>
    <w:rsid w:val="00B752FC"/>
    <w:rsid w:val="00B75668"/>
    <w:rsid w:val="00B75A1D"/>
    <w:rsid w:val="00B75CD5"/>
    <w:rsid w:val="00B76414"/>
    <w:rsid w:val="00B76626"/>
    <w:rsid w:val="00B766F7"/>
    <w:rsid w:val="00B76C99"/>
    <w:rsid w:val="00B774DF"/>
    <w:rsid w:val="00B77689"/>
    <w:rsid w:val="00B777C9"/>
    <w:rsid w:val="00B77B0D"/>
    <w:rsid w:val="00B8084D"/>
    <w:rsid w:val="00B809E6"/>
    <w:rsid w:val="00B81046"/>
    <w:rsid w:val="00B8104A"/>
    <w:rsid w:val="00B8173A"/>
    <w:rsid w:val="00B81D84"/>
    <w:rsid w:val="00B820B8"/>
    <w:rsid w:val="00B8276D"/>
    <w:rsid w:val="00B82AA1"/>
    <w:rsid w:val="00B82AC6"/>
    <w:rsid w:val="00B82BA4"/>
    <w:rsid w:val="00B837A7"/>
    <w:rsid w:val="00B837EB"/>
    <w:rsid w:val="00B83B30"/>
    <w:rsid w:val="00B840C8"/>
    <w:rsid w:val="00B84270"/>
    <w:rsid w:val="00B847AA"/>
    <w:rsid w:val="00B84C33"/>
    <w:rsid w:val="00B84CD7"/>
    <w:rsid w:val="00B84F06"/>
    <w:rsid w:val="00B85099"/>
    <w:rsid w:val="00B85377"/>
    <w:rsid w:val="00B85AD8"/>
    <w:rsid w:val="00B8608E"/>
    <w:rsid w:val="00B867DE"/>
    <w:rsid w:val="00B86A09"/>
    <w:rsid w:val="00B86B3A"/>
    <w:rsid w:val="00B86E2B"/>
    <w:rsid w:val="00B87A9B"/>
    <w:rsid w:val="00B87B8B"/>
    <w:rsid w:val="00B87EB5"/>
    <w:rsid w:val="00B90047"/>
    <w:rsid w:val="00B9042A"/>
    <w:rsid w:val="00B907CA"/>
    <w:rsid w:val="00B908B0"/>
    <w:rsid w:val="00B90DD6"/>
    <w:rsid w:val="00B90E90"/>
    <w:rsid w:val="00B91465"/>
    <w:rsid w:val="00B916D1"/>
    <w:rsid w:val="00B9179B"/>
    <w:rsid w:val="00B9194D"/>
    <w:rsid w:val="00B91A57"/>
    <w:rsid w:val="00B920FE"/>
    <w:rsid w:val="00B9236B"/>
    <w:rsid w:val="00B92377"/>
    <w:rsid w:val="00B92550"/>
    <w:rsid w:val="00B92DC2"/>
    <w:rsid w:val="00B92FA3"/>
    <w:rsid w:val="00B9302D"/>
    <w:rsid w:val="00B9320C"/>
    <w:rsid w:val="00B933FE"/>
    <w:rsid w:val="00B93B40"/>
    <w:rsid w:val="00B93F00"/>
    <w:rsid w:val="00B943D2"/>
    <w:rsid w:val="00B946A7"/>
    <w:rsid w:val="00B94AC0"/>
    <w:rsid w:val="00B94D91"/>
    <w:rsid w:val="00B95279"/>
    <w:rsid w:val="00B95353"/>
    <w:rsid w:val="00B95609"/>
    <w:rsid w:val="00B95733"/>
    <w:rsid w:val="00B959A0"/>
    <w:rsid w:val="00B96096"/>
    <w:rsid w:val="00B9637C"/>
    <w:rsid w:val="00B964E4"/>
    <w:rsid w:val="00B972B9"/>
    <w:rsid w:val="00B973C2"/>
    <w:rsid w:val="00B9743C"/>
    <w:rsid w:val="00B97699"/>
    <w:rsid w:val="00B976FE"/>
    <w:rsid w:val="00B97A3F"/>
    <w:rsid w:val="00BA0070"/>
    <w:rsid w:val="00BA052D"/>
    <w:rsid w:val="00BA0967"/>
    <w:rsid w:val="00BA0A70"/>
    <w:rsid w:val="00BA0EFB"/>
    <w:rsid w:val="00BA113D"/>
    <w:rsid w:val="00BA128C"/>
    <w:rsid w:val="00BA13C0"/>
    <w:rsid w:val="00BA1591"/>
    <w:rsid w:val="00BA16AC"/>
    <w:rsid w:val="00BA19AF"/>
    <w:rsid w:val="00BA1BF4"/>
    <w:rsid w:val="00BA2531"/>
    <w:rsid w:val="00BA25E4"/>
    <w:rsid w:val="00BA2C78"/>
    <w:rsid w:val="00BA2D2C"/>
    <w:rsid w:val="00BA2DA8"/>
    <w:rsid w:val="00BA397E"/>
    <w:rsid w:val="00BA3C4C"/>
    <w:rsid w:val="00BA3FDA"/>
    <w:rsid w:val="00BA4D6F"/>
    <w:rsid w:val="00BA51DC"/>
    <w:rsid w:val="00BA538C"/>
    <w:rsid w:val="00BA5865"/>
    <w:rsid w:val="00BA6606"/>
    <w:rsid w:val="00BA6725"/>
    <w:rsid w:val="00BA6B41"/>
    <w:rsid w:val="00BA6D66"/>
    <w:rsid w:val="00BA700B"/>
    <w:rsid w:val="00BA72A9"/>
    <w:rsid w:val="00BA78A6"/>
    <w:rsid w:val="00BA78B1"/>
    <w:rsid w:val="00BA7BEC"/>
    <w:rsid w:val="00BA7C0C"/>
    <w:rsid w:val="00BB026D"/>
    <w:rsid w:val="00BB0387"/>
    <w:rsid w:val="00BB039A"/>
    <w:rsid w:val="00BB0847"/>
    <w:rsid w:val="00BB0F72"/>
    <w:rsid w:val="00BB19DD"/>
    <w:rsid w:val="00BB1A09"/>
    <w:rsid w:val="00BB1A53"/>
    <w:rsid w:val="00BB1D55"/>
    <w:rsid w:val="00BB1E5B"/>
    <w:rsid w:val="00BB204C"/>
    <w:rsid w:val="00BB25BA"/>
    <w:rsid w:val="00BB2B3F"/>
    <w:rsid w:val="00BB2DA4"/>
    <w:rsid w:val="00BB2DD0"/>
    <w:rsid w:val="00BB343F"/>
    <w:rsid w:val="00BB3508"/>
    <w:rsid w:val="00BB3925"/>
    <w:rsid w:val="00BB3971"/>
    <w:rsid w:val="00BB39C1"/>
    <w:rsid w:val="00BB3B27"/>
    <w:rsid w:val="00BB46D4"/>
    <w:rsid w:val="00BB47F1"/>
    <w:rsid w:val="00BB4FA5"/>
    <w:rsid w:val="00BB5282"/>
    <w:rsid w:val="00BB52BC"/>
    <w:rsid w:val="00BB5346"/>
    <w:rsid w:val="00BB56F5"/>
    <w:rsid w:val="00BB6439"/>
    <w:rsid w:val="00BB678C"/>
    <w:rsid w:val="00BB71E2"/>
    <w:rsid w:val="00BB7325"/>
    <w:rsid w:val="00BB73AE"/>
    <w:rsid w:val="00BB7445"/>
    <w:rsid w:val="00BB7695"/>
    <w:rsid w:val="00BC007A"/>
    <w:rsid w:val="00BC0429"/>
    <w:rsid w:val="00BC048B"/>
    <w:rsid w:val="00BC0490"/>
    <w:rsid w:val="00BC0D6C"/>
    <w:rsid w:val="00BC0F92"/>
    <w:rsid w:val="00BC1147"/>
    <w:rsid w:val="00BC127C"/>
    <w:rsid w:val="00BC1824"/>
    <w:rsid w:val="00BC1B08"/>
    <w:rsid w:val="00BC1C76"/>
    <w:rsid w:val="00BC1D3B"/>
    <w:rsid w:val="00BC1E28"/>
    <w:rsid w:val="00BC230D"/>
    <w:rsid w:val="00BC24DD"/>
    <w:rsid w:val="00BC25CF"/>
    <w:rsid w:val="00BC26BF"/>
    <w:rsid w:val="00BC2797"/>
    <w:rsid w:val="00BC3170"/>
    <w:rsid w:val="00BC3179"/>
    <w:rsid w:val="00BC3ABC"/>
    <w:rsid w:val="00BC3F2A"/>
    <w:rsid w:val="00BC469F"/>
    <w:rsid w:val="00BC4950"/>
    <w:rsid w:val="00BC4A1A"/>
    <w:rsid w:val="00BC52D4"/>
    <w:rsid w:val="00BC5882"/>
    <w:rsid w:val="00BC59AE"/>
    <w:rsid w:val="00BC6744"/>
    <w:rsid w:val="00BC6EAF"/>
    <w:rsid w:val="00BC7413"/>
    <w:rsid w:val="00BC75FE"/>
    <w:rsid w:val="00BD01D0"/>
    <w:rsid w:val="00BD029E"/>
    <w:rsid w:val="00BD0655"/>
    <w:rsid w:val="00BD06DD"/>
    <w:rsid w:val="00BD0951"/>
    <w:rsid w:val="00BD0A9B"/>
    <w:rsid w:val="00BD0ABD"/>
    <w:rsid w:val="00BD0ADE"/>
    <w:rsid w:val="00BD0E22"/>
    <w:rsid w:val="00BD0E71"/>
    <w:rsid w:val="00BD102C"/>
    <w:rsid w:val="00BD11A3"/>
    <w:rsid w:val="00BD184F"/>
    <w:rsid w:val="00BD1862"/>
    <w:rsid w:val="00BD198F"/>
    <w:rsid w:val="00BD1DCB"/>
    <w:rsid w:val="00BD2646"/>
    <w:rsid w:val="00BD2A02"/>
    <w:rsid w:val="00BD31C9"/>
    <w:rsid w:val="00BD3BD0"/>
    <w:rsid w:val="00BD47B9"/>
    <w:rsid w:val="00BD4A42"/>
    <w:rsid w:val="00BD4D6A"/>
    <w:rsid w:val="00BD508F"/>
    <w:rsid w:val="00BD54B8"/>
    <w:rsid w:val="00BD5A27"/>
    <w:rsid w:val="00BD5AF9"/>
    <w:rsid w:val="00BD622C"/>
    <w:rsid w:val="00BD66FE"/>
    <w:rsid w:val="00BD6C3E"/>
    <w:rsid w:val="00BD6E8D"/>
    <w:rsid w:val="00BD708A"/>
    <w:rsid w:val="00BD7AAF"/>
    <w:rsid w:val="00BD7F8F"/>
    <w:rsid w:val="00BE0095"/>
    <w:rsid w:val="00BE0139"/>
    <w:rsid w:val="00BE0466"/>
    <w:rsid w:val="00BE0755"/>
    <w:rsid w:val="00BE08FC"/>
    <w:rsid w:val="00BE165A"/>
    <w:rsid w:val="00BE1693"/>
    <w:rsid w:val="00BE1943"/>
    <w:rsid w:val="00BE1CA0"/>
    <w:rsid w:val="00BE232C"/>
    <w:rsid w:val="00BE2762"/>
    <w:rsid w:val="00BE29DE"/>
    <w:rsid w:val="00BE2BC9"/>
    <w:rsid w:val="00BE2E95"/>
    <w:rsid w:val="00BE35D9"/>
    <w:rsid w:val="00BE3C1B"/>
    <w:rsid w:val="00BE3DAC"/>
    <w:rsid w:val="00BE3E30"/>
    <w:rsid w:val="00BE3E70"/>
    <w:rsid w:val="00BE41FD"/>
    <w:rsid w:val="00BE4326"/>
    <w:rsid w:val="00BE4C81"/>
    <w:rsid w:val="00BE4F2F"/>
    <w:rsid w:val="00BE5003"/>
    <w:rsid w:val="00BE5C36"/>
    <w:rsid w:val="00BE5F41"/>
    <w:rsid w:val="00BE6929"/>
    <w:rsid w:val="00BE6B5C"/>
    <w:rsid w:val="00BE6E12"/>
    <w:rsid w:val="00BE6E86"/>
    <w:rsid w:val="00BE6F9B"/>
    <w:rsid w:val="00BE7262"/>
    <w:rsid w:val="00BE72CB"/>
    <w:rsid w:val="00BE74CD"/>
    <w:rsid w:val="00BE7771"/>
    <w:rsid w:val="00BE78CC"/>
    <w:rsid w:val="00BE7D6D"/>
    <w:rsid w:val="00BE7E53"/>
    <w:rsid w:val="00BE7F11"/>
    <w:rsid w:val="00BF048F"/>
    <w:rsid w:val="00BF0649"/>
    <w:rsid w:val="00BF09C4"/>
    <w:rsid w:val="00BF0F5C"/>
    <w:rsid w:val="00BF1036"/>
    <w:rsid w:val="00BF1241"/>
    <w:rsid w:val="00BF1849"/>
    <w:rsid w:val="00BF1AC4"/>
    <w:rsid w:val="00BF24F7"/>
    <w:rsid w:val="00BF2842"/>
    <w:rsid w:val="00BF2AFD"/>
    <w:rsid w:val="00BF2B3C"/>
    <w:rsid w:val="00BF3070"/>
    <w:rsid w:val="00BF3718"/>
    <w:rsid w:val="00BF388D"/>
    <w:rsid w:val="00BF3A4F"/>
    <w:rsid w:val="00BF3D79"/>
    <w:rsid w:val="00BF3D95"/>
    <w:rsid w:val="00BF4147"/>
    <w:rsid w:val="00BF464B"/>
    <w:rsid w:val="00BF48CF"/>
    <w:rsid w:val="00BF4B9E"/>
    <w:rsid w:val="00BF4BCC"/>
    <w:rsid w:val="00BF509C"/>
    <w:rsid w:val="00BF51C7"/>
    <w:rsid w:val="00BF5361"/>
    <w:rsid w:val="00BF5833"/>
    <w:rsid w:val="00BF5AFE"/>
    <w:rsid w:val="00BF5D95"/>
    <w:rsid w:val="00BF5E68"/>
    <w:rsid w:val="00BF5FA0"/>
    <w:rsid w:val="00BF62A6"/>
    <w:rsid w:val="00BF64B7"/>
    <w:rsid w:val="00BF69D9"/>
    <w:rsid w:val="00BF7012"/>
    <w:rsid w:val="00BF70EE"/>
    <w:rsid w:val="00BF7855"/>
    <w:rsid w:val="00C00040"/>
    <w:rsid w:val="00C00204"/>
    <w:rsid w:val="00C002D5"/>
    <w:rsid w:val="00C0035F"/>
    <w:rsid w:val="00C01163"/>
    <w:rsid w:val="00C011B8"/>
    <w:rsid w:val="00C012E5"/>
    <w:rsid w:val="00C017CD"/>
    <w:rsid w:val="00C018F8"/>
    <w:rsid w:val="00C01A87"/>
    <w:rsid w:val="00C01D20"/>
    <w:rsid w:val="00C0249B"/>
    <w:rsid w:val="00C028CA"/>
    <w:rsid w:val="00C0303A"/>
    <w:rsid w:val="00C0307A"/>
    <w:rsid w:val="00C03D93"/>
    <w:rsid w:val="00C04110"/>
    <w:rsid w:val="00C04F3D"/>
    <w:rsid w:val="00C04FD0"/>
    <w:rsid w:val="00C05197"/>
    <w:rsid w:val="00C052E0"/>
    <w:rsid w:val="00C058CD"/>
    <w:rsid w:val="00C05A8D"/>
    <w:rsid w:val="00C06225"/>
    <w:rsid w:val="00C06570"/>
    <w:rsid w:val="00C06910"/>
    <w:rsid w:val="00C070D7"/>
    <w:rsid w:val="00C07496"/>
    <w:rsid w:val="00C075DB"/>
    <w:rsid w:val="00C07628"/>
    <w:rsid w:val="00C07FC1"/>
    <w:rsid w:val="00C1010E"/>
    <w:rsid w:val="00C1021B"/>
    <w:rsid w:val="00C10597"/>
    <w:rsid w:val="00C1068F"/>
    <w:rsid w:val="00C108EC"/>
    <w:rsid w:val="00C10A17"/>
    <w:rsid w:val="00C10C1B"/>
    <w:rsid w:val="00C11274"/>
    <w:rsid w:val="00C113EF"/>
    <w:rsid w:val="00C114D4"/>
    <w:rsid w:val="00C115FC"/>
    <w:rsid w:val="00C1170B"/>
    <w:rsid w:val="00C11A4D"/>
    <w:rsid w:val="00C11A75"/>
    <w:rsid w:val="00C11B46"/>
    <w:rsid w:val="00C12303"/>
    <w:rsid w:val="00C124BC"/>
    <w:rsid w:val="00C1316A"/>
    <w:rsid w:val="00C13A7B"/>
    <w:rsid w:val="00C13B10"/>
    <w:rsid w:val="00C13BA4"/>
    <w:rsid w:val="00C13ED9"/>
    <w:rsid w:val="00C14608"/>
    <w:rsid w:val="00C14922"/>
    <w:rsid w:val="00C149CD"/>
    <w:rsid w:val="00C14C98"/>
    <w:rsid w:val="00C14D5E"/>
    <w:rsid w:val="00C15226"/>
    <w:rsid w:val="00C15CD5"/>
    <w:rsid w:val="00C15DF1"/>
    <w:rsid w:val="00C163C1"/>
    <w:rsid w:val="00C1640A"/>
    <w:rsid w:val="00C16513"/>
    <w:rsid w:val="00C16E9D"/>
    <w:rsid w:val="00C17531"/>
    <w:rsid w:val="00C17C40"/>
    <w:rsid w:val="00C17CC7"/>
    <w:rsid w:val="00C17F6D"/>
    <w:rsid w:val="00C201A1"/>
    <w:rsid w:val="00C20383"/>
    <w:rsid w:val="00C20519"/>
    <w:rsid w:val="00C20526"/>
    <w:rsid w:val="00C20607"/>
    <w:rsid w:val="00C2156A"/>
    <w:rsid w:val="00C21610"/>
    <w:rsid w:val="00C21640"/>
    <w:rsid w:val="00C21800"/>
    <w:rsid w:val="00C21F0C"/>
    <w:rsid w:val="00C22287"/>
    <w:rsid w:val="00C2242B"/>
    <w:rsid w:val="00C225E3"/>
    <w:rsid w:val="00C2285B"/>
    <w:rsid w:val="00C22EFD"/>
    <w:rsid w:val="00C22FE6"/>
    <w:rsid w:val="00C2346E"/>
    <w:rsid w:val="00C242B0"/>
    <w:rsid w:val="00C244DA"/>
    <w:rsid w:val="00C24A8D"/>
    <w:rsid w:val="00C25338"/>
    <w:rsid w:val="00C25472"/>
    <w:rsid w:val="00C2571C"/>
    <w:rsid w:val="00C2608C"/>
    <w:rsid w:val="00C264B8"/>
    <w:rsid w:val="00C26781"/>
    <w:rsid w:val="00C2715C"/>
    <w:rsid w:val="00C272D8"/>
    <w:rsid w:val="00C275E8"/>
    <w:rsid w:val="00C27729"/>
    <w:rsid w:val="00C278A0"/>
    <w:rsid w:val="00C278D4"/>
    <w:rsid w:val="00C278FE"/>
    <w:rsid w:val="00C27D09"/>
    <w:rsid w:val="00C30628"/>
    <w:rsid w:val="00C30A7F"/>
    <w:rsid w:val="00C30BCB"/>
    <w:rsid w:val="00C30EF6"/>
    <w:rsid w:val="00C31A44"/>
    <w:rsid w:val="00C31FD4"/>
    <w:rsid w:val="00C32148"/>
    <w:rsid w:val="00C323F5"/>
    <w:rsid w:val="00C32704"/>
    <w:rsid w:val="00C32923"/>
    <w:rsid w:val="00C32980"/>
    <w:rsid w:val="00C32A02"/>
    <w:rsid w:val="00C32C39"/>
    <w:rsid w:val="00C32F28"/>
    <w:rsid w:val="00C332B0"/>
    <w:rsid w:val="00C332D7"/>
    <w:rsid w:val="00C33389"/>
    <w:rsid w:val="00C3412B"/>
    <w:rsid w:val="00C341D9"/>
    <w:rsid w:val="00C34A29"/>
    <w:rsid w:val="00C34A83"/>
    <w:rsid w:val="00C34CB7"/>
    <w:rsid w:val="00C34E11"/>
    <w:rsid w:val="00C353CF"/>
    <w:rsid w:val="00C35525"/>
    <w:rsid w:val="00C355A8"/>
    <w:rsid w:val="00C36025"/>
    <w:rsid w:val="00C361A0"/>
    <w:rsid w:val="00C367A7"/>
    <w:rsid w:val="00C367EB"/>
    <w:rsid w:val="00C36A1B"/>
    <w:rsid w:val="00C36B06"/>
    <w:rsid w:val="00C37334"/>
    <w:rsid w:val="00C373F4"/>
    <w:rsid w:val="00C374CD"/>
    <w:rsid w:val="00C37D65"/>
    <w:rsid w:val="00C4032A"/>
    <w:rsid w:val="00C403D3"/>
    <w:rsid w:val="00C404BF"/>
    <w:rsid w:val="00C40B2F"/>
    <w:rsid w:val="00C40C1C"/>
    <w:rsid w:val="00C40DDD"/>
    <w:rsid w:val="00C411C7"/>
    <w:rsid w:val="00C4182F"/>
    <w:rsid w:val="00C41949"/>
    <w:rsid w:val="00C419D6"/>
    <w:rsid w:val="00C41B74"/>
    <w:rsid w:val="00C41BB3"/>
    <w:rsid w:val="00C41CF6"/>
    <w:rsid w:val="00C41F0B"/>
    <w:rsid w:val="00C4207F"/>
    <w:rsid w:val="00C42784"/>
    <w:rsid w:val="00C4298F"/>
    <w:rsid w:val="00C42A54"/>
    <w:rsid w:val="00C42EA1"/>
    <w:rsid w:val="00C433DB"/>
    <w:rsid w:val="00C4393D"/>
    <w:rsid w:val="00C43A0D"/>
    <w:rsid w:val="00C44447"/>
    <w:rsid w:val="00C44A7E"/>
    <w:rsid w:val="00C44BB6"/>
    <w:rsid w:val="00C451CA"/>
    <w:rsid w:val="00C45280"/>
    <w:rsid w:val="00C455C0"/>
    <w:rsid w:val="00C464C6"/>
    <w:rsid w:val="00C4691D"/>
    <w:rsid w:val="00C472DE"/>
    <w:rsid w:val="00C47657"/>
    <w:rsid w:val="00C47713"/>
    <w:rsid w:val="00C4775B"/>
    <w:rsid w:val="00C47A8B"/>
    <w:rsid w:val="00C47DF8"/>
    <w:rsid w:val="00C50111"/>
    <w:rsid w:val="00C5090C"/>
    <w:rsid w:val="00C50BD6"/>
    <w:rsid w:val="00C50E5E"/>
    <w:rsid w:val="00C510C8"/>
    <w:rsid w:val="00C5178A"/>
    <w:rsid w:val="00C51B50"/>
    <w:rsid w:val="00C51F77"/>
    <w:rsid w:val="00C51FEC"/>
    <w:rsid w:val="00C520C1"/>
    <w:rsid w:val="00C52746"/>
    <w:rsid w:val="00C52962"/>
    <w:rsid w:val="00C52AB7"/>
    <w:rsid w:val="00C52AC6"/>
    <w:rsid w:val="00C52B9D"/>
    <w:rsid w:val="00C52FE5"/>
    <w:rsid w:val="00C52FF9"/>
    <w:rsid w:val="00C53070"/>
    <w:rsid w:val="00C531D7"/>
    <w:rsid w:val="00C53593"/>
    <w:rsid w:val="00C537B1"/>
    <w:rsid w:val="00C54AC6"/>
    <w:rsid w:val="00C54F1E"/>
    <w:rsid w:val="00C55059"/>
    <w:rsid w:val="00C5516D"/>
    <w:rsid w:val="00C55776"/>
    <w:rsid w:val="00C55860"/>
    <w:rsid w:val="00C55912"/>
    <w:rsid w:val="00C55963"/>
    <w:rsid w:val="00C55A27"/>
    <w:rsid w:val="00C5678E"/>
    <w:rsid w:val="00C56881"/>
    <w:rsid w:val="00C5690D"/>
    <w:rsid w:val="00C569DB"/>
    <w:rsid w:val="00C56AB6"/>
    <w:rsid w:val="00C56B89"/>
    <w:rsid w:val="00C56D32"/>
    <w:rsid w:val="00C56D73"/>
    <w:rsid w:val="00C5742E"/>
    <w:rsid w:val="00C57470"/>
    <w:rsid w:val="00C57E49"/>
    <w:rsid w:val="00C60186"/>
    <w:rsid w:val="00C6073B"/>
    <w:rsid w:val="00C607AA"/>
    <w:rsid w:val="00C60D6A"/>
    <w:rsid w:val="00C60E53"/>
    <w:rsid w:val="00C61031"/>
    <w:rsid w:val="00C61047"/>
    <w:rsid w:val="00C6144C"/>
    <w:rsid w:val="00C623C2"/>
    <w:rsid w:val="00C624CC"/>
    <w:rsid w:val="00C625B2"/>
    <w:rsid w:val="00C62B6E"/>
    <w:rsid w:val="00C63D1C"/>
    <w:rsid w:val="00C640D5"/>
    <w:rsid w:val="00C640EB"/>
    <w:rsid w:val="00C644D8"/>
    <w:rsid w:val="00C64617"/>
    <w:rsid w:val="00C64638"/>
    <w:rsid w:val="00C64C3B"/>
    <w:rsid w:val="00C64C8D"/>
    <w:rsid w:val="00C653D3"/>
    <w:rsid w:val="00C6583F"/>
    <w:rsid w:val="00C65B08"/>
    <w:rsid w:val="00C65DE6"/>
    <w:rsid w:val="00C6621F"/>
    <w:rsid w:val="00C66454"/>
    <w:rsid w:val="00C66766"/>
    <w:rsid w:val="00C66B35"/>
    <w:rsid w:val="00C66C83"/>
    <w:rsid w:val="00C6771B"/>
    <w:rsid w:val="00C67888"/>
    <w:rsid w:val="00C7002B"/>
    <w:rsid w:val="00C70717"/>
    <w:rsid w:val="00C70D43"/>
    <w:rsid w:val="00C70FFB"/>
    <w:rsid w:val="00C71341"/>
    <w:rsid w:val="00C7150D"/>
    <w:rsid w:val="00C71A74"/>
    <w:rsid w:val="00C71C74"/>
    <w:rsid w:val="00C71C7F"/>
    <w:rsid w:val="00C72938"/>
    <w:rsid w:val="00C72A5D"/>
    <w:rsid w:val="00C73104"/>
    <w:rsid w:val="00C736AB"/>
    <w:rsid w:val="00C73C76"/>
    <w:rsid w:val="00C73FBD"/>
    <w:rsid w:val="00C74325"/>
    <w:rsid w:val="00C744CB"/>
    <w:rsid w:val="00C7469E"/>
    <w:rsid w:val="00C752DD"/>
    <w:rsid w:val="00C7539F"/>
    <w:rsid w:val="00C75B0D"/>
    <w:rsid w:val="00C7681B"/>
    <w:rsid w:val="00C768EB"/>
    <w:rsid w:val="00C76A55"/>
    <w:rsid w:val="00C76D40"/>
    <w:rsid w:val="00C76DEC"/>
    <w:rsid w:val="00C77695"/>
    <w:rsid w:val="00C77BD2"/>
    <w:rsid w:val="00C77F6C"/>
    <w:rsid w:val="00C77F8C"/>
    <w:rsid w:val="00C8052A"/>
    <w:rsid w:val="00C80690"/>
    <w:rsid w:val="00C8073E"/>
    <w:rsid w:val="00C80C87"/>
    <w:rsid w:val="00C80FE3"/>
    <w:rsid w:val="00C81148"/>
    <w:rsid w:val="00C81335"/>
    <w:rsid w:val="00C814B6"/>
    <w:rsid w:val="00C8174E"/>
    <w:rsid w:val="00C81791"/>
    <w:rsid w:val="00C81909"/>
    <w:rsid w:val="00C819E6"/>
    <w:rsid w:val="00C81B4B"/>
    <w:rsid w:val="00C81BC8"/>
    <w:rsid w:val="00C81F05"/>
    <w:rsid w:val="00C8226B"/>
    <w:rsid w:val="00C82A72"/>
    <w:rsid w:val="00C8306F"/>
    <w:rsid w:val="00C83281"/>
    <w:rsid w:val="00C83821"/>
    <w:rsid w:val="00C83E9D"/>
    <w:rsid w:val="00C84011"/>
    <w:rsid w:val="00C8446F"/>
    <w:rsid w:val="00C84483"/>
    <w:rsid w:val="00C84844"/>
    <w:rsid w:val="00C84BAA"/>
    <w:rsid w:val="00C84DBD"/>
    <w:rsid w:val="00C85386"/>
    <w:rsid w:val="00C8548D"/>
    <w:rsid w:val="00C85795"/>
    <w:rsid w:val="00C85B29"/>
    <w:rsid w:val="00C85BD8"/>
    <w:rsid w:val="00C85E07"/>
    <w:rsid w:val="00C85E9F"/>
    <w:rsid w:val="00C86A78"/>
    <w:rsid w:val="00C86EB7"/>
    <w:rsid w:val="00C870D8"/>
    <w:rsid w:val="00C872D0"/>
    <w:rsid w:val="00C873D2"/>
    <w:rsid w:val="00C875BB"/>
    <w:rsid w:val="00C87764"/>
    <w:rsid w:val="00C87CCC"/>
    <w:rsid w:val="00C901D6"/>
    <w:rsid w:val="00C91645"/>
    <w:rsid w:val="00C9181A"/>
    <w:rsid w:val="00C9191A"/>
    <w:rsid w:val="00C919CF"/>
    <w:rsid w:val="00C92265"/>
    <w:rsid w:val="00C92338"/>
    <w:rsid w:val="00C923DE"/>
    <w:rsid w:val="00C92587"/>
    <w:rsid w:val="00C92D40"/>
    <w:rsid w:val="00C930F7"/>
    <w:rsid w:val="00C931F5"/>
    <w:rsid w:val="00C9351D"/>
    <w:rsid w:val="00C93746"/>
    <w:rsid w:val="00C93997"/>
    <w:rsid w:val="00C93AB6"/>
    <w:rsid w:val="00C93D6F"/>
    <w:rsid w:val="00C9499C"/>
    <w:rsid w:val="00C94C15"/>
    <w:rsid w:val="00C953CF"/>
    <w:rsid w:val="00C95406"/>
    <w:rsid w:val="00C959AE"/>
    <w:rsid w:val="00C95AAA"/>
    <w:rsid w:val="00C966A0"/>
    <w:rsid w:val="00C9679A"/>
    <w:rsid w:val="00C9697E"/>
    <w:rsid w:val="00C96CC4"/>
    <w:rsid w:val="00C96E02"/>
    <w:rsid w:val="00C9770C"/>
    <w:rsid w:val="00C97E95"/>
    <w:rsid w:val="00CA00D4"/>
    <w:rsid w:val="00CA02E7"/>
    <w:rsid w:val="00CA035C"/>
    <w:rsid w:val="00CA0659"/>
    <w:rsid w:val="00CA091B"/>
    <w:rsid w:val="00CA09C6"/>
    <w:rsid w:val="00CA0AF4"/>
    <w:rsid w:val="00CA0CC8"/>
    <w:rsid w:val="00CA0EA2"/>
    <w:rsid w:val="00CA1041"/>
    <w:rsid w:val="00CA134F"/>
    <w:rsid w:val="00CA155E"/>
    <w:rsid w:val="00CA1B60"/>
    <w:rsid w:val="00CA1D86"/>
    <w:rsid w:val="00CA2401"/>
    <w:rsid w:val="00CA282D"/>
    <w:rsid w:val="00CA2B41"/>
    <w:rsid w:val="00CA2C74"/>
    <w:rsid w:val="00CA2E0A"/>
    <w:rsid w:val="00CA3F03"/>
    <w:rsid w:val="00CA3F63"/>
    <w:rsid w:val="00CA4342"/>
    <w:rsid w:val="00CA4598"/>
    <w:rsid w:val="00CA4C6D"/>
    <w:rsid w:val="00CA4FFE"/>
    <w:rsid w:val="00CA5247"/>
    <w:rsid w:val="00CA5774"/>
    <w:rsid w:val="00CA5B96"/>
    <w:rsid w:val="00CA5D94"/>
    <w:rsid w:val="00CA6220"/>
    <w:rsid w:val="00CA64FE"/>
    <w:rsid w:val="00CA6971"/>
    <w:rsid w:val="00CA6C01"/>
    <w:rsid w:val="00CA6F90"/>
    <w:rsid w:val="00CA7AAE"/>
    <w:rsid w:val="00CA7EBC"/>
    <w:rsid w:val="00CB098D"/>
    <w:rsid w:val="00CB0FE8"/>
    <w:rsid w:val="00CB137A"/>
    <w:rsid w:val="00CB17D9"/>
    <w:rsid w:val="00CB1BAD"/>
    <w:rsid w:val="00CB2002"/>
    <w:rsid w:val="00CB2211"/>
    <w:rsid w:val="00CB2834"/>
    <w:rsid w:val="00CB2AF4"/>
    <w:rsid w:val="00CB2B20"/>
    <w:rsid w:val="00CB2E45"/>
    <w:rsid w:val="00CB322F"/>
    <w:rsid w:val="00CB32ED"/>
    <w:rsid w:val="00CB3401"/>
    <w:rsid w:val="00CB3614"/>
    <w:rsid w:val="00CB372A"/>
    <w:rsid w:val="00CB38C3"/>
    <w:rsid w:val="00CB3B37"/>
    <w:rsid w:val="00CB3B78"/>
    <w:rsid w:val="00CB3FC6"/>
    <w:rsid w:val="00CB41E5"/>
    <w:rsid w:val="00CB45FE"/>
    <w:rsid w:val="00CB4684"/>
    <w:rsid w:val="00CB4695"/>
    <w:rsid w:val="00CB4E0D"/>
    <w:rsid w:val="00CB4E50"/>
    <w:rsid w:val="00CB5235"/>
    <w:rsid w:val="00CB5400"/>
    <w:rsid w:val="00CB5AC0"/>
    <w:rsid w:val="00CB5B2A"/>
    <w:rsid w:val="00CB5C5F"/>
    <w:rsid w:val="00CB5E04"/>
    <w:rsid w:val="00CB5E9D"/>
    <w:rsid w:val="00CB6609"/>
    <w:rsid w:val="00CB66F7"/>
    <w:rsid w:val="00CB6F82"/>
    <w:rsid w:val="00CB7156"/>
    <w:rsid w:val="00CB7F96"/>
    <w:rsid w:val="00CC00B4"/>
    <w:rsid w:val="00CC068B"/>
    <w:rsid w:val="00CC0E1E"/>
    <w:rsid w:val="00CC1088"/>
    <w:rsid w:val="00CC1925"/>
    <w:rsid w:val="00CC1A83"/>
    <w:rsid w:val="00CC1DF4"/>
    <w:rsid w:val="00CC1E67"/>
    <w:rsid w:val="00CC2225"/>
    <w:rsid w:val="00CC22D4"/>
    <w:rsid w:val="00CC2638"/>
    <w:rsid w:val="00CC2C65"/>
    <w:rsid w:val="00CC360C"/>
    <w:rsid w:val="00CC3BDB"/>
    <w:rsid w:val="00CC3D2F"/>
    <w:rsid w:val="00CC42CF"/>
    <w:rsid w:val="00CC4322"/>
    <w:rsid w:val="00CC43A1"/>
    <w:rsid w:val="00CC4438"/>
    <w:rsid w:val="00CC4AC1"/>
    <w:rsid w:val="00CC4B68"/>
    <w:rsid w:val="00CC5A0C"/>
    <w:rsid w:val="00CC5F25"/>
    <w:rsid w:val="00CC5F78"/>
    <w:rsid w:val="00CC637A"/>
    <w:rsid w:val="00CC65D7"/>
    <w:rsid w:val="00CC6815"/>
    <w:rsid w:val="00CC6EC8"/>
    <w:rsid w:val="00CC6FA3"/>
    <w:rsid w:val="00CC7005"/>
    <w:rsid w:val="00CC7192"/>
    <w:rsid w:val="00CC7EC8"/>
    <w:rsid w:val="00CD046F"/>
    <w:rsid w:val="00CD1241"/>
    <w:rsid w:val="00CD15AD"/>
    <w:rsid w:val="00CD17B9"/>
    <w:rsid w:val="00CD214A"/>
    <w:rsid w:val="00CD23B2"/>
    <w:rsid w:val="00CD2908"/>
    <w:rsid w:val="00CD2CC3"/>
    <w:rsid w:val="00CD3357"/>
    <w:rsid w:val="00CD39C3"/>
    <w:rsid w:val="00CD39C8"/>
    <w:rsid w:val="00CD3A07"/>
    <w:rsid w:val="00CD3D14"/>
    <w:rsid w:val="00CD3D28"/>
    <w:rsid w:val="00CD3E7B"/>
    <w:rsid w:val="00CD4F44"/>
    <w:rsid w:val="00CD511E"/>
    <w:rsid w:val="00CD521D"/>
    <w:rsid w:val="00CD53F4"/>
    <w:rsid w:val="00CD566B"/>
    <w:rsid w:val="00CD5D01"/>
    <w:rsid w:val="00CD5E0C"/>
    <w:rsid w:val="00CD6905"/>
    <w:rsid w:val="00CD6CF7"/>
    <w:rsid w:val="00CD7530"/>
    <w:rsid w:val="00CD774F"/>
    <w:rsid w:val="00CD7D5E"/>
    <w:rsid w:val="00CE08AD"/>
    <w:rsid w:val="00CE0C08"/>
    <w:rsid w:val="00CE10ED"/>
    <w:rsid w:val="00CE1214"/>
    <w:rsid w:val="00CE1311"/>
    <w:rsid w:val="00CE134E"/>
    <w:rsid w:val="00CE1801"/>
    <w:rsid w:val="00CE195A"/>
    <w:rsid w:val="00CE1BF5"/>
    <w:rsid w:val="00CE1EEB"/>
    <w:rsid w:val="00CE1FEC"/>
    <w:rsid w:val="00CE2633"/>
    <w:rsid w:val="00CE2A7D"/>
    <w:rsid w:val="00CE3949"/>
    <w:rsid w:val="00CE39CD"/>
    <w:rsid w:val="00CE3F45"/>
    <w:rsid w:val="00CE4003"/>
    <w:rsid w:val="00CE4174"/>
    <w:rsid w:val="00CE4494"/>
    <w:rsid w:val="00CE55A4"/>
    <w:rsid w:val="00CE5C60"/>
    <w:rsid w:val="00CE5D62"/>
    <w:rsid w:val="00CE616E"/>
    <w:rsid w:val="00CE62DF"/>
    <w:rsid w:val="00CE6658"/>
    <w:rsid w:val="00CE6B8F"/>
    <w:rsid w:val="00CE6F4A"/>
    <w:rsid w:val="00CE768B"/>
    <w:rsid w:val="00CE7A51"/>
    <w:rsid w:val="00CE7C9A"/>
    <w:rsid w:val="00CF0678"/>
    <w:rsid w:val="00CF099D"/>
    <w:rsid w:val="00CF0B66"/>
    <w:rsid w:val="00CF0CFE"/>
    <w:rsid w:val="00CF1276"/>
    <w:rsid w:val="00CF13AD"/>
    <w:rsid w:val="00CF14B3"/>
    <w:rsid w:val="00CF14FA"/>
    <w:rsid w:val="00CF1766"/>
    <w:rsid w:val="00CF1B55"/>
    <w:rsid w:val="00CF1F58"/>
    <w:rsid w:val="00CF20C9"/>
    <w:rsid w:val="00CF2305"/>
    <w:rsid w:val="00CF2894"/>
    <w:rsid w:val="00CF2BF2"/>
    <w:rsid w:val="00CF2F5D"/>
    <w:rsid w:val="00CF363A"/>
    <w:rsid w:val="00CF37B3"/>
    <w:rsid w:val="00CF3B43"/>
    <w:rsid w:val="00CF3BB0"/>
    <w:rsid w:val="00CF3D06"/>
    <w:rsid w:val="00CF3F3D"/>
    <w:rsid w:val="00CF4583"/>
    <w:rsid w:val="00CF46AD"/>
    <w:rsid w:val="00CF49AA"/>
    <w:rsid w:val="00CF4A67"/>
    <w:rsid w:val="00CF4C66"/>
    <w:rsid w:val="00CF4FDA"/>
    <w:rsid w:val="00CF50AF"/>
    <w:rsid w:val="00CF5351"/>
    <w:rsid w:val="00CF558D"/>
    <w:rsid w:val="00CF5C21"/>
    <w:rsid w:val="00CF5D03"/>
    <w:rsid w:val="00CF601E"/>
    <w:rsid w:val="00CF612D"/>
    <w:rsid w:val="00CF6820"/>
    <w:rsid w:val="00CF703E"/>
    <w:rsid w:val="00CF7235"/>
    <w:rsid w:val="00CF7339"/>
    <w:rsid w:val="00CF7698"/>
    <w:rsid w:val="00CF7D24"/>
    <w:rsid w:val="00D00B2A"/>
    <w:rsid w:val="00D00CB1"/>
    <w:rsid w:val="00D010E8"/>
    <w:rsid w:val="00D0148F"/>
    <w:rsid w:val="00D0159C"/>
    <w:rsid w:val="00D015C2"/>
    <w:rsid w:val="00D01681"/>
    <w:rsid w:val="00D017E6"/>
    <w:rsid w:val="00D01C90"/>
    <w:rsid w:val="00D0237F"/>
    <w:rsid w:val="00D024EA"/>
    <w:rsid w:val="00D025FA"/>
    <w:rsid w:val="00D02C45"/>
    <w:rsid w:val="00D03C03"/>
    <w:rsid w:val="00D03C40"/>
    <w:rsid w:val="00D03D93"/>
    <w:rsid w:val="00D03EDB"/>
    <w:rsid w:val="00D041BF"/>
    <w:rsid w:val="00D041E6"/>
    <w:rsid w:val="00D0423E"/>
    <w:rsid w:val="00D0452D"/>
    <w:rsid w:val="00D049AB"/>
    <w:rsid w:val="00D04C02"/>
    <w:rsid w:val="00D04C25"/>
    <w:rsid w:val="00D054A9"/>
    <w:rsid w:val="00D05753"/>
    <w:rsid w:val="00D05A46"/>
    <w:rsid w:val="00D05A59"/>
    <w:rsid w:val="00D05D19"/>
    <w:rsid w:val="00D05F74"/>
    <w:rsid w:val="00D06440"/>
    <w:rsid w:val="00D06705"/>
    <w:rsid w:val="00D06C27"/>
    <w:rsid w:val="00D06D4A"/>
    <w:rsid w:val="00D06E1E"/>
    <w:rsid w:val="00D076B9"/>
    <w:rsid w:val="00D076C9"/>
    <w:rsid w:val="00D07AED"/>
    <w:rsid w:val="00D07C8D"/>
    <w:rsid w:val="00D07E78"/>
    <w:rsid w:val="00D10AC3"/>
    <w:rsid w:val="00D10C0B"/>
    <w:rsid w:val="00D10DCB"/>
    <w:rsid w:val="00D10E76"/>
    <w:rsid w:val="00D11493"/>
    <w:rsid w:val="00D114D1"/>
    <w:rsid w:val="00D11933"/>
    <w:rsid w:val="00D122FE"/>
    <w:rsid w:val="00D12880"/>
    <w:rsid w:val="00D12A5F"/>
    <w:rsid w:val="00D12F9D"/>
    <w:rsid w:val="00D13433"/>
    <w:rsid w:val="00D1364F"/>
    <w:rsid w:val="00D13713"/>
    <w:rsid w:val="00D13892"/>
    <w:rsid w:val="00D13AB4"/>
    <w:rsid w:val="00D13DFD"/>
    <w:rsid w:val="00D151D4"/>
    <w:rsid w:val="00D156D4"/>
    <w:rsid w:val="00D15966"/>
    <w:rsid w:val="00D15DFB"/>
    <w:rsid w:val="00D1631B"/>
    <w:rsid w:val="00D16F3A"/>
    <w:rsid w:val="00D175E4"/>
    <w:rsid w:val="00D1789C"/>
    <w:rsid w:val="00D1795F"/>
    <w:rsid w:val="00D203A3"/>
    <w:rsid w:val="00D2052C"/>
    <w:rsid w:val="00D20A3C"/>
    <w:rsid w:val="00D20C34"/>
    <w:rsid w:val="00D20D93"/>
    <w:rsid w:val="00D21863"/>
    <w:rsid w:val="00D2254C"/>
    <w:rsid w:val="00D2255B"/>
    <w:rsid w:val="00D22A22"/>
    <w:rsid w:val="00D22B4A"/>
    <w:rsid w:val="00D22C38"/>
    <w:rsid w:val="00D22D53"/>
    <w:rsid w:val="00D2311F"/>
    <w:rsid w:val="00D235CA"/>
    <w:rsid w:val="00D236B0"/>
    <w:rsid w:val="00D237FD"/>
    <w:rsid w:val="00D23B79"/>
    <w:rsid w:val="00D23C09"/>
    <w:rsid w:val="00D23FF7"/>
    <w:rsid w:val="00D24778"/>
    <w:rsid w:val="00D2491E"/>
    <w:rsid w:val="00D24959"/>
    <w:rsid w:val="00D24DE2"/>
    <w:rsid w:val="00D24E7F"/>
    <w:rsid w:val="00D25382"/>
    <w:rsid w:val="00D255D9"/>
    <w:rsid w:val="00D25953"/>
    <w:rsid w:val="00D265B2"/>
    <w:rsid w:val="00D269AC"/>
    <w:rsid w:val="00D269D7"/>
    <w:rsid w:val="00D27946"/>
    <w:rsid w:val="00D27987"/>
    <w:rsid w:val="00D27CA7"/>
    <w:rsid w:val="00D300DF"/>
    <w:rsid w:val="00D3026D"/>
    <w:rsid w:val="00D30274"/>
    <w:rsid w:val="00D302A1"/>
    <w:rsid w:val="00D303DB"/>
    <w:rsid w:val="00D30996"/>
    <w:rsid w:val="00D30D94"/>
    <w:rsid w:val="00D310E9"/>
    <w:rsid w:val="00D31167"/>
    <w:rsid w:val="00D31683"/>
    <w:rsid w:val="00D3176F"/>
    <w:rsid w:val="00D317D0"/>
    <w:rsid w:val="00D31E75"/>
    <w:rsid w:val="00D31F07"/>
    <w:rsid w:val="00D31F45"/>
    <w:rsid w:val="00D324C5"/>
    <w:rsid w:val="00D3253C"/>
    <w:rsid w:val="00D326DE"/>
    <w:rsid w:val="00D32942"/>
    <w:rsid w:val="00D32C3C"/>
    <w:rsid w:val="00D33216"/>
    <w:rsid w:val="00D332DF"/>
    <w:rsid w:val="00D33337"/>
    <w:rsid w:val="00D3344A"/>
    <w:rsid w:val="00D33623"/>
    <w:rsid w:val="00D339C1"/>
    <w:rsid w:val="00D33FB0"/>
    <w:rsid w:val="00D34228"/>
    <w:rsid w:val="00D3480E"/>
    <w:rsid w:val="00D3498C"/>
    <w:rsid w:val="00D34A90"/>
    <w:rsid w:val="00D34EDA"/>
    <w:rsid w:val="00D34F6B"/>
    <w:rsid w:val="00D35648"/>
    <w:rsid w:val="00D35CB4"/>
    <w:rsid w:val="00D35D2F"/>
    <w:rsid w:val="00D36532"/>
    <w:rsid w:val="00D36770"/>
    <w:rsid w:val="00D367D6"/>
    <w:rsid w:val="00D36BBC"/>
    <w:rsid w:val="00D36F5E"/>
    <w:rsid w:val="00D37267"/>
    <w:rsid w:val="00D37796"/>
    <w:rsid w:val="00D37A77"/>
    <w:rsid w:val="00D37AD5"/>
    <w:rsid w:val="00D37F36"/>
    <w:rsid w:val="00D40FF6"/>
    <w:rsid w:val="00D4116F"/>
    <w:rsid w:val="00D4177D"/>
    <w:rsid w:val="00D41E0B"/>
    <w:rsid w:val="00D41E7A"/>
    <w:rsid w:val="00D4254A"/>
    <w:rsid w:val="00D42A67"/>
    <w:rsid w:val="00D42E49"/>
    <w:rsid w:val="00D42F32"/>
    <w:rsid w:val="00D42F51"/>
    <w:rsid w:val="00D4326C"/>
    <w:rsid w:val="00D432A4"/>
    <w:rsid w:val="00D435E6"/>
    <w:rsid w:val="00D44645"/>
    <w:rsid w:val="00D44926"/>
    <w:rsid w:val="00D44990"/>
    <w:rsid w:val="00D44BBC"/>
    <w:rsid w:val="00D44C5D"/>
    <w:rsid w:val="00D451AE"/>
    <w:rsid w:val="00D4522A"/>
    <w:rsid w:val="00D456CE"/>
    <w:rsid w:val="00D4585B"/>
    <w:rsid w:val="00D45C6B"/>
    <w:rsid w:val="00D45D92"/>
    <w:rsid w:val="00D45FD6"/>
    <w:rsid w:val="00D4662C"/>
    <w:rsid w:val="00D46688"/>
    <w:rsid w:val="00D46A25"/>
    <w:rsid w:val="00D46BBC"/>
    <w:rsid w:val="00D46C1E"/>
    <w:rsid w:val="00D47156"/>
    <w:rsid w:val="00D47314"/>
    <w:rsid w:val="00D47880"/>
    <w:rsid w:val="00D47ADD"/>
    <w:rsid w:val="00D47BA7"/>
    <w:rsid w:val="00D47D7C"/>
    <w:rsid w:val="00D47E28"/>
    <w:rsid w:val="00D50149"/>
    <w:rsid w:val="00D5064A"/>
    <w:rsid w:val="00D506FA"/>
    <w:rsid w:val="00D50843"/>
    <w:rsid w:val="00D50B38"/>
    <w:rsid w:val="00D50EDD"/>
    <w:rsid w:val="00D513DC"/>
    <w:rsid w:val="00D517F6"/>
    <w:rsid w:val="00D51F2A"/>
    <w:rsid w:val="00D52178"/>
    <w:rsid w:val="00D52262"/>
    <w:rsid w:val="00D52682"/>
    <w:rsid w:val="00D528E7"/>
    <w:rsid w:val="00D52C51"/>
    <w:rsid w:val="00D52E7A"/>
    <w:rsid w:val="00D53A9C"/>
    <w:rsid w:val="00D53D42"/>
    <w:rsid w:val="00D53EA4"/>
    <w:rsid w:val="00D53FD7"/>
    <w:rsid w:val="00D5403A"/>
    <w:rsid w:val="00D543A8"/>
    <w:rsid w:val="00D55201"/>
    <w:rsid w:val="00D554FD"/>
    <w:rsid w:val="00D555D0"/>
    <w:rsid w:val="00D55A5F"/>
    <w:rsid w:val="00D55D47"/>
    <w:rsid w:val="00D562BE"/>
    <w:rsid w:val="00D56315"/>
    <w:rsid w:val="00D5644B"/>
    <w:rsid w:val="00D5694A"/>
    <w:rsid w:val="00D5696D"/>
    <w:rsid w:val="00D56B14"/>
    <w:rsid w:val="00D56B50"/>
    <w:rsid w:val="00D56E60"/>
    <w:rsid w:val="00D571D9"/>
    <w:rsid w:val="00D5776D"/>
    <w:rsid w:val="00D57931"/>
    <w:rsid w:val="00D57E3D"/>
    <w:rsid w:val="00D603A3"/>
    <w:rsid w:val="00D60879"/>
    <w:rsid w:val="00D60A43"/>
    <w:rsid w:val="00D60C25"/>
    <w:rsid w:val="00D60CD2"/>
    <w:rsid w:val="00D610B3"/>
    <w:rsid w:val="00D6120B"/>
    <w:rsid w:val="00D61AD1"/>
    <w:rsid w:val="00D61BA3"/>
    <w:rsid w:val="00D61BAB"/>
    <w:rsid w:val="00D61C27"/>
    <w:rsid w:val="00D62CFB"/>
    <w:rsid w:val="00D62F3E"/>
    <w:rsid w:val="00D62FA7"/>
    <w:rsid w:val="00D6340D"/>
    <w:rsid w:val="00D63B91"/>
    <w:rsid w:val="00D63F56"/>
    <w:rsid w:val="00D6429C"/>
    <w:rsid w:val="00D6449A"/>
    <w:rsid w:val="00D653EC"/>
    <w:rsid w:val="00D6545E"/>
    <w:rsid w:val="00D65600"/>
    <w:rsid w:val="00D65683"/>
    <w:rsid w:val="00D65F42"/>
    <w:rsid w:val="00D664A7"/>
    <w:rsid w:val="00D66963"/>
    <w:rsid w:val="00D66CA8"/>
    <w:rsid w:val="00D66D24"/>
    <w:rsid w:val="00D67907"/>
    <w:rsid w:val="00D67968"/>
    <w:rsid w:val="00D67CA2"/>
    <w:rsid w:val="00D67F6F"/>
    <w:rsid w:val="00D67F80"/>
    <w:rsid w:val="00D67FCC"/>
    <w:rsid w:val="00D701E1"/>
    <w:rsid w:val="00D70472"/>
    <w:rsid w:val="00D708B3"/>
    <w:rsid w:val="00D70DD7"/>
    <w:rsid w:val="00D70F86"/>
    <w:rsid w:val="00D71053"/>
    <w:rsid w:val="00D7124D"/>
    <w:rsid w:val="00D7134D"/>
    <w:rsid w:val="00D71478"/>
    <w:rsid w:val="00D71BD0"/>
    <w:rsid w:val="00D71EF4"/>
    <w:rsid w:val="00D72339"/>
    <w:rsid w:val="00D7256E"/>
    <w:rsid w:val="00D7279A"/>
    <w:rsid w:val="00D72C8B"/>
    <w:rsid w:val="00D72E90"/>
    <w:rsid w:val="00D73187"/>
    <w:rsid w:val="00D731C3"/>
    <w:rsid w:val="00D73645"/>
    <w:rsid w:val="00D73B48"/>
    <w:rsid w:val="00D73E63"/>
    <w:rsid w:val="00D7427C"/>
    <w:rsid w:val="00D74756"/>
    <w:rsid w:val="00D74C08"/>
    <w:rsid w:val="00D7528C"/>
    <w:rsid w:val="00D752DE"/>
    <w:rsid w:val="00D75F2C"/>
    <w:rsid w:val="00D765CA"/>
    <w:rsid w:val="00D76B1F"/>
    <w:rsid w:val="00D76D71"/>
    <w:rsid w:val="00D77096"/>
    <w:rsid w:val="00D80323"/>
    <w:rsid w:val="00D8046B"/>
    <w:rsid w:val="00D80B1B"/>
    <w:rsid w:val="00D80DB7"/>
    <w:rsid w:val="00D81036"/>
    <w:rsid w:val="00D81476"/>
    <w:rsid w:val="00D81855"/>
    <w:rsid w:val="00D822BE"/>
    <w:rsid w:val="00D822F7"/>
    <w:rsid w:val="00D823A1"/>
    <w:rsid w:val="00D825E8"/>
    <w:rsid w:val="00D8282C"/>
    <w:rsid w:val="00D82E64"/>
    <w:rsid w:val="00D83015"/>
    <w:rsid w:val="00D833CA"/>
    <w:rsid w:val="00D835C4"/>
    <w:rsid w:val="00D83E87"/>
    <w:rsid w:val="00D842A1"/>
    <w:rsid w:val="00D842C1"/>
    <w:rsid w:val="00D8466F"/>
    <w:rsid w:val="00D851E1"/>
    <w:rsid w:val="00D855CF"/>
    <w:rsid w:val="00D857E8"/>
    <w:rsid w:val="00D857F0"/>
    <w:rsid w:val="00D85A60"/>
    <w:rsid w:val="00D85A75"/>
    <w:rsid w:val="00D85F77"/>
    <w:rsid w:val="00D860CF"/>
    <w:rsid w:val="00D8675D"/>
    <w:rsid w:val="00D868FE"/>
    <w:rsid w:val="00D8716B"/>
    <w:rsid w:val="00D8749C"/>
    <w:rsid w:val="00D87851"/>
    <w:rsid w:val="00D878C4"/>
    <w:rsid w:val="00D8797B"/>
    <w:rsid w:val="00D87BF4"/>
    <w:rsid w:val="00D87C4D"/>
    <w:rsid w:val="00D87DC2"/>
    <w:rsid w:val="00D90355"/>
    <w:rsid w:val="00D90379"/>
    <w:rsid w:val="00D90810"/>
    <w:rsid w:val="00D908E2"/>
    <w:rsid w:val="00D909C1"/>
    <w:rsid w:val="00D90CE3"/>
    <w:rsid w:val="00D90E7B"/>
    <w:rsid w:val="00D90E81"/>
    <w:rsid w:val="00D914BE"/>
    <w:rsid w:val="00D9153B"/>
    <w:rsid w:val="00D91AAF"/>
    <w:rsid w:val="00D91BD0"/>
    <w:rsid w:val="00D91DAD"/>
    <w:rsid w:val="00D920CD"/>
    <w:rsid w:val="00D9240B"/>
    <w:rsid w:val="00D925FB"/>
    <w:rsid w:val="00D926F7"/>
    <w:rsid w:val="00D92C06"/>
    <w:rsid w:val="00D92FAA"/>
    <w:rsid w:val="00D930B4"/>
    <w:rsid w:val="00D93505"/>
    <w:rsid w:val="00D9367D"/>
    <w:rsid w:val="00D93DE5"/>
    <w:rsid w:val="00D943E6"/>
    <w:rsid w:val="00D94CE4"/>
    <w:rsid w:val="00D94E78"/>
    <w:rsid w:val="00D95026"/>
    <w:rsid w:val="00D95126"/>
    <w:rsid w:val="00D9546A"/>
    <w:rsid w:val="00D9564F"/>
    <w:rsid w:val="00D9576C"/>
    <w:rsid w:val="00D9658C"/>
    <w:rsid w:val="00D96A13"/>
    <w:rsid w:val="00D970AF"/>
    <w:rsid w:val="00D97685"/>
    <w:rsid w:val="00D978BA"/>
    <w:rsid w:val="00D97941"/>
    <w:rsid w:val="00D97D2A"/>
    <w:rsid w:val="00D97E0F"/>
    <w:rsid w:val="00DA023E"/>
    <w:rsid w:val="00DA08C9"/>
    <w:rsid w:val="00DA0AB9"/>
    <w:rsid w:val="00DA103C"/>
    <w:rsid w:val="00DA13E5"/>
    <w:rsid w:val="00DA14B5"/>
    <w:rsid w:val="00DA160C"/>
    <w:rsid w:val="00DA18C0"/>
    <w:rsid w:val="00DA1932"/>
    <w:rsid w:val="00DA20F8"/>
    <w:rsid w:val="00DA21B5"/>
    <w:rsid w:val="00DA28EA"/>
    <w:rsid w:val="00DA2A8D"/>
    <w:rsid w:val="00DA2DEF"/>
    <w:rsid w:val="00DA47B2"/>
    <w:rsid w:val="00DA48BF"/>
    <w:rsid w:val="00DA4CE3"/>
    <w:rsid w:val="00DA4CE6"/>
    <w:rsid w:val="00DA4EEA"/>
    <w:rsid w:val="00DA512B"/>
    <w:rsid w:val="00DA52B3"/>
    <w:rsid w:val="00DA55B1"/>
    <w:rsid w:val="00DA5919"/>
    <w:rsid w:val="00DA592B"/>
    <w:rsid w:val="00DA5A51"/>
    <w:rsid w:val="00DA5AED"/>
    <w:rsid w:val="00DA60D3"/>
    <w:rsid w:val="00DA6295"/>
    <w:rsid w:val="00DA6713"/>
    <w:rsid w:val="00DA6ED3"/>
    <w:rsid w:val="00DA6F49"/>
    <w:rsid w:val="00DA7331"/>
    <w:rsid w:val="00DA741A"/>
    <w:rsid w:val="00DA74CB"/>
    <w:rsid w:val="00DA7667"/>
    <w:rsid w:val="00DA785C"/>
    <w:rsid w:val="00DA7891"/>
    <w:rsid w:val="00DA7B38"/>
    <w:rsid w:val="00DA7C13"/>
    <w:rsid w:val="00DB012E"/>
    <w:rsid w:val="00DB0154"/>
    <w:rsid w:val="00DB07AE"/>
    <w:rsid w:val="00DB0B4E"/>
    <w:rsid w:val="00DB0C8A"/>
    <w:rsid w:val="00DB0D82"/>
    <w:rsid w:val="00DB1118"/>
    <w:rsid w:val="00DB15AD"/>
    <w:rsid w:val="00DB15E8"/>
    <w:rsid w:val="00DB1AB0"/>
    <w:rsid w:val="00DB1AB4"/>
    <w:rsid w:val="00DB1B6E"/>
    <w:rsid w:val="00DB2202"/>
    <w:rsid w:val="00DB23EF"/>
    <w:rsid w:val="00DB2746"/>
    <w:rsid w:val="00DB28AE"/>
    <w:rsid w:val="00DB3098"/>
    <w:rsid w:val="00DB31AD"/>
    <w:rsid w:val="00DB31B2"/>
    <w:rsid w:val="00DB345D"/>
    <w:rsid w:val="00DB39AE"/>
    <w:rsid w:val="00DB3C88"/>
    <w:rsid w:val="00DB3DDC"/>
    <w:rsid w:val="00DB4084"/>
    <w:rsid w:val="00DB43BF"/>
    <w:rsid w:val="00DB44DE"/>
    <w:rsid w:val="00DB4EA0"/>
    <w:rsid w:val="00DB5506"/>
    <w:rsid w:val="00DB558A"/>
    <w:rsid w:val="00DB5635"/>
    <w:rsid w:val="00DB5C76"/>
    <w:rsid w:val="00DB6289"/>
    <w:rsid w:val="00DB6989"/>
    <w:rsid w:val="00DB6B96"/>
    <w:rsid w:val="00DB7006"/>
    <w:rsid w:val="00DB72CE"/>
    <w:rsid w:val="00DB7624"/>
    <w:rsid w:val="00DB7869"/>
    <w:rsid w:val="00DB7CDC"/>
    <w:rsid w:val="00DB7D1F"/>
    <w:rsid w:val="00DB7DEA"/>
    <w:rsid w:val="00DC03A6"/>
    <w:rsid w:val="00DC082D"/>
    <w:rsid w:val="00DC0965"/>
    <w:rsid w:val="00DC1790"/>
    <w:rsid w:val="00DC1840"/>
    <w:rsid w:val="00DC1B40"/>
    <w:rsid w:val="00DC1F67"/>
    <w:rsid w:val="00DC257B"/>
    <w:rsid w:val="00DC2B7B"/>
    <w:rsid w:val="00DC2F15"/>
    <w:rsid w:val="00DC307D"/>
    <w:rsid w:val="00DC31E6"/>
    <w:rsid w:val="00DC32B3"/>
    <w:rsid w:val="00DC364B"/>
    <w:rsid w:val="00DC37E9"/>
    <w:rsid w:val="00DC3AB8"/>
    <w:rsid w:val="00DC3D60"/>
    <w:rsid w:val="00DC3DAE"/>
    <w:rsid w:val="00DC403B"/>
    <w:rsid w:val="00DC42ED"/>
    <w:rsid w:val="00DC4650"/>
    <w:rsid w:val="00DC4A6E"/>
    <w:rsid w:val="00DC4B75"/>
    <w:rsid w:val="00DC4BF4"/>
    <w:rsid w:val="00DC4F8E"/>
    <w:rsid w:val="00DC52D1"/>
    <w:rsid w:val="00DC52F9"/>
    <w:rsid w:val="00DC5A5C"/>
    <w:rsid w:val="00DC64FF"/>
    <w:rsid w:val="00DC6CEB"/>
    <w:rsid w:val="00DC7208"/>
    <w:rsid w:val="00DC728E"/>
    <w:rsid w:val="00DC73C8"/>
    <w:rsid w:val="00DC764F"/>
    <w:rsid w:val="00DC79BE"/>
    <w:rsid w:val="00DC7FE6"/>
    <w:rsid w:val="00DD035C"/>
    <w:rsid w:val="00DD0735"/>
    <w:rsid w:val="00DD0986"/>
    <w:rsid w:val="00DD0D93"/>
    <w:rsid w:val="00DD0DBE"/>
    <w:rsid w:val="00DD10C3"/>
    <w:rsid w:val="00DD1453"/>
    <w:rsid w:val="00DD178D"/>
    <w:rsid w:val="00DD18E3"/>
    <w:rsid w:val="00DD1A50"/>
    <w:rsid w:val="00DD1C25"/>
    <w:rsid w:val="00DD1D8C"/>
    <w:rsid w:val="00DD215C"/>
    <w:rsid w:val="00DD228B"/>
    <w:rsid w:val="00DD2500"/>
    <w:rsid w:val="00DD25B9"/>
    <w:rsid w:val="00DD2621"/>
    <w:rsid w:val="00DD280E"/>
    <w:rsid w:val="00DD2832"/>
    <w:rsid w:val="00DD28A2"/>
    <w:rsid w:val="00DD29E4"/>
    <w:rsid w:val="00DD2CD1"/>
    <w:rsid w:val="00DD2D07"/>
    <w:rsid w:val="00DD30F9"/>
    <w:rsid w:val="00DD3361"/>
    <w:rsid w:val="00DD3985"/>
    <w:rsid w:val="00DD3B81"/>
    <w:rsid w:val="00DD4674"/>
    <w:rsid w:val="00DD46BD"/>
    <w:rsid w:val="00DD4A15"/>
    <w:rsid w:val="00DD4C28"/>
    <w:rsid w:val="00DD4EE1"/>
    <w:rsid w:val="00DD5070"/>
    <w:rsid w:val="00DD533E"/>
    <w:rsid w:val="00DD5791"/>
    <w:rsid w:val="00DD5DBB"/>
    <w:rsid w:val="00DD5E02"/>
    <w:rsid w:val="00DD5F1B"/>
    <w:rsid w:val="00DD602F"/>
    <w:rsid w:val="00DD6326"/>
    <w:rsid w:val="00DD63FD"/>
    <w:rsid w:val="00DD64A1"/>
    <w:rsid w:val="00DD64EB"/>
    <w:rsid w:val="00DD65B5"/>
    <w:rsid w:val="00DD6658"/>
    <w:rsid w:val="00DD6ADF"/>
    <w:rsid w:val="00DD6B05"/>
    <w:rsid w:val="00DD6CD1"/>
    <w:rsid w:val="00DD7301"/>
    <w:rsid w:val="00DD76F8"/>
    <w:rsid w:val="00DD7D94"/>
    <w:rsid w:val="00DE02EE"/>
    <w:rsid w:val="00DE0465"/>
    <w:rsid w:val="00DE0540"/>
    <w:rsid w:val="00DE05A2"/>
    <w:rsid w:val="00DE0957"/>
    <w:rsid w:val="00DE0E17"/>
    <w:rsid w:val="00DE0EC8"/>
    <w:rsid w:val="00DE146C"/>
    <w:rsid w:val="00DE1586"/>
    <w:rsid w:val="00DE1D87"/>
    <w:rsid w:val="00DE281B"/>
    <w:rsid w:val="00DE28E4"/>
    <w:rsid w:val="00DE2E0F"/>
    <w:rsid w:val="00DE2E17"/>
    <w:rsid w:val="00DE30B6"/>
    <w:rsid w:val="00DE321F"/>
    <w:rsid w:val="00DE36CF"/>
    <w:rsid w:val="00DE36D9"/>
    <w:rsid w:val="00DE3B0A"/>
    <w:rsid w:val="00DE4009"/>
    <w:rsid w:val="00DE4212"/>
    <w:rsid w:val="00DE5037"/>
    <w:rsid w:val="00DE5A6B"/>
    <w:rsid w:val="00DE5CF3"/>
    <w:rsid w:val="00DE5FAC"/>
    <w:rsid w:val="00DE62F4"/>
    <w:rsid w:val="00DE71EA"/>
    <w:rsid w:val="00DE7630"/>
    <w:rsid w:val="00DE7703"/>
    <w:rsid w:val="00DE7708"/>
    <w:rsid w:val="00DE77B8"/>
    <w:rsid w:val="00DE7DB8"/>
    <w:rsid w:val="00DF0021"/>
    <w:rsid w:val="00DF042A"/>
    <w:rsid w:val="00DF04CE"/>
    <w:rsid w:val="00DF0779"/>
    <w:rsid w:val="00DF07CB"/>
    <w:rsid w:val="00DF09F7"/>
    <w:rsid w:val="00DF0A39"/>
    <w:rsid w:val="00DF0EF7"/>
    <w:rsid w:val="00DF10B5"/>
    <w:rsid w:val="00DF1559"/>
    <w:rsid w:val="00DF18F7"/>
    <w:rsid w:val="00DF1CE9"/>
    <w:rsid w:val="00DF25ED"/>
    <w:rsid w:val="00DF282F"/>
    <w:rsid w:val="00DF2879"/>
    <w:rsid w:val="00DF28E6"/>
    <w:rsid w:val="00DF2E4F"/>
    <w:rsid w:val="00DF30E4"/>
    <w:rsid w:val="00DF350F"/>
    <w:rsid w:val="00DF3A75"/>
    <w:rsid w:val="00DF4339"/>
    <w:rsid w:val="00DF480B"/>
    <w:rsid w:val="00DF4DAA"/>
    <w:rsid w:val="00DF5037"/>
    <w:rsid w:val="00DF5B6D"/>
    <w:rsid w:val="00DF5EEC"/>
    <w:rsid w:val="00DF5F0C"/>
    <w:rsid w:val="00DF6010"/>
    <w:rsid w:val="00DF601F"/>
    <w:rsid w:val="00DF6281"/>
    <w:rsid w:val="00DF6734"/>
    <w:rsid w:val="00DF6AEE"/>
    <w:rsid w:val="00DF6BC3"/>
    <w:rsid w:val="00DF7135"/>
    <w:rsid w:val="00DF72E4"/>
    <w:rsid w:val="00DF783D"/>
    <w:rsid w:val="00DF7DFB"/>
    <w:rsid w:val="00DF7F26"/>
    <w:rsid w:val="00DF7F5D"/>
    <w:rsid w:val="00E0022D"/>
    <w:rsid w:val="00E002C6"/>
    <w:rsid w:val="00E005C5"/>
    <w:rsid w:val="00E00608"/>
    <w:rsid w:val="00E00A96"/>
    <w:rsid w:val="00E00BD6"/>
    <w:rsid w:val="00E01BB2"/>
    <w:rsid w:val="00E01DC0"/>
    <w:rsid w:val="00E027E8"/>
    <w:rsid w:val="00E02B02"/>
    <w:rsid w:val="00E02CAD"/>
    <w:rsid w:val="00E03594"/>
    <w:rsid w:val="00E03C5F"/>
    <w:rsid w:val="00E042E0"/>
    <w:rsid w:val="00E043AC"/>
    <w:rsid w:val="00E04D24"/>
    <w:rsid w:val="00E05005"/>
    <w:rsid w:val="00E0502B"/>
    <w:rsid w:val="00E057B3"/>
    <w:rsid w:val="00E05B52"/>
    <w:rsid w:val="00E05C71"/>
    <w:rsid w:val="00E05D20"/>
    <w:rsid w:val="00E05F87"/>
    <w:rsid w:val="00E06590"/>
    <w:rsid w:val="00E066FF"/>
    <w:rsid w:val="00E06A20"/>
    <w:rsid w:val="00E06F4A"/>
    <w:rsid w:val="00E07473"/>
    <w:rsid w:val="00E078E1"/>
    <w:rsid w:val="00E0791C"/>
    <w:rsid w:val="00E07944"/>
    <w:rsid w:val="00E07A57"/>
    <w:rsid w:val="00E07BAA"/>
    <w:rsid w:val="00E100FD"/>
    <w:rsid w:val="00E10268"/>
    <w:rsid w:val="00E10A67"/>
    <w:rsid w:val="00E10CF0"/>
    <w:rsid w:val="00E10E69"/>
    <w:rsid w:val="00E113C2"/>
    <w:rsid w:val="00E11A88"/>
    <w:rsid w:val="00E11DF1"/>
    <w:rsid w:val="00E1258D"/>
    <w:rsid w:val="00E127CA"/>
    <w:rsid w:val="00E12A36"/>
    <w:rsid w:val="00E12A8F"/>
    <w:rsid w:val="00E12B41"/>
    <w:rsid w:val="00E12FD5"/>
    <w:rsid w:val="00E13053"/>
    <w:rsid w:val="00E13054"/>
    <w:rsid w:val="00E13A48"/>
    <w:rsid w:val="00E13F8C"/>
    <w:rsid w:val="00E146D3"/>
    <w:rsid w:val="00E147DA"/>
    <w:rsid w:val="00E14EFE"/>
    <w:rsid w:val="00E14F86"/>
    <w:rsid w:val="00E15156"/>
    <w:rsid w:val="00E1528F"/>
    <w:rsid w:val="00E15479"/>
    <w:rsid w:val="00E15AD7"/>
    <w:rsid w:val="00E15EB7"/>
    <w:rsid w:val="00E160D7"/>
    <w:rsid w:val="00E1610A"/>
    <w:rsid w:val="00E166C3"/>
    <w:rsid w:val="00E169F6"/>
    <w:rsid w:val="00E16B2E"/>
    <w:rsid w:val="00E16B48"/>
    <w:rsid w:val="00E16BA3"/>
    <w:rsid w:val="00E170AD"/>
    <w:rsid w:val="00E171A0"/>
    <w:rsid w:val="00E1721E"/>
    <w:rsid w:val="00E17438"/>
    <w:rsid w:val="00E1772E"/>
    <w:rsid w:val="00E177EC"/>
    <w:rsid w:val="00E1791A"/>
    <w:rsid w:val="00E203B1"/>
    <w:rsid w:val="00E20AB4"/>
    <w:rsid w:val="00E20D38"/>
    <w:rsid w:val="00E2110C"/>
    <w:rsid w:val="00E211FA"/>
    <w:rsid w:val="00E2140D"/>
    <w:rsid w:val="00E21426"/>
    <w:rsid w:val="00E21439"/>
    <w:rsid w:val="00E21B29"/>
    <w:rsid w:val="00E21D57"/>
    <w:rsid w:val="00E21FE4"/>
    <w:rsid w:val="00E2226B"/>
    <w:rsid w:val="00E22784"/>
    <w:rsid w:val="00E232AC"/>
    <w:rsid w:val="00E237F5"/>
    <w:rsid w:val="00E23B19"/>
    <w:rsid w:val="00E23CB0"/>
    <w:rsid w:val="00E23E14"/>
    <w:rsid w:val="00E24203"/>
    <w:rsid w:val="00E24832"/>
    <w:rsid w:val="00E249FF"/>
    <w:rsid w:val="00E24E3F"/>
    <w:rsid w:val="00E252B7"/>
    <w:rsid w:val="00E258B6"/>
    <w:rsid w:val="00E25B46"/>
    <w:rsid w:val="00E25F1C"/>
    <w:rsid w:val="00E26816"/>
    <w:rsid w:val="00E2684E"/>
    <w:rsid w:val="00E26A6A"/>
    <w:rsid w:val="00E26D0F"/>
    <w:rsid w:val="00E26D92"/>
    <w:rsid w:val="00E26E7C"/>
    <w:rsid w:val="00E2750B"/>
    <w:rsid w:val="00E2775A"/>
    <w:rsid w:val="00E27A10"/>
    <w:rsid w:val="00E3018D"/>
    <w:rsid w:val="00E30285"/>
    <w:rsid w:val="00E305DD"/>
    <w:rsid w:val="00E309AE"/>
    <w:rsid w:val="00E30CBF"/>
    <w:rsid w:val="00E30CE0"/>
    <w:rsid w:val="00E3145D"/>
    <w:rsid w:val="00E3161A"/>
    <w:rsid w:val="00E31CC4"/>
    <w:rsid w:val="00E31DE3"/>
    <w:rsid w:val="00E3216E"/>
    <w:rsid w:val="00E32B84"/>
    <w:rsid w:val="00E32C2D"/>
    <w:rsid w:val="00E32F2E"/>
    <w:rsid w:val="00E33866"/>
    <w:rsid w:val="00E33C3E"/>
    <w:rsid w:val="00E33CB3"/>
    <w:rsid w:val="00E34531"/>
    <w:rsid w:val="00E34605"/>
    <w:rsid w:val="00E34721"/>
    <w:rsid w:val="00E34792"/>
    <w:rsid w:val="00E34953"/>
    <w:rsid w:val="00E3510F"/>
    <w:rsid w:val="00E35766"/>
    <w:rsid w:val="00E35AAA"/>
    <w:rsid w:val="00E35D06"/>
    <w:rsid w:val="00E35E02"/>
    <w:rsid w:val="00E36064"/>
    <w:rsid w:val="00E36942"/>
    <w:rsid w:val="00E36D78"/>
    <w:rsid w:val="00E36DA8"/>
    <w:rsid w:val="00E36DE2"/>
    <w:rsid w:val="00E36F9B"/>
    <w:rsid w:val="00E370D6"/>
    <w:rsid w:val="00E3732B"/>
    <w:rsid w:val="00E37688"/>
    <w:rsid w:val="00E37971"/>
    <w:rsid w:val="00E37D08"/>
    <w:rsid w:val="00E404B7"/>
    <w:rsid w:val="00E40B0E"/>
    <w:rsid w:val="00E40D6F"/>
    <w:rsid w:val="00E41301"/>
    <w:rsid w:val="00E4163A"/>
    <w:rsid w:val="00E416D7"/>
    <w:rsid w:val="00E418EB"/>
    <w:rsid w:val="00E41B62"/>
    <w:rsid w:val="00E42284"/>
    <w:rsid w:val="00E42547"/>
    <w:rsid w:val="00E42598"/>
    <w:rsid w:val="00E42F2D"/>
    <w:rsid w:val="00E43371"/>
    <w:rsid w:val="00E435A5"/>
    <w:rsid w:val="00E43A33"/>
    <w:rsid w:val="00E43B9C"/>
    <w:rsid w:val="00E43D78"/>
    <w:rsid w:val="00E43DC8"/>
    <w:rsid w:val="00E43F8E"/>
    <w:rsid w:val="00E44086"/>
    <w:rsid w:val="00E44183"/>
    <w:rsid w:val="00E44905"/>
    <w:rsid w:val="00E44C86"/>
    <w:rsid w:val="00E44EAF"/>
    <w:rsid w:val="00E4500B"/>
    <w:rsid w:val="00E45014"/>
    <w:rsid w:val="00E4505F"/>
    <w:rsid w:val="00E45143"/>
    <w:rsid w:val="00E454CF"/>
    <w:rsid w:val="00E45539"/>
    <w:rsid w:val="00E4587E"/>
    <w:rsid w:val="00E458CC"/>
    <w:rsid w:val="00E45992"/>
    <w:rsid w:val="00E45A35"/>
    <w:rsid w:val="00E463E8"/>
    <w:rsid w:val="00E477BC"/>
    <w:rsid w:val="00E47933"/>
    <w:rsid w:val="00E505F0"/>
    <w:rsid w:val="00E50613"/>
    <w:rsid w:val="00E5082B"/>
    <w:rsid w:val="00E50EC1"/>
    <w:rsid w:val="00E511E4"/>
    <w:rsid w:val="00E51421"/>
    <w:rsid w:val="00E5168C"/>
    <w:rsid w:val="00E5189D"/>
    <w:rsid w:val="00E51DDC"/>
    <w:rsid w:val="00E52192"/>
    <w:rsid w:val="00E5235D"/>
    <w:rsid w:val="00E52537"/>
    <w:rsid w:val="00E52E39"/>
    <w:rsid w:val="00E5309D"/>
    <w:rsid w:val="00E531F3"/>
    <w:rsid w:val="00E535A8"/>
    <w:rsid w:val="00E54249"/>
    <w:rsid w:val="00E542BB"/>
    <w:rsid w:val="00E543D8"/>
    <w:rsid w:val="00E548E7"/>
    <w:rsid w:val="00E54A3D"/>
    <w:rsid w:val="00E54B2E"/>
    <w:rsid w:val="00E54E08"/>
    <w:rsid w:val="00E54EDE"/>
    <w:rsid w:val="00E5542D"/>
    <w:rsid w:val="00E557FA"/>
    <w:rsid w:val="00E55A59"/>
    <w:rsid w:val="00E561E8"/>
    <w:rsid w:val="00E5655D"/>
    <w:rsid w:val="00E56EBF"/>
    <w:rsid w:val="00E5702B"/>
    <w:rsid w:val="00E57446"/>
    <w:rsid w:val="00E57883"/>
    <w:rsid w:val="00E57E94"/>
    <w:rsid w:val="00E57EBC"/>
    <w:rsid w:val="00E602D1"/>
    <w:rsid w:val="00E6060E"/>
    <w:rsid w:val="00E60BEA"/>
    <w:rsid w:val="00E614AA"/>
    <w:rsid w:val="00E615F0"/>
    <w:rsid w:val="00E6172C"/>
    <w:rsid w:val="00E61DEA"/>
    <w:rsid w:val="00E62097"/>
    <w:rsid w:val="00E62497"/>
    <w:rsid w:val="00E6273C"/>
    <w:rsid w:val="00E62BB9"/>
    <w:rsid w:val="00E62E3E"/>
    <w:rsid w:val="00E62E8E"/>
    <w:rsid w:val="00E63259"/>
    <w:rsid w:val="00E63758"/>
    <w:rsid w:val="00E63792"/>
    <w:rsid w:val="00E63868"/>
    <w:rsid w:val="00E63A64"/>
    <w:rsid w:val="00E63AAC"/>
    <w:rsid w:val="00E63F2D"/>
    <w:rsid w:val="00E654E1"/>
    <w:rsid w:val="00E65602"/>
    <w:rsid w:val="00E65AD4"/>
    <w:rsid w:val="00E65EDE"/>
    <w:rsid w:val="00E65F06"/>
    <w:rsid w:val="00E66086"/>
    <w:rsid w:val="00E661DB"/>
    <w:rsid w:val="00E669A7"/>
    <w:rsid w:val="00E66E61"/>
    <w:rsid w:val="00E67085"/>
    <w:rsid w:val="00E67217"/>
    <w:rsid w:val="00E673CF"/>
    <w:rsid w:val="00E6792B"/>
    <w:rsid w:val="00E67EB9"/>
    <w:rsid w:val="00E703CE"/>
    <w:rsid w:val="00E704A9"/>
    <w:rsid w:val="00E70EE3"/>
    <w:rsid w:val="00E716D2"/>
    <w:rsid w:val="00E719E0"/>
    <w:rsid w:val="00E71C0C"/>
    <w:rsid w:val="00E71E48"/>
    <w:rsid w:val="00E72023"/>
    <w:rsid w:val="00E723A4"/>
    <w:rsid w:val="00E7254B"/>
    <w:rsid w:val="00E725F2"/>
    <w:rsid w:val="00E72DFE"/>
    <w:rsid w:val="00E7313B"/>
    <w:rsid w:val="00E73403"/>
    <w:rsid w:val="00E735E6"/>
    <w:rsid w:val="00E73845"/>
    <w:rsid w:val="00E7394F"/>
    <w:rsid w:val="00E73E12"/>
    <w:rsid w:val="00E74594"/>
    <w:rsid w:val="00E747C4"/>
    <w:rsid w:val="00E74F1F"/>
    <w:rsid w:val="00E7515B"/>
    <w:rsid w:val="00E751DA"/>
    <w:rsid w:val="00E7526B"/>
    <w:rsid w:val="00E75611"/>
    <w:rsid w:val="00E75629"/>
    <w:rsid w:val="00E7569F"/>
    <w:rsid w:val="00E756D0"/>
    <w:rsid w:val="00E75CC9"/>
    <w:rsid w:val="00E75FAE"/>
    <w:rsid w:val="00E75FFF"/>
    <w:rsid w:val="00E76266"/>
    <w:rsid w:val="00E764A7"/>
    <w:rsid w:val="00E767AC"/>
    <w:rsid w:val="00E76B4A"/>
    <w:rsid w:val="00E76D49"/>
    <w:rsid w:val="00E76EF2"/>
    <w:rsid w:val="00E76FE4"/>
    <w:rsid w:val="00E77051"/>
    <w:rsid w:val="00E77109"/>
    <w:rsid w:val="00E77662"/>
    <w:rsid w:val="00E77917"/>
    <w:rsid w:val="00E77A8C"/>
    <w:rsid w:val="00E800F4"/>
    <w:rsid w:val="00E80106"/>
    <w:rsid w:val="00E8041D"/>
    <w:rsid w:val="00E804CC"/>
    <w:rsid w:val="00E8078D"/>
    <w:rsid w:val="00E80CC0"/>
    <w:rsid w:val="00E811F3"/>
    <w:rsid w:val="00E8129B"/>
    <w:rsid w:val="00E8148E"/>
    <w:rsid w:val="00E816B2"/>
    <w:rsid w:val="00E81C52"/>
    <w:rsid w:val="00E82241"/>
    <w:rsid w:val="00E822CC"/>
    <w:rsid w:val="00E82594"/>
    <w:rsid w:val="00E826F6"/>
    <w:rsid w:val="00E827EC"/>
    <w:rsid w:val="00E82C5C"/>
    <w:rsid w:val="00E8352F"/>
    <w:rsid w:val="00E83757"/>
    <w:rsid w:val="00E83760"/>
    <w:rsid w:val="00E83C83"/>
    <w:rsid w:val="00E83FC0"/>
    <w:rsid w:val="00E840A2"/>
    <w:rsid w:val="00E845A9"/>
    <w:rsid w:val="00E84C94"/>
    <w:rsid w:val="00E84F32"/>
    <w:rsid w:val="00E8521D"/>
    <w:rsid w:val="00E85392"/>
    <w:rsid w:val="00E85D83"/>
    <w:rsid w:val="00E86072"/>
    <w:rsid w:val="00E86B86"/>
    <w:rsid w:val="00E86BCA"/>
    <w:rsid w:val="00E86BD2"/>
    <w:rsid w:val="00E86D8E"/>
    <w:rsid w:val="00E871D2"/>
    <w:rsid w:val="00E8743C"/>
    <w:rsid w:val="00E8798C"/>
    <w:rsid w:val="00E87AE2"/>
    <w:rsid w:val="00E87D7C"/>
    <w:rsid w:val="00E90052"/>
    <w:rsid w:val="00E9063D"/>
    <w:rsid w:val="00E90660"/>
    <w:rsid w:val="00E90779"/>
    <w:rsid w:val="00E909D8"/>
    <w:rsid w:val="00E90B01"/>
    <w:rsid w:val="00E90C4B"/>
    <w:rsid w:val="00E91BB6"/>
    <w:rsid w:val="00E92013"/>
    <w:rsid w:val="00E9211B"/>
    <w:rsid w:val="00E92B18"/>
    <w:rsid w:val="00E932BA"/>
    <w:rsid w:val="00E935F1"/>
    <w:rsid w:val="00E93A35"/>
    <w:rsid w:val="00E93AD1"/>
    <w:rsid w:val="00E93DBC"/>
    <w:rsid w:val="00E9411D"/>
    <w:rsid w:val="00E9434C"/>
    <w:rsid w:val="00E943B5"/>
    <w:rsid w:val="00E94BFE"/>
    <w:rsid w:val="00E94F31"/>
    <w:rsid w:val="00E95162"/>
    <w:rsid w:val="00E9586D"/>
    <w:rsid w:val="00E95A5D"/>
    <w:rsid w:val="00E95C02"/>
    <w:rsid w:val="00E95CD2"/>
    <w:rsid w:val="00E95E3B"/>
    <w:rsid w:val="00E960A5"/>
    <w:rsid w:val="00E9643E"/>
    <w:rsid w:val="00E96750"/>
    <w:rsid w:val="00E9695C"/>
    <w:rsid w:val="00E96C93"/>
    <w:rsid w:val="00E96F53"/>
    <w:rsid w:val="00E97092"/>
    <w:rsid w:val="00E97343"/>
    <w:rsid w:val="00E97F53"/>
    <w:rsid w:val="00EA00C8"/>
    <w:rsid w:val="00EA0D74"/>
    <w:rsid w:val="00EA0ECC"/>
    <w:rsid w:val="00EA1458"/>
    <w:rsid w:val="00EA15C6"/>
    <w:rsid w:val="00EA19DD"/>
    <w:rsid w:val="00EA1DEB"/>
    <w:rsid w:val="00EA1F67"/>
    <w:rsid w:val="00EA21F2"/>
    <w:rsid w:val="00EA2457"/>
    <w:rsid w:val="00EA2B5E"/>
    <w:rsid w:val="00EA3088"/>
    <w:rsid w:val="00EA3BB4"/>
    <w:rsid w:val="00EA3E21"/>
    <w:rsid w:val="00EA3EC5"/>
    <w:rsid w:val="00EA430F"/>
    <w:rsid w:val="00EA49F1"/>
    <w:rsid w:val="00EA573C"/>
    <w:rsid w:val="00EA5BA1"/>
    <w:rsid w:val="00EA5C18"/>
    <w:rsid w:val="00EA5CE4"/>
    <w:rsid w:val="00EA62A6"/>
    <w:rsid w:val="00EA6341"/>
    <w:rsid w:val="00EA6479"/>
    <w:rsid w:val="00EA7572"/>
    <w:rsid w:val="00EA7686"/>
    <w:rsid w:val="00EA781A"/>
    <w:rsid w:val="00EA7E2B"/>
    <w:rsid w:val="00EB0024"/>
    <w:rsid w:val="00EB01FB"/>
    <w:rsid w:val="00EB02B6"/>
    <w:rsid w:val="00EB02C9"/>
    <w:rsid w:val="00EB0791"/>
    <w:rsid w:val="00EB093E"/>
    <w:rsid w:val="00EB0DCC"/>
    <w:rsid w:val="00EB0E49"/>
    <w:rsid w:val="00EB13CD"/>
    <w:rsid w:val="00EB1780"/>
    <w:rsid w:val="00EB1864"/>
    <w:rsid w:val="00EB1980"/>
    <w:rsid w:val="00EB1DC5"/>
    <w:rsid w:val="00EB1EAF"/>
    <w:rsid w:val="00EB1F85"/>
    <w:rsid w:val="00EB23F2"/>
    <w:rsid w:val="00EB25C3"/>
    <w:rsid w:val="00EB2E94"/>
    <w:rsid w:val="00EB3388"/>
    <w:rsid w:val="00EB438A"/>
    <w:rsid w:val="00EB46B8"/>
    <w:rsid w:val="00EB484C"/>
    <w:rsid w:val="00EB4CE1"/>
    <w:rsid w:val="00EB51D9"/>
    <w:rsid w:val="00EB5341"/>
    <w:rsid w:val="00EB549F"/>
    <w:rsid w:val="00EB5572"/>
    <w:rsid w:val="00EB562C"/>
    <w:rsid w:val="00EB59F7"/>
    <w:rsid w:val="00EB6706"/>
    <w:rsid w:val="00EB6C07"/>
    <w:rsid w:val="00EB6E98"/>
    <w:rsid w:val="00EB7199"/>
    <w:rsid w:val="00EB782F"/>
    <w:rsid w:val="00EC00A3"/>
    <w:rsid w:val="00EC048D"/>
    <w:rsid w:val="00EC0626"/>
    <w:rsid w:val="00EC0E85"/>
    <w:rsid w:val="00EC1045"/>
    <w:rsid w:val="00EC1444"/>
    <w:rsid w:val="00EC168D"/>
    <w:rsid w:val="00EC1BAD"/>
    <w:rsid w:val="00EC1D2C"/>
    <w:rsid w:val="00EC1DA0"/>
    <w:rsid w:val="00EC1DFD"/>
    <w:rsid w:val="00EC1FA7"/>
    <w:rsid w:val="00EC2276"/>
    <w:rsid w:val="00EC25D7"/>
    <w:rsid w:val="00EC2774"/>
    <w:rsid w:val="00EC29E9"/>
    <w:rsid w:val="00EC2BCD"/>
    <w:rsid w:val="00EC2BFC"/>
    <w:rsid w:val="00EC34C7"/>
    <w:rsid w:val="00EC350C"/>
    <w:rsid w:val="00EC3FA7"/>
    <w:rsid w:val="00EC4310"/>
    <w:rsid w:val="00EC465D"/>
    <w:rsid w:val="00EC46EF"/>
    <w:rsid w:val="00EC4790"/>
    <w:rsid w:val="00EC4D57"/>
    <w:rsid w:val="00EC4F00"/>
    <w:rsid w:val="00EC5142"/>
    <w:rsid w:val="00EC5217"/>
    <w:rsid w:val="00EC54B9"/>
    <w:rsid w:val="00EC56A0"/>
    <w:rsid w:val="00EC5734"/>
    <w:rsid w:val="00EC5882"/>
    <w:rsid w:val="00EC5CA3"/>
    <w:rsid w:val="00EC5EF4"/>
    <w:rsid w:val="00EC5F61"/>
    <w:rsid w:val="00EC64F4"/>
    <w:rsid w:val="00EC650E"/>
    <w:rsid w:val="00EC6664"/>
    <w:rsid w:val="00EC6892"/>
    <w:rsid w:val="00EC6B20"/>
    <w:rsid w:val="00EC7084"/>
    <w:rsid w:val="00EC7582"/>
    <w:rsid w:val="00EC7735"/>
    <w:rsid w:val="00EC779B"/>
    <w:rsid w:val="00EC79B4"/>
    <w:rsid w:val="00ED05B1"/>
    <w:rsid w:val="00ED0627"/>
    <w:rsid w:val="00ED0FEF"/>
    <w:rsid w:val="00ED111B"/>
    <w:rsid w:val="00ED12F4"/>
    <w:rsid w:val="00ED1A99"/>
    <w:rsid w:val="00ED1BF0"/>
    <w:rsid w:val="00ED1D5D"/>
    <w:rsid w:val="00ED1F15"/>
    <w:rsid w:val="00ED1F99"/>
    <w:rsid w:val="00ED20D9"/>
    <w:rsid w:val="00ED21F9"/>
    <w:rsid w:val="00ED252A"/>
    <w:rsid w:val="00ED2584"/>
    <w:rsid w:val="00ED2D0C"/>
    <w:rsid w:val="00ED2E13"/>
    <w:rsid w:val="00ED31D0"/>
    <w:rsid w:val="00ED342E"/>
    <w:rsid w:val="00ED3837"/>
    <w:rsid w:val="00ED415C"/>
    <w:rsid w:val="00ED44C7"/>
    <w:rsid w:val="00ED494A"/>
    <w:rsid w:val="00ED4A36"/>
    <w:rsid w:val="00ED4AF2"/>
    <w:rsid w:val="00ED4C59"/>
    <w:rsid w:val="00ED4C99"/>
    <w:rsid w:val="00ED4CA9"/>
    <w:rsid w:val="00ED4E0E"/>
    <w:rsid w:val="00ED50EB"/>
    <w:rsid w:val="00ED55D5"/>
    <w:rsid w:val="00ED625B"/>
    <w:rsid w:val="00ED6FDC"/>
    <w:rsid w:val="00ED706E"/>
    <w:rsid w:val="00ED7455"/>
    <w:rsid w:val="00ED7A0E"/>
    <w:rsid w:val="00ED7E3F"/>
    <w:rsid w:val="00EE0508"/>
    <w:rsid w:val="00EE0667"/>
    <w:rsid w:val="00EE0720"/>
    <w:rsid w:val="00EE0C54"/>
    <w:rsid w:val="00EE0EC6"/>
    <w:rsid w:val="00EE0F28"/>
    <w:rsid w:val="00EE0FA6"/>
    <w:rsid w:val="00EE123C"/>
    <w:rsid w:val="00EE139D"/>
    <w:rsid w:val="00EE1C28"/>
    <w:rsid w:val="00EE226F"/>
    <w:rsid w:val="00EE265B"/>
    <w:rsid w:val="00EE31CE"/>
    <w:rsid w:val="00EE36FD"/>
    <w:rsid w:val="00EE370D"/>
    <w:rsid w:val="00EE4018"/>
    <w:rsid w:val="00EE4383"/>
    <w:rsid w:val="00EE484B"/>
    <w:rsid w:val="00EE4BA4"/>
    <w:rsid w:val="00EE4D70"/>
    <w:rsid w:val="00EE4EFF"/>
    <w:rsid w:val="00EE51A4"/>
    <w:rsid w:val="00EE5307"/>
    <w:rsid w:val="00EE54A4"/>
    <w:rsid w:val="00EE563B"/>
    <w:rsid w:val="00EE581B"/>
    <w:rsid w:val="00EE5875"/>
    <w:rsid w:val="00EE5960"/>
    <w:rsid w:val="00EE641B"/>
    <w:rsid w:val="00EE6530"/>
    <w:rsid w:val="00EE6880"/>
    <w:rsid w:val="00EE69FC"/>
    <w:rsid w:val="00EE6D13"/>
    <w:rsid w:val="00EE7005"/>
    <w:rsid w:val="00EE7331"/>
    <w:rsid w:val="00EE73FB"/>
    <w:rsid w:val="00EE74CF"/>
    <w:rsid w:val="00EE7580"/>
    <w:rsid w:val="00EE772F"/>
    <w:rsid w:val="00EE789B"/>
    <w:rsid w:val="00EE78E4"/>
    <w:rsid w:val="00EF01A4"/>
    <w:rsid w:val="00EF01C4"/>
    <w:rsid w:val="00EF0974"/>
    <w:rsid w:val="00EF09C6"/>
    <w:rsid w:val="00EF0DE4"/>
    <w:rsid w:val="00EF0E7D"/>
    <w:rsid w:val="00EF14E8"/>
    <w:rsid w:val="00EF1610"/>
    <w:rsid w:val="00EF1766"/>
    <w:rsid w:val="00EF1FC6"/>
    <w:rsid w:val="00EF30B5"/>
    <w:rsid w:val="00EF33FF"/>
    <w:rsid w:val="00EF3619"/>
    <w:rsid w:val="00EF3D0A"/>
    <w:rsid w:val="00EF4094"/>
    <w:rsid w:val="00EF45C8"/>
    <w:rsid w:val="00EF4823"/>
    <w:rsid w:val="00EF4858"/>
    <w:rsid w:val="00EF4B05"/>
    <w:rsid w:val="00EF4B47"/>
    <w:rsid w:val="00EF5906"/>
    <w:rsid w:val="00EF5A52"/>
    <w:rsid w:val="00EF5B47"/>
    <w:rsid w:val="00EF5E1F"/>
    <w:rsid w:val="00EF7027"/>
    <w:rsid w:val="00EF751F"/>
    <w:rsid w:val="00EF76AA"/>
    <w:rsid w:val="00EF7B14"/>
    <w:rsid w:val="00F00209"/>
    <w:rsid w:val="00F0056E"/>
    <w:rsid w:val="00F00626"/>
    <w:rsid w:val="00F008AD"/>
    <w:rsid w:val="00F00A13"/>
    <w:rsid w:val="00F00E0B"/>
    <w:rsid w:val="00F01A61"/>
    <w:rsid w:val="00F01AEF"/>
    <w:rsid w:val="00F01CA7"/>
    <w:rsid w:val="00F01F58"/>
    <w:rsid w:val="00F02008"/>
    <w:rsid w:val="00F0213B"/>
    <w:rsid w:val="00F0278B"/>
    <w:rsid w:val="00F02AB9"/>
    <w:rsid w:val="00F02B1B"/>
    <w:rsid w:val="00F02E34"/>
    <w:rsid w:val="00F02FAD"/>
    <w:rsid w:val="00F03168"/>
    <w:rsid w:val="00F03182"/>
    <w:rsid w:val="00F0320B"/>
    <w:rsid w:val="00F03351"/>
    <w:rsid w:val="00F03465"/>
    <w:rsid w:val="00F036A3"/>
    <w:rsid w:val="00F03F98"/>
    <w:rsid w:val="00F04178"/>
    <w:rsid w:val="00F04285"/>
    <w:rsid w:val="00F048C4"/>
    <w:rsid w:val="00F04B06"/>
    <w:rsid w:val="00F04B0C"/>
    <w:rsid w:val="00F04F17"/>
    <w:rsid w:val="00F04F62"/>
    <w:rsid w:val="00F0560F"/>
    <w:rsid w:val="00F05ABF"/>
    <w:rsid w:val="00F05CE2"/>
    <w:rsid w:val="00F05F54"/>
    <w:rsid w:val="00F06539"/>
    <w:rsid w:val="00F06749"/>
    <w:rsid w:val="00F06957"/>
    <w:rsid w:val="00F06D35"/>
    <w:rsid w:val="00F06DAD"/>
    <w:rsid w:val="00F076E4"/>
    <w:rsid w:val="00F07FEE"/>
    <w:rsid w:val="00F10079"/>
    <w:rsid w:val="00F1028C"/>
    <w:rsid w:val="00F1039C"/>
    <w:rsid w:val="00F10560"/>
    <w:rsid w:val="00F1099A"/>
    <w:rsid w:val="00F113D0"/>
    <w:rsid w:val="00F122B0"/>
    <w:rsid w:val="00F125E1"/>
    <w:rsid w:val="00F12B1F"/>
    <w:rsid w:val="00F13305"/>
    <w:rsid w:val="00F13383"/>
    <w:rsid w:val="00F13A9A"/>
    <w:rsid w:val="00F13F11"/>
    <w:rsid w:val="00F13FE5"/>
    <w:rsid w:val="00F1448F"/>
    <w:rsid w:val="00F145BB"/>
    <w:rsid w:val="00F1460E"/>
    <w:rsid w:val="00F14D68"/>
    <w:rsid w:val="00F14DEC"/>
    <w:rsid w:val="00F15213"/>
    <w:rsid w:val="00F152DB"/>
    <w:rsid w:val="00F154D5"/>
    <w:rsid w:val="00F15D5B"/>
    <w:rsid w:val="00F15F76"/>
    <w:rsid w:val="00F162C2"/>
    <w:rsid w:val="00F16733"/>
    <w:rsid w:val="00F16781"/>
    <w:rsid w:val="00F167B8"/>
    <w:rsid w:val="00F16C75"/>
    <w:rsid w:val="00F16CEA"/>
    <w:rsid w:val="00F16F3C"/>
    <w:rsid w:val="00F17716"/>
    <w:rsid w:val="00F1793C"/>
    <w:rsid w:val="00F17D12"/>
    <w:rsid w:val="00F17E1B"/>
    <w:rsid w:val="00F20151"/>
    <w:rsid w:val="00F205AC"/>
    <w:rsid w:val="00F2074D"/>
    <w:rsid w:val="00F207B1"/>
    <w:rsid w:val="00F2080D"/>
    <w:rsid w:val="00F20BBB"/>
    <w:rsid w:val="00F21448"/>
    <w:rsid w:val="00F2167C"/>
    <w:rsid w:val="00F219D5"/>
    <w:rsid w:val="00F21BB6"/>
    <w:rsid w:val="00F21E2B"/>
    <w:rsid w:val="00F23344"/>
    <w:rsid w:val="00F2340B"/>
    <w:rsid w:val="00F235E5"/>
    <w:rsid w:val="00F23AD0"/>
    <w:rsid w:val="00F23E3C"/>
    <w:rsid w:val="00F248F9"/>
    <w:rsid w:val="00F24E65"/>
    <w:rsid w:val="00F251B5"/>
    <w:rsid w:val="00F257BA"/>
    <w:rsid w:val="00F25F09"/>
    <w:rsid w:val="00F26439"/>
    <w:rsid w:val="00F268CD"/>
    <w:rsid w:val="00F270E4"/>
    <w:rsid w:val="00F2716C"/>
    <w:rsid w:val="00F2751A"/>
    <w:rsid w:val="00F27AB9"/>
    <w:rsid w:val="00F27B09"/>
    <w:rsid w:val="00F27D3F"/>
    <w:rsid w:val="00F27D55"/>
    <w:rsid w:val="00F30A24"/>
    <w:rsid w:val="00F30EC2"/>
    <w:rsid w:val="00F310B7"/>
    <w:rsid w:val="00F31268"/>
    <w:rsid w:val="00F312A8"/>
    <w:rsid w:val="00F318DA"/>
    <w:rsid w:val="00F31FF9"/>
    <w:rsid w:val="00F322FD"/>
    <w:rsid w:val="00F32384"/>
    <w:rsid w:val="00F327CB"/>
    <w:rsid w:val="00F330DE"/>
    <w:rsid w:val="00F3318D"/>
    <w:rsid w:val="00F33310"/>
    <w:rsid w:val="00F33364"/>
    <w:rsid w:val="00F33657"/>
    <w:rsid w:val="00F3458C"/>
    <w:rsid w:val="00F3496E"/>
    <w:rsid w:val="00F3536A"/>
    <w:rsid w:val="00F35CF6"/>
    <w:rsid w:val="00F35E89"/>
    <w:rsid w:val="00F35EED"/>
    <w:rsid w:val="00F35FAC"/>
    <w:rsid w:val="00F362DB"/>
    <w:rsid w:val="00F3647C"/>
    <w:rsid w:val="00F36CE4"/>
    <w:rsid w:val="00F370B3"/>
    <w:rsid w:val="00F3710D"/>
    <w:rsid w:val="00F37771"/>
    <w:rsid w:val="00F378C3"/>
    <w:rsid w:val="00F379A7"/>
    <w:rsid w:val="00F37C79"/>
    <w:rsid w:val="00F37CE3"/>
    <w:rsid w:val="00F37D09"/>
    <w:rsid w:val="00F401E5"/>
    <w:rsid w:val="00F40488"/>
    <w:rsid w:val="00F40700"/>
    <w:rsid w:val="00F40945"/>
    <w:rsid w:val="00F40AF0"/>
    <w:rsid w:val="00F41283"/>
    <w:rsid w:val="00F418B0"/>
    <w:rsid w:val="00F418BC"/>
    <w:rsid w:val="00F41D58"/>
    <w:rsid w:val="00F420FA"/>
    <w:rsid w:val="00F42EBE"/>
    <w:rsid w:val="00F4314B"/>
    <w:rsid w:val="00F43223"/>
    <w:rsid w:val="00F43297"/>
    <w:rsid w:val="00F43376"/>
    <w:rsid w:val="00F435A0"/>
    <w:rsid w:val="00F43788"/>
    <w:rsid w:val="00F43816"/>
    <w:rsid w:val="00F43B7B"/>
    <w:rsid w:val="00F43D1B"/>
    <w:rsid w:val="00F441B6"/>
    <w:rsid w:val="00F446C4"/>
    <w:rsid w:val="00F44754"/>
    <w:rsid w:val="00F449A3"/>
    <w:rsid w:val="00F44EE2"/>
    <w:rsid w:val="00F4507F"/>
    <w:rsid w:val="00F453F5"/>
    <w:rsid w:val="00F45581"/>
    <w:rsid w:val="00F458C5"/>
    <w:rsid w:val="00F45A06"/>
    <w:rsid w:val="00F45BB4"/>
    <w:rsid w:val="00F45ECC"/>
    <w:rsid w:val="00F46706"/>
    <w:rsid w:val="00F4685D"/>
    <w:rsid w:val="00F47442"/>
    <w:rsid w:val="00F475F5"/>
    <w:rsid w:val="00F477B9"/>
    <w:rsid w:val="00F4793C"/>
    <w:rsid w:val="00F500A6"/>
    <w:rsid w:val="00F5041E"/>
    <w:rsid w:val="00F5079F"/>
    <w:rsid w:val="00F50B79"/>
    <w:rsid w:val="00F50CE1"/>
    <w:rsid w:val="00F51411"/>
    <w:rsid w:val="00F5155D"/>
    <w:rsid w:val="00F515CD"/>
    <w:rsid w:val="00F51866"/>
    <w:rsid w:val="00F518A7"/>
    <w:rsid w:val="00F51B70"/>
    <w:rsid w:val="00F52300"/>
    <w:rsid w:val="00F53358"/>
    <w:rsid w:val="00F533E9"/>
    <w:rsid w:val="00F5341F"/>
    <w:rsid w:val="00F53477"/>
    <w:rsid w:val="00F53D4E"/>
    <w:rsid w:val="00F54580"/>
    <w:rsid w:val="00F546B8"/>
    <w:rsid w:val="00F5483B"/>
    <w:rsid w:val="00F54986"/>
    <w:rsid w:val="00F54B2C"/>
    <w:rsid w:val="00F54C06"/>
    <w:rsid w:val="00F550D8"/>
    <w:rsid w:val="00F5523C"/>
    <w:rsid w:val="00F5585E"/>
    <w:rsid w:val="00F5587E"/>
    <w:rsid w:val="00F56379"/>
    <w:rsid w:val="00F564DA"/>
    <w:rsid w:val="00F56785"/>
    <w:rsid w:val="00F56858"/>
    <w:rsid w:val="00F56BF8"/>
    <w:rsid w:val="00F57202"/>
    <w:rsid w:val="00F57370"/>
    <w:rsid w:val="00F57915"/>
    <w:rsid w:val="00F57AA7"/>
    <w:rsid w:val="00F57C58"/>
    <w:rsid w:val="00F6028B"/>
    <w:rsid w:val="00F60678"/>
    <w:rsid w:val="00F60792"/>
    <w:rsid w:val="00F60882"/>
    <w:rsid w:val="00F60AFF"/>
    <w:rsid w:val="00F61382"/>
    <w:rsid w:val="00F61613"/>
    <w:rsid w:val="00F619FC"/>
    <w:rsid w:val="00F61C5C"/>
    <w:rsid w:val="00F61DD4"/>
    <w:rsid w:val="00F61F3E"/>
    <w:rsid w:val="00F62539"/>
    <w:rsid w:val="00F62C55"/>
    <w:rsid w:val="00F62E63"/>
    <w:rsid w:val="00F63134"/>
    <w:rsid w:val="00F63506"/>
    <w:rsid w:val="00F63513"/>
    <w:rsid w:val="00F63EC4"/>
    <w:rsid w:val="00F641DD"/>
    <w:rsid w:val="00F64AC1"/>
    <w:rsid w:val="00F64D90"/>
    <w:rsid w:val="00F65154"/>
    <w:rsid w:val="00F65183"/>
    <w:rsid w:val="00F6518F"/>
    <w:rsid w:val="00F65367"/>
    <w:rsid w:val="00F65625"/>
    <w:rsid w:val="00F656BA"/>
    <w:rsid w:val="00F660BC"/>
    <w:rsid w:val="00F661D4"/>
    <w:rsid w:val="00F66992"/>
    <w:rsid w:val="00F66BBA"/>
    <w:rsid w:val="00F670BB"/>
    <w:rsid w:val="00F67A42"/>
    <w:rsid w:val="00F70135"/>
    <w:rsid w:val="00F70258"/>
    <w:rsid w:val="00F703C7"/>
    <w:rsid w:val="00F704FD"/>
    <w:rsid w:val="00F705E1"/>
    <w:rsid w:val="00F7081B"/>
    <w:rsid w:val="00F70E7A"/>
    <w:rsid w:val="00F71089"/>
    <w:rsid w:val="00F711D5"/>
    <w:rsid w:val="00F719B0"/>
    <w:rsid w:val="00F71C4E"/>
    <w:rsid w:val="00F71F2D"/>
    <w:rsid w:val="00F7201A"/>
    <w:rsid w:val="00F7263D"/>
    <w:rsid w:val="00F72DA5"/>
    <w:rsid w:val="00F72FF6"/>
    <w:rsid w:val="00F737C0"/>
    <w:rsid w:val="00F73C15"/>
    <w:rsid w:val="00F74846"/>
    <w:rsid w:val="00F74882"/>
    <w:rsid w:val="00F74A35"/>
    <w:rsid w:val="00F74FE1"/>
    <w:rsid w:val="00F750C4"/>
    <w:rsid w:val="00F750DD"/>
    <w:rsid w:val="00F759EF"/>
    <w:rsid w:val="00F75D3F"/>
    <w:rsid w:val="00F762AC"/>
    <w:rsid w:val="00F76303"/>
    <w:rsid w:val="00F763AE"/>
    <w:rsid w:val="00F765E6"/>
    <w:rsid w:val="00F76822"/>
    <w:rsid w:val="00F7683E"/>
    <w:rsid w:val="00F769DB"/>
    <w:rsid w:val="00F76C9C"/>
    <w:rsid w:val="00F76E9F"/>
    <w:rsid w:val="00F77013"/>
    <w:rsid w:val="00F7741B"/>
    <w:rsid w:val="00F80115"/>
    <w:rsid w:val="00F805B9"/>
    <w:rsid w:val="00F8077E"/>
    <w:rsid w:val="00F80803"/>
    <w:rsid w:val="00F8093D"/>
    <w:rsid w:val="00F80FFF"/>
    <w:rsid w:val="00F818D8"/>
    <w:rsid w:val="00F81A19"/>
    <w:rsid w:val="00F81D3F"/>
    <w:rsid w:val="00F81FAF"/>
    <w:rsid w:val="00F8270D"/>
    <w:rsid w:val="00F82C34"/>
    <w:rsid w:val="00F831D9"/>
    <w:rsid w:val="00F83473"/>
    <w:rsid w:val="00F8367A"/>
    <w:rsid w:val="00F836D7"/>
    <w:rsid w:val="00F838AF"/>
    <w:rsid w:val="00F838FC"/>
    <w:rsid w:val="00F83951"/>
    <w:rsid w:val="00F83B68"/>
    <w:rsid w:val="00F84208"/>
    <w:rsid w:val="00F84295"/>
    <w:rsid w:val="00F84391"/>
    <w:rsid w:val="00F8452F"/>
    <w:rsid w:val="00F848DA"/>
    <w:rsid w:val="00F850AB"/>
    <w:rsid w:val="00F851C1"/>
    <w:rsid w:val="00F857CB"/>
    <w:rsid w:val="00F85C7D"/>
    <w:rsid w:val="00F85EA2"/>
    <w:rsid w:val="00F85F0B"/>
    <w:rsid w:val="00F8609D"/>
    <w:rsid w:val="00F86219"/>
    <w:rsid w:val="00F86483"/>
    <w:rsid w:val="00F86986"/>
    <w:rsid w:val="00F86E95"/>
    <w:rsid w:val="00F870CC"/>
    <w:rsid w:val="00F871C8"/>
    <w:rsid w:val="00F87393"/>
    <w:rsid w:val="00F874EE"/>
    <w:rsid w:val="00F87884"/>
    <w:rsid w:val="00F87CE7"/>
    <w:rsid w:val="00F9002B"/>
    <w:rsid w:val="00F901AB"/>
    <w:rsid w:val="00F90422"/>
    <w:rsid w:val="00F906CB"/>
    <w:rsid w:val="00F90B82"/>
    <w:rsid w:val="00F90DE1"/>
    <w:rsid w:val="00F90EB8"/>
    <w:rsid w:val="00F90FBE"/>
    <w:rsid w:val="00F91AA4"/>
    <w:rsid w:val="00F91ABC"/>
    <w:rsid w:val="00F91CCA"/>
    <w:rsid w:val="00F92185"/>
    <w:rsid w:val="00F9253D"/>
    <w:rsid w:val="00F927E4"/>
    <w:rsid w:val="00F92C40"/>
    <w:rsid w:val="00F93F23"/>
    <w:rsid w:val="00F94171"/>
    <w:rsid w:val="00F94819"/>
    <w:rsid w:val="00F948C4"/>
    <w:rsid w:val="00F94902"/>
    <w:rsid w:val="00F95173"/>
    <w:rsid w:val="00F9562B"/>
    <w:rsid w:val="00F95DCE"/>
    <w:rsid w:val="00F9669B"/>
    <w:rsid w:val="00F967A6"/>
    <w:rsid w:val="00F96CE2"/>
    <w:rsid w:val="00F97823"/>
    <w:rsid w:val="00F97CFD"/>
    <w:rsid w:val="00FA010C"/>
    <w:rsid w:val="00FA01CC"/>
    <w:rsid w:val="00FA05CE"/>
    <w:rsid w:val="00FA082B"/>
    <w:rsid w:val="00FA0AE3"/>
    <w:rsid w:val="00FA0E6E"/>
    <w:rsid w:val="00FA12C3"/>
    <w:rsid w:val="00FA19C6"/>
    <w:rsid w:val="00FA1A03"/>
    <w:rsid w:val="00FA1A64"/>
    <w:rsid w:val="00FA2392"/>
    <w:rsid w:val="00FA3631"/>
    <w:rsid w:val="00FA366B"/>
    <w:rsid w:val="00FA3835"/>
    <w:rsid w:val="00FA3902"/>
    <w:rsid w:val="00FA3DF4"/>
    <w:rsid w:val="00FA3FFF"/>
    <w:rsid w:val="00FA43DF"/>
    <w:rsid w:val="00FA4824"/>
    <w:rsid w:val="00FA4CEA"/>
    <w:rsid w:val="00FA4D32"/>
    <w:rsid w:val="00FA4D69"/>
    <w:rsid w:val="00FA4F23"/>
    <w:rsid w:val="00FA4F27"/>
    <w:rsid w:val="00FA5352"/>
    <w:rsid w:val="00FA56DE"/>
    <w:rsid w:val="00FA5EFD"/>
    <w:rsid w:val="00FA5F35"/>
    <w:rsid w:val="00FA62F8"/>
    <w:rsid w:val="00FA67EE"/>
    <w:rsid w:val="00FA6E82"/>
    <w:rsid w:val="00FA70D1"/>
    <w:rsid w:val="00FA75DF"/>
    <w:rsid w:val="00FA764D"/>
    <w:rsid w:val="00FA7804"/>
    <w:rsid w:val="00FA7A2F"/>
    <w:rsid w:val="00FA7C7D"/>
    <w:rsid w:val="00FB00BE"/>
    <w:rsid w:val="00FB03D7"/>
    <w:rsid w:val="00FB0B11"/>
    <w:rsid w:val="00FB0D0B"/>
    <w:rsid w:val="00FB0E9B"/>
    <w:rsid w:val="00FB1571"/>
    <w:rsid w:val="00FB17C4"/>
    <w:rsid w:val="00FB18CE"/>
    <w:rsid w:val="00FB1D60"/>
    <w:rsid w:val="00FB1D64"/>
    <w:rsid w:val="00FB2B91"/>
    <w:rsid w:val="00FB2C8B"/>
    <w:rsid w:val="00FB2D48"/>
    <w:rsid w:val="00FB2E79"/>
    <w:rsid w:val="00FB36ED"/>
    <w:rsid w:val="00FB3768"/>
    <w:rsid w:val="00FB3E7A"/>
    <w:rsid w:val="00FB42A5"/>
    <w:rsid w:val="00FB48A0"/>
    <w:rsid w:val="00FB4A83"/>
    <w:rsid w:val="00FB4CE1"/>
    <w:rsid w:val="00FB5312"/>
    <w:rsid w:val="00FB56CF"/>
    <w:rsid w:val="00FB574C"/>
    <w:rsid w:val="00FB5884"/>
    <w:rsid w:val="00FB59F5"/>
    <w:rsid w:val="00FB5DBD"/>
    <w:rsid w:val="00FB5EEA"/>
    <w:rsid w:val="00FB5EFE"/>
    <w:rsid w:val="00FB65DA"/>
    <w:rsid w:val="00FB664A"/>
    <w:rsid w:val="00FC04D6"/>
    <w:rsid w:val="00FC055A"/>
    <w:rsid w:val="00FC0592"/>
    <w:rsid w:val="00FC0898"/>
    <w:rsid w:val="00FC0B66"/>
    <w:rsid w:val="00FC101C"/>
    <w:rsid w:val="00FC1095"/>
    <w:rsid w:val="00FC1353"/>
    <w:rsid w:val="00FC1554"/>
    <w:rsid w:val="00FC1F23"/>
    <w:rsid w:val="00FC243C"/>
    <w:rsid w:val="00FC286F"/>
    <w:rsid w:val="00FC29EB"/>
    <w:rsid w:val="00FC2DC0"/>
    <w:rsid w:val="00FC2DCC"/>
    <w:rsid w:val="00FC2DCD"/>
    <w:rsid w:val="00FC2E83"/>
    <w:rsid w:val="00FC30CD"/>
    <w:rsid w:val="00FC37CA"/>
    <w:rsid w:val="00FC384E"/>
    <w:rsid w:val="00FC3B30"/>
    <w:rsid w:val="00FC3B3F"/>
    <w:rsid w:val="00FC3F7D"/>
    <w:rsid w:val="00FC40B7"/>
    <w:rsid w:val="00FC41C1"/>
    <w:rsid w:val="00FC423C"/>
    <w:rsid w:val="00FC43BD"/>
    <w:rsid w:val="00FC47A8"/>
    <w:rsid w:val="00FC486D"/>
    <w:rsid w:val="00FC4EE2"/>
    <w:rsid w:val="00FC4FE3"/>
    <w:rsid w:val="00FC5479"/>
    <w:rsid w:val="00FC5522"/>
    <w:rsid w:val="00FC5626"/>
    <w:rsid w:val="00FC599C"/>
    <w:rsid w:val="00FC5CED"/>
    <w:rsid w:val="00FC5FCC"/>
    <w:rsid w:val="00FC606B"/>
    <w:rsid w:val="00FC60E7"/>
    <w:rsid w:val="00FC6114"/>
    <w:rsid w:val="00FC666E"/>
    <w:rsid w:val="00FC6B90"/>
    <w:rsid w:val="00FC6BFD"/>
    <w:rsid w:val="00FC6CEB"/>
    <w:rsid w:val="00FC6EBD"/>
    <w:rsid w:val="00FC7001"/>
    <w:rsid w:val="00FC7056"/>
    <w:rsid w:val="00FC718F"/>
    <w:rsid w:val="00FC7A05"/>
    <w:rsid w:val="00FC7A2C"/>
    <w:rsid w:val="00FC7C76"/>
    <w:rsid w:val="00FD09B2"/>
    <w:rsid w:val="00FD0FBD"/>
    <w:rsid w:val="00FD173E"/>
    <w:rsid w:val="00FD1792"/>
    <w:rsid w:val="00FD1834"/>
    <w:rsid w:val="00FD1E25"/>
    <w:rsid w:val="00FD2084"/>
    <w:rsid w:val="00FD30B7"/>
    <w:rsid w:val="00FD31C6"/>
    <w:rsid w:val="00FD3512"/>
    <w:rsid w:val="00FD3728"/>
    <w:rsid w:val="00FD3B9E"/>
    <w:rsid w:val="00FD3D77"/>
    <w:rsid w:val="00FD42BC"/>
    <w:rsid w:val="00FD4371"/>
    <w:rsid w:val="00FD4892"/>
    <w:rsid w:val="00FD4A1D"/>
    <w:rsid w:val="00FD5368"/>
    <w:rsid w:val="00FD548B"/>
    <w:rsid w:val="00FD5B80"/>
    <w:rsid w:val="00FD5D57"/>
    <w:rsid w:val="00FD5E49"/>
    <w:rsid w:val="00FD600A"/>
    <w:rsid w:val="00FD62FF"/>
    <w:rsid w:val="00FD694B"/>
    <w:rsid w:val="00FD697D"/>
    <w:rsid w:val="00FD6CDC"/>
    <w:rsid w:val="00FD6CFB"/>
    <w:rsid w:val="00FD6F7B"/>
    <w:rsid w:val="00FD7513"/>
    <w:rsid w:val="00FD7595"/>
    <w:rsid w:val="00FD76AE"/>
    <w:rsid w:val="00FE0394"/>
    <w:rsid w:val="00FE061C"/>
    <w:rsid w:val="00FE07FA"/>
    <w:rsid w:val="00FE0D29"/>
    <w:rsid w:val="00FE10C8"/>
    <w:rsid w:val="00FE1802"/>
    <w:rsid w:val="00FE19E3"/>
    <w:rsid w:val="00FE1AF7"/>
    <w:rsid w:val="00FE23B3"/>
    <w:rsid w:val="00FE2504"/>
    <w:rsid w:val="00FE2734"/>
    <w:rsid w:val="00FE30D1"/>
    <w:rsid w:val="00FE4046"/>
    <w:rsid w:val="00FE41A6"/>
    <w:rsid w:val="00FE4759"/>
    <w:rsid w:val="00FE4A39"/>
    <w:rsid w:val="00FE5003"/>
    <w:rsid w:val="00FE552C"/>
    <w:rsid w:val="00FE570F"/>
    <w:rsid w:val="00FE589B"/>
    <w:rsid w:val="00FE58B6"/>
    <w:rsid w:val="00FE592B"/>
    <w:rsid w:val="00FE5C86"/>
    <w:rsid w:val="00FE5D69"/>
    <w:rsid w:val="00FE60D7"/>
    <w:rsid w:val="00FE61DF"/>
    <w:rsid w:val="00FE6A31"/>
    <w:rsid w:val="00FE6E8D"/>
    <w:rsid w:val="00FE6EAE"/>
    <w:rsid w:val="00FE703A"/>
    <w:rsid w:val="00FE73CC"/>
    <w:rsid w:val="00FE77DF"/>
    <w:rsid w:val="00FE7826"/>
    <w:rsid w:val="00FE7919"/>
    <w:rsid w:val="00FE7996"/>
    <w:rsid w:val="00FF0087"/>
    <w:rsid w:val="00FF012D"/>
    <w:rsid w:val="00FF03FA"/>
    <w:rsid w:val="00FF043C"/>
    <w:rsid w:val="00FF04B3"/>
    <w:rsid w:val="00FF0B21"/>
    <w:rsid w:val="00FF110E"/>
    <w:rsid w:val="00FF1285"/>
    <w:rsid w:val="00FF1340"/>
    <w:rsid w:val="00FF14BF"/>
    <w:rsid w:val="00FF163E"/>
    <w:rsid w:val="00FF175F"/>
    <w:rsid w:val="00FF1D0F"/>
    <w:rsid w:val="00FF1D6B"/>
    <w:rsid w:val="00FF270D"/>
    <w:rsid w:val="00FF27C8"/>
    <w:rsid w:val="00FF29D6"/>
    <w:rsid w:val="00FF2A3B"/>
    <w:rsid w:val="00FF3124"/>
    <w:rsid w:val="00FF39DC"/>
    <w:rsid w:val="00FF3A02"/>
    <w:rsid w:val="00FF3B1E"/>
    <w:rsid w:val="00FF4240"/>
    <w:rsid w:val="00FF4475"/>
    <w:rsid w:val="00FF4A3C"/>
    <w:rsid w:val="00FF517B"/>
    <w:rsid w:val="00FF51FE"/>
    <w:rsid w:val="00FF5221"/>
    <w:rsid w:val="00FF57DC"/>
    <w:rsid w:val="00FF5886"/>
    <w:rsid w:val="00FF669B"/>
    <w:rsid w:val="00FF6909"/>
    <w:rsid w:val="00FF6E05"/>
    <w:rsid w:val="00FF6E37"/>
    <w:rsid w:val="00FF6F6B"/>
    <w:rsid w:val="00FF73A2"/>
    <w:rsid w:val="00FF7982"/>
    <w:rsid w:val="00FF7A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E4A13D"/>
  <w15:docId w15:val="{E4F4F72A-E49A-4A2B-A42B-9FCFEF3AA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heme="minorBidi"/>
        <w:sz w:val="23"/>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0" w:unhideWhenUsed="1" w:qFormat="1"/>
    <w:lsdException w:name="toc 2" w:semiHidden="1" w:uiPriority="0" w:unhideWhenUsed="1" w:qFormat="1"/>
    <w:lsdException w:name="toc 3" w:semiHidden="1" w:uiPriority="0" w:unhideWhenUsed="1" w:qFormat="1"/>
    <w:lsdException w:name="toc 4" w:semiHidden="1" w:uiPriority="0" w:unhideWhenUsed="1" w:qFormat="1"/>
    <w:lsdException w:name="toc 5" w:semiHidden="1" w:uiPriority="0" w:unhideWhenUsed="1" w:qFormat="1"/>
    <w:lsdException w:name="toc 6" w:semiHidden="1" w:uiPriority="0" w:unhideWhenUsed="1" w:qFormat="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iPriority="0" w:unhideWhenUsed="1" w:qFormat="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qFormat="1"/>
    <w:lsdException w:name="HTML Acronym" w:semiHidden="1" w:unhideWhenUsed="1"/>
    <w:lsdException w:name="HTML Address" w:semiHidden="1" w:unhideWhenUsed="1"/>
    <w:lsdException w:name="HTML Cite" w:semiHidden="1" w:uiPriority="0" w:unhideWhenUsed="1"/>
    <w:lsdException w:name="HTML Code" w:semiHidden="1" w:uiPriority="0"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B1A"/>
  </w:style>
  <w:style w:type="paragraph" w:styleId="Heading1">
    <w:name w:val="heading 1"/>
    <w:aliases w:val="mll"/>
    <w:basedOn w:val="Normal"/>
    <w:next w:val="Normal"/>
    <w:link w:val="Heading1Char"/>
    <w:qFormat/>
    <w:rsid w:val="0050656B"/>
    <w:pPr>
      <w:widowControl w:val="0"/>
      <w:numPr>
        <w:numId w:val="1"/>
      </w:numPr>
      <w:spacing w:before="60" w:after="60" w:line="240" w:lineRule="auto"/>
      <w:jc w:val="both"/>
      <w:outlineLvl w:val="0"/>
    </w:pPr>
    <w:rPr>
      <w:rFonts w:asciiTheme="minorHAnsi" w:eastAsia="Times New Roman" w:hAnsiTheme="minorHAnsi" w:cs="Times New Roman"/>
      <w:b/>
      <w:sz w:val="20"/>
      <w:szCs w:val="20"/>
    </w:rPr>
  </w:style>
  <w:style w:type="paragraph" w:styleId="Heading2">
    <w:name w:val="heading 2"/>
    <w:aliases w:val="Muc I Char Char Char,Muc I Char Char,Muc I Char Char Char Char Char,Muc I Char Char Char Char Char Char Char Char,Muc I Char Char Char Char Char Char Char,Heading 2 Char Char,Heading 2 Char Char Char,bang bieu"/>
    <w:basedOn w:val="Normal"/>
    <w:next w:val="Normal"/>
    <w:link w:val="Heading2Char"/>
    <w:qFormat/>
    <w:rsid w:val="0050656B"/>
    <w:pPr>
      <w:widowControl w:val="0"/>
      <w:numPr>
        <w:ilvl w:val="1"/>
        <w:numId w:val="1"/>
      </w:numPr>
      <w:spacing w:before="60" w:after="60" w:line="240" w:lineRule="auto"/>
      <w:jc w:val="both"/>
      <w:outlineLvl w:val="1"/>
    </w:pPr>
    <w:rPr>
      <w:rFonts w:asciiTheme="minorHAnsi" w:eastAsia="Times New Roman" w:hAnsiTheme="minorHAnsi" w:cs="Times New Roman"/>
      <w:b/>
      <w:bCs/>
      <w:i/>
      <w:iCs/>
      <w:sz w:val="20"/>
      <w:szCs w:val="28"/>
    </w:rPr>
  </w:style>
  <w:style w:type="paragraph" w:styleId="Heading3">
    <w:name w:val="heading 3"/>
    <w:aliases w:val="MUC 2,3 LOAN,hinh"/>
    <w:basedOn w:val="Normal"/>
    <w:next w:val="Normal"/>
    <w:link w:val="Heading3Char"/>
    <w:qFormat/>
    <w:rsid w:val="0050656B"/>
    <w:pPr>
      <w:widowControl w:val="0"/>
      <w:numPr>
        <w:ilvl w:val="2"/>
        <w:numId w:val="1"/>
      </w:numPr>
      <w:spacing w:before="60" w:after="60" w:line="240" w:lineRule="auto"/>
      <w:jc w:val="both"/>
      <w:outlineLvl w:val="2"/>
    </w:pPr>
    <w:rPr>
      <w:rFonts w:asciiTheme="minorHAnsi" w:eastAsia="Times New Roman" w:hAnsiTheme="minorHAnsi" w:cs="Times New Roman"/>
      <w:i/>
      <w:sz w:val="20"/>
      <w:szCs w:val="20"/>
    </w:rPr>
  </w:style>
  <w:style w:type="paragraph" w:styleId="Heading4">
    <w:name w:val="heading 4"/>
    <w:aliases w:val="4 BANG,Ngoc 3"/>
    <w:basedOn w:val="Normal"/>
    <w:next w:val="Normal"/>
    <w:link w:val="Heading4Char"/>
    <w:qFormat/>
    <w:rsid w:val="0050656B"/>
    <w:pPr>
      <w:widowControl w:val="0"/>
      <w:numPr>
        <w:ilvl w:val="3"/>
        <w:numId w:val="1"/>
      </w:numPr>
      <w:spacing w:before="60" w:after="60" w:line="240" w:lineRule="auto"/>
      <w:jc w:val="both"/>
      <w:outlineLvl w:val="3"/>
    </w:pPr>
    <w:rPr>
      <w:rFonts w:asciiTheme="minorHAnsi" w:eastAsia="Times New Roman" w:hAnsiTheme="minorHAnsi" w:cs="Times New Roman"/>
      <w:b/>
      <w:sz w:val="20"/>
      <w:szCs w:val="20"/>
    </w:rPr>
  </w:style>
  <w:style w:type="paragraph" w:styleId="Heading5">
    <w:name w:val="heading 5"/>
    <w:basedOn w:val="Normal"/>
    <w:next w:val="Normal"/>
    <w:link w:val="Heading5Char"/>
    <w:qFormat/>
    <w:rsid w:val="0050656B"/>
    <w:pPr>
      <w:widowControl w:val="0"/>
      <w:numPr>
        <w:ilvl w:val="4"/>
        <w:numId w:val="1"/>
      </w:numPr>
      <w:spacing w:before="240" w:after="60" w:line="240" w:lineRule="auto"/>
      <w:jc w:val="both"/>
      <w:outlineLvl w:val="4"/>
    </w:pPr>
    <w:rPr>
      <w:rFonts w:ascii="VNtimes new roman" w:eastAsia="Times New Roman" w:hAnsi="VNtimes new roman" w:cs="Times New Roman"/>
      <w:sz w:val="26"/>
      <w:szCs w:val="20"/>
    </w:rPr>
  </w:style>
  <w:style w:type="paragraph" w:styleId="Heading6">
    <w:name w:val="heading 6"/>
    <w:aliases w:val="Bảng,hình"/>
    <w:basedOn w:val="Normal"/>
    <w:next w:val="Normal"/>
    <w:link w:val="Heading6Char"/>
    <w:qFormat/>
    <w:rsid w:val="0050656B"/>
    <w:pPr>
      <w:widowControl w:val="0"/>
      <w:numPr>
        <w:ilvl w:val="5"/>
        <w:numId w:val="1"/>
      </w:numPr>
      <w:spacing w:before="240" w:after="60" w:line="240" w:lineRule="auto"/>
      <w:jc w:val="both"/>
      <w:outlineLvl w:val="5"/>
    </w:pPr>
    <w:rPr>
      <w:rFonts w:ascii="Calibri" w:eastAsia="Times New Roman" w:hAnsi="Calibri" w:cs="Times New Roman"/>
      <w:b/>
      <w:bCs/>
      <w:sz w:val="24"/>
    </w:rPr>
  </w:style>
  <w:style w:type="paragraph" w:styleId="Heading7">
    <w:name w:val="heading 7"/>
    <w:basedOn w:val="Normal"/>
    <w:next w:val="Normal"/>
    <w:link w:val="Heading7Char"/>
    <w:qFormat/>
    <w:rsid w:val="0050656B"/>
    <w:pPr>
      <w:keepNext/>
      <w:widowControl w:val="0"/>
      <w:numPr>
        <w:ilvl w:val="6"/>
        <w:numId w:val="1"/>
      </w:numPr>
      <w:spacing w:before="60" w:after="60" w:line="240" w:lineRule="auto"/>
      <w:jc w:val="center"/>
      <w:outlineLvl w:val="6"/>
    </w:pPr>
    <w:rPr>
      <w:rFonts w:ascii="VNtimes new roman" w:eastAsia="Times New Roman" w:hAnsi="VNtimes new roman" w:cs="Times New Roman"/>
      <w:b/>
      <w:sz w:val="26"/>
      <w:szCs w:val="20"/>
    </w:rPr>
  </w:style>
  <w:style w:type="paragraph" w:styleId="Heading8">
    <w:name w:val="heading 8"/>
    <w:basedOn w:val="Normal"/>
    <w:next w:val="Normal"/>
    <w:link w:val="Heading8Char"/>
    <w:qFormat/>
    <w:rsid w:val="0050656B"/>
    <w:pPr>
      <w:keepNext/>
      <w:widowControl w:val="0"/>
      <w:numPr>
        <w:ilvl w:val="7"/>
        <w:numId w:val="1"/>
      </w:numPr>
      <w:spacing w:before="60" w:after="60" w:line="240" w:lineRule="auto"/>
      <w:jc w:val="center"/>
      <w:outlineLvl w:val="7"/>
    </w:pPr>
    <w:rPr>
      <w:rFonts w:ascii=".VnTime" w:eastAsia="Times New Roman" w:hAnsi=".VnTime" w:cs="Times New Roman"/>
      <w:b/>
      <w:sz w:val="24"/>
      <w:szCs w:val="20"/>
    </w:rPr>
  </w:style>
  <w:style w:type="paragraph" w:styleId="Heading9">
    <w:name w:val="heading 9"/>
    <w:basedOn w:val="Normal"/>
    <w:next w:val="Normal"/>
    <w:link w:val="Heading9Char"/>
    <w:qFormat/>
    <w:rsid w:val="0050656B"/>
    <w:pPr>
      <w:widowControl w:val="0"/>
      <w:numPr>
        <w:ilvl w:val="8"/>
        <w:numId w:val="1"/>
      </w:numPr>
      <w:spacing w:before="240" w:after="60" w:line="240" w:lineRule="auto"/>
      <w:jc w:val="both"/>
      <w:outlineLvl w:val="8"/>
    </w:pPr>
    <w:rPr>
      <w:rFonts w:ascii="Cambria" w:eastAsia="Times New Roman" w:hAnsi="Cambria" w:cs="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ll Char"/>
    <w:basedOn w:val="DefaultParagraphFont"/>
    <w:link w:val="Heading1"/>
    <w:rsid w:val="0050656B"/>
    <w:rPr>
      <w:rFonts w:asciiTheme="minorHAnsi" w:eastAsia="Times New Roman" w:hAnsiTheme="minorHAnsi" w:cs="Times New Roman"/>
      <w:b/>
      <w:sz w:val="20"/>
      <w:szCs w:val="20"/>
    </w:rPr>
  </w:style>
  <w:style w:type="character" w:customStyle="1" w:styleId="Heading2Char">
    <w:name w:val="Heading 2 Char"/>
    <w:aliases w:val="Muc I Char Char Char Char,Muc I Char Char Char1,Muc I Char Char Char Char Char Char,Muc I Char Char Char Char Char Char Char Char Char,Muc I Char Char Char Char Char Char Char Char1,Heading 2 Char Char Char1,Heading 2 Char Char Char Char"/>
    <w:basedOn w:val="DefaultParagraphFont"/>
    <w:link w:val="Heading2"/>
    <w:rsid w:val="0050656B"/>
    <w:rPr>
      <w:rFonts w:asciiTheme="minorHAnsi" w:eastAsia="Times New Roman" w:hAnsiTheme="minorHAnsi" w:cs="Times New Roman"/>
      <w:b/>
      <w:bCs/>
      <w:i/>
      <w:iCs/>
      <w:sz w:val="20"/>
      <w:szCs w:val="28"/>
    </w:rPr>
  </w:style>
  <w:style w:type="character" w:customStyle="1" w:styleId="Heading3Char">
    <w:name w:val="Heading 3 Char"/>
    <w:aliases w:val="MUC 2 Char,3 LOAN Char,hinh Char"/>
    <w:basedOn w:val="DefaultParagraphFont"/>
    <w:link w:val="Heading3"/>
    <w:rsid w:val="0050656B"/>
    <w:rPr>
      <w:rFonts w:asciiTheme="minorHAnsi" w:eastAsia="Times New Roman" w:hAnsiTheme="minorHAnsi" w:cs="Times New Roman"/>
      <w:i/>
      <w:sz w:val="20"/>
      <w:szCs w:val="20"/>
    </w:rPr>
  </w:style>
  <w:style w:type="character" w:customStyle="1" w:styleId="Heading4Char">
    <w:name w:val="Heading 4 Char"/>
    <w:aliases w:val="4 BANG Char,Ngoc 3 Char1"/>
    <w:basedOn w:val="DefaultParagraphFont"/>
    <w:link w:val="Heading4"/>
    <w:rsid w:val="0050656B"/>
    <w:rPr>
      <w:rFonts w:asciiTheme="minorHAnsi" w:eastAsia="Times New Roman" w:hAnsiTheme="minorHAnsi" w:cs="Times New Roman"/>
      <w:b/>
      <w:sz w:val="20"/>
      <w:szCs w:val="20"/>
    </w:rPr>
  </w:style>
  <w:style w:type="character" w:customStyle="1" w:styleId="Heading5Char">
    <w:name w:val="Heading 5 Char"/>
    <w:basedOn w:val="DefaultParagraphFont"/>
    <w:link w:val="Heading5"/>
    <w:rsid w:val="0050656B"/>
    <w:rPr>
      <w:rFonts w:ascii="VNtimes new roman" w:eastAsia="Times New Roman" w:hAnsi="VNtimes new roman" w:cs="Times New Roman"/>
      <w:sz w:val="26"/>
      <w:szCs w:val="20"/>
    </w:rPr>
  </w:style>
  <w:style w:type="character" w:customStyle="1" w:styleId="Heading6Char">
    <w:name w:val="Heading 6 Char"/>
    <w:aliases w:val="Bảng Char,hình Char"/>
    <w:basedOn w:val="DefaultParagraphFont"/>
    <w:link w:val="Heading6"/>
    <w:rsid w:val="0050656B"/>
    <w:rPr>
      <w:rFonts w:ascii="Calibri" w:eastAsia="Times New Roman" w:hAnsi="Calibri" w:cs="Times New Roman"/>
      <w:b/>
      <w:bCs/>
      <w:sz w:val="24"/>
    </w:rPr>
  </w:style>
  <w:style w:type="character" w:customStyle="1" w:styleId="Heading7Char">
    <w:name w:val="Heading 7 Char"/>
    <w:basedOn w:val="DefaultParagraphFont"/>
    <w:link w:val="Heading7"/>
    <w:rsid w:val="0050656B"/>
    <w:rPr>
      <w:rFonts w:ascii="VNtimes new roman" w:eastAsia="Times New Roman" w:hAnsi="VNtimes new roman" w:cs="Times New Roman"/>
      <w:b/>
      <w:sz w:val="26"/>
      <w:szCs w:val="20"/>
    </w:rPr>
  </w:style>
  <w:style w:type="character" w:customStyle="1" w:styleId="Heading8Char">
    <w:name w:val="Heading 8 Char"/>
    <w:basedOn w:val="DefaultParagraphFont"/>
    <w:link w:val="Heading8"/>
    <w:rsid w:val="0050656B"/>
    <w:rPr>
      <w:rFonts w:ascii=".VnTime" w:eastAsia="Times New Roman" w:hAnsi=".VnTime" w:cs="Times New Roman"/>
      <w:b/>
      <w:sz w:val="24"/>
      <w:szCs w:val="20"/>
    </w:rPr>
  </w:style>
  <w:style w:type="character" w:customStyle="1" w:styleId="Heading9Char">
    <w:name w:val="Heading 9 Char"/>
    <w:basedOn w:val="DefaultParagraphFont"/>
    <w:link w:val="Heading9"/>
    <w:rsid w:val="0050656B"/>
    <w:rPr>
      <w:rFonts w:ascii="Cambria" w:eastAsia="Times New Roman" w:hAnsi="Cambria" w:cs="Times New Roman"/>
      <w:sz w:val="24"/>
    </w:rPr>
  </w:style>
  <w:style w:type="table" w:styleId="TableGrid">
    <w:name w:val="Table Grid"/>
    <w:aliases w:val="HocTable,unTra lai em niem vui khi duoc gan ben em,tra lai em loi yeu thuong em dem,tra lai em niem tin thang nam qua ta dap xay. Gio day chi la nhung ky niem buon... http://nhatquanglan.xlphp.net/,Hoang Van,HRT Table Style"/>
    <w:basedOn w:val="TableNormal"/>
    <w:uiPriority w:val="39"/>
    <w:qFormat/>
    <w:rsid w:val="0050656B"/>
    <w:pPr>
      <w:spacing w:before="60" w:after="60" w:line="240" w:lineRule="auto"/>
    </w:pPr>
    <w:rPr>
      <w:rFonts w:eastAsia="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Pr>
  </w:style>
  <w:style w:type="paragraph" w:styleId="FootnoteText">
    <w:name w:val="footnote text"/>
    <w:aliases w:val="Footnote Text Char Char Char Char Char,Footnote Text Char Char Char Char Char Char Ch,Footnote Text Char Char Char Char Char Char Ch Char,Footnote Text Char Char Char Char Char Char Ch Char Char Char Char,single space,FOOTNOTES Char,ft,Car"/>
    <w:basedOn w:val="Normal"/>
    <w:link w:val="FootnoteTextChar"/>
    <w:uiPriority w:val="99"/>
    <w:unhideWhenUsed/>
    <w:qFormat/>
    <w:rsid w:val="0050656B"/>
    <w:pPr>
      <w:widowControl w:val="0"/>
      <w:spacing w:after="0" w:line="240" w:lineRule="auto"/>
      <w:ind w:firstLine="284"/>
      <w:jc w:val="both"/>
    </w:pPr>
    <w:rPr>
      <w:rFonts w:eastAsia="Times New Roman" w:cs="Times New Roman"/>
      <w:sz w:val="20"/>
      <w:szCs w:val="20"/>
    </w:rPr>
  </w:style>
  <w:style w:type="character" w:customStyle="1" w:styleId="FootnoteTextChar">
    <w:name w:val="Footnote Text Char"/>
    <w:aliases w:val="Footnote Text Char Char Char Char Char Char,Footnote Text Char Char Char Char Char Char Ch Char1,Footnote Text Char Char Char Char Char Char Ch Char Char,Footnote Text Char Char Char Char Char Char Ch Char Char Char Char Char,ft Char"/>
    <w:basedOn w:val="DefaultParagraphFont"/>
    <w:link w:val="FootnoteText"/>
    <w:uiPriority w:val="99"/>
    <w:qFormat/>
    <w:rsid w:val="0050656B"/>
    <w:rPr>
      <w:rFonts w:eastAsia="Times New Roman" w:cs="Times New Roman"/>
      <w:sz w:val="20"/>
      <w:szCs w:val="20"/>
    </w:rPr>
  </w:style>
  <w:style w:type="character" w:styleId="FootnoteReference">
    <w:name w:val="footnote reference"/>
    <w:aliases w:val="Footnote,Footnote text,Ref,de nota al pie,ftref,Footnote Text1,BearingPoint,16 Point,Superscript 6 Point,fr,Footnote + Arial,10 pt,Footnote Text11,Re,Footnote Text Char Char Char Char Char Char Ch Char Char Char Char Char Char C,f,4_"/>
    <w:basedOn w:val="DefaultParagraphFont"/>
    <w:link w:val="4GCharCharChar"/>
    <w:uiPriority w:val="99"/>
    <w:unhideWhenUsed/>
    <w:qFormat/>
    <w:rsid w:val="0050656B"/>
    <w:rPr>
      <w:vertAlign w:val="superscript"/>
    </w:rPr>
  </w:style>
  <w:style w:type="paragraph" w:customStyle="1" w:styleId="Default">
    <w:name w:val="Default"/>
    <w:rsid w:val="0050656B"/>
    <w:pPr>
      <w:autoSpaceDE w:val="0"/>
      <w:autoSpaceDN w:val="0"/>
      <w:adjustRightInd w:val="0"/>
      <w:spacing w:after="0" w:line="240" w:lineRule="auto"/>
    </w:pPr>
    <w:rPr>
      <w:rFonts w:cs="Times New Roman"/>
      <w:color w:val="000000"/>
      <w:sz w:val="24"/>
      <w:szCs w:val="24"/>
    </w:rPr>
  </w:style>
  <w:style w:type="paragraph" w:styleId="Header">
    <w:name w:val="header"/>
    <w:basedOn w:val="Normal"/>
    <w:link w:val="HeaderChar"/>
    <w:uiPriority w:val="99"/>
    <w:unhideWhenUsed/>
    <w:qFormat/>
    <w:rsid w:val="0050656B"/>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50656B"/>
  </w:style>
  <w:style w:type="paragraph" w:styleId="Footer">
    <w:name w:val="footer"/>
    <w:basedOn w:val="Normal"/>
    <w:link w:val="FooterChar"/>
    <w:uiPriority w:val="99"/>
    <w:unhideWhenUsed/>
    <w:qFormat/>
    <w:rsid w:val="0050656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50656B"/>
  </w:style>
  <w:style w:type="paragraph" w:styleId="ListParagraph">
    <w:name w:val="List Paragraph"/>
    <w:aliases w:val="bullet 1,bullet,List Paragraph1,List Paragraph11,List Paragraph12,List Paragraph2,Thang2,HINH ĐÚNG,tieu de phu 1,VNA - List Paragraph,1.,Table Sequence,lp1,lp11,List Paragraph 1,My checklist,Bullet,bl,Bullet L1,bl1,Colorful List - Accent "/>
    <w:basedOn w:val="Normal"/>
    <w:link w:val="ListParagraphChar"/>
    <w:uiPriority w:val="34"/>
    <w:qFormat/>
    <w:rsid w:val="009220AB"/>
    <w:pPr>
      <w:ind w:left="720"/>
      <w:contextualSpacing/>
    </w:pPr>
  </w:style>
  <w:style w:type="character" w:customStyle="1" w:styleId="ListParagraphChar">
    <w:name w:val="List Paragraph Char"/>
    <w:aliases w:val="bullet 1 Char,bullet Char,List Paragraph1 Char,List Paragraph11 Char,List Paragraph12 Char,List Paragraph2 Char,Thang2 Char,HINH ĐÚNG Char,tieu de phu 1 Char,VNA - List Paragraph Char,1. Char,Table Sequence Char,lp1 Char,lp11 Char"/>
    <w:link w:val="ListParagraph"/>
    <w:qFormat/>
    <w:locked/>
    <w:rsid w:val="00BB678C"/>
  </w:style>
  <w:style w:type="character" w:customStyle="1" w:styleId="BtxChar">
    <w:name w:val="Btx Char"/>
    <w:basedOn w:val="DefaultParagraphFont"/>
    <w:link w:val="Btx"/>
    <w:locked/>
    <w:rsid w:val="00CA09C6"/>
    <w:rPr>
      <w:sz w:val="26"/>
      <w:szCs w:val="26"/>
    </w:rPr>
  </w:style>
  <w:style w:type="paragraph" w:customStyle="1" w:styleId="Btx">
    <w:name w:val="Btx"/>
    <w:basedOn w:val="Normal"/>
    <w:link w:val="BtxChar"/>
    <w:rsid w:val="00CA09C6"/>
    <w:pPr>
      <w:spacing w:after="0" w:line="360" w:lineRule="auto"/>
      <w:ind w:firstLine="567"/>
      <w:jc w:val="both"/>
    </w:pPr>
    <w:rPr>
      <w:sz w:val="26"/>
      <w:szCs w:val="26"/>
    </w:rPr>
  </w:style>
  <w:style w:type="paragraph" w:styleId="BodyText">
    <w:name w:val="Body Text"/>
    <w:aliases w:val="Body Text Char Char,Body Text Char Char Char,Body Text Char Char Char Char Char,Body Text Char Char Char Char,Body Text Char2,Body Text Char Char2,Body Text Char1 Char Char1,Body Text Char1 Char Char Char Char,Body Text Char Char1 Char Char,bt"/>
    <w:basedOn w:val="Normal"/>
    <w:link w:val="BodyTextChar"/>
    <w:uiPriority w:val="1"/>
    <w:qFormat/>
    <w:rsid w:val="00CA09C6"/>
    <w:pPr>
      <w:spacing w:after="120" w:line="240" w:lineRule="auto"/>
    </w:pPr>
    <w:rPr>
      <w:rFonts w:eastAsia="Times New Roman" w:cs="Times New Roman"/>
      <w:sz w:val="24"/>
      <w:szCs w:val="24"/>
    </w:rPr>
  </w:style>
  <w:style w:type="character" w:customStyle="1" w:styleId="BodyTextChar">
    <w:name w:val="Body Text Char"/>
    <w:aliases w:val="Body Text Char Char Char1,Body Text Char Char Char Char1,Body Text Char Char Char Char Char Char,Body Text Char Char Char Char Char1,Body Text Char2 Char,Body Text Char Char2 Char,Body Text Char1 Char Char1 Char,bt Char"/>
    <w:basedOn w:val="DefaultParagraphFont"/>
    <w:link w:val="BodyText"/>
    <w:uiPriority w:val="1"/>
    <w:rsid w:val="00CA09C6"/>
    <w:rPr>
      <w:rFonts w:eastAsia="Times New Roman" w:cs="Times New Roman"/>
      <w:sz w:val="24"/>
      <w:szCs w:val="24"/>
    </w:rPr>
  </w:style>
  <w:style w:type="paragraph" w:customStyle="1" w:styleId="B1">
    <w:name w:val="B1"/>
    <w:basedOn w:val="Heading1"/>
    <w:rsid w:val="00CA09C6"/>
    <w:pPr>
      <w:keepNext/>
      <w:widowControl/>
      <w:numPr>
        <w:numId w:val="0"/>
      </w:numPr>
      <w:spacing w:line="360" w:lineRule="auto"/>
      <w:ind w:right="-30" w:firstLine="567"/>
      <w:jc w:val="center"/>
    </w:pPr>
    <w:rPr>
      <w:rFonts w:ascii="Times New Roman" w:hAnsi="Times New Roman"/>
      <w:bCs/>
      <w:sz w:val="30"/>
      <w:szCs w:val="30"/>
    </w:rPr>
  </w:style>
  <w:style w:type="character" w:styleId="Hyperlink">
    <w:name w:val="Hyperlink"/>
    <w:basedOn w:val="DefaultParagraphFont"/>
    <w:uiPriority w:val="99"/>
    <w:qFormat/>
    <w:rsid w:val="00CA09C6"/>
    <w:rPr>
      <w:color w:val="0000FF"/>
      <w:u w:val="single"/>
    </w:rPr>
  </w:style>
  <w:style w:type="paragraph" w:styleId="NormalWeb">
    <w:name w:val="Normal (Web)"/>
    <w:aliases w:val="표준 (웹),webb, Char Char Char"/>
    <w:basedOn w:val="Normal"/>
    <w:link w:val="NormalWebChar"/>
    <w:uiPriority w:val="99"/>
    <w:qFormat/>
    <w:rsid w:val="00CA09C6"/>
    <w:pPr>
      <w:spacing w:before="100" w:beforeAutospacing="1" w:after="100" w:afterAutospacing="1" w:line="240" w:lineRule="auto"/>
    </w:pPr>
    <w:rPr>
      <w:rFonts w:eastAsia="Times New Roman" w:cs="Times New Roman"/>
      <w:sz w:val="24"/>
      <w:szCs w:val="24"/>
    </w:rPr>
  </w:style>
  <w:style w:type="paragraph" w:styleId="BlockText">
    <w:name w:val="Block Text"/>
    <w:basedOn w:val="Normal"/>
    <w:rsid w:val="00CA09C6"/>
    <w:pPr>
      <w:spacing w:after="0" w:line="240" w:lineRule="auto"/>
      <w:ind w:left="180" w:right="121" w:firstLine="450"/>
    </w:pPr>
    <w:rPr>
      <w:rFonts w:eastAsia="Times New Roman" w:cs="Times New Roman"/>
      <w:sz w:val="26"/>
      <w:szCs w:val="26"/>
    </w:rPr>
  </w:style>
  <w:style w:type="character" w:customStyle="1" w:styleId="highlight">
    <w:name w:val="highlight"/>
    <w:basedOn w:val="DefaultParagraphFont"/>
    <w:uiPriority w:val="99"/>
    <w:rsid w:val="00CA09C6"/>
  </w:style>
  <w:style w:type="character" w:styleId="Emphasis">
    <w:name w:val="Emphasis"/>
    <w:aliases w:val="heading 3"/>
    <w:basedOn w:val="DefaultParagraphFont"/>
    <w:uiPriority w:val="20"/>
    <w:qFormat/>
    <w:rsid w:val="00CA09C6"/>
    <w:rPr>
      <w:b/>
      <w:bCs/>
      <w:i w:val="0"/>
      <w:iCs w:val="0"/>
    </w:rPr>
  </w:style>
  <w:style w:type="paragraph" w:styleId="BodyTextIndent2">
    <w:name w:val="Body Text Indent 2"/>
    <w:basedOn w:val="Normal"/>
    <w:link w:val="BodyTextIndent2Char"/>
    <w:uiPriority w:val="99"/>
    <w:rsid w:val="00F42EBE"/>
    <w:pPr>
      <w:spacing w:after="120" w:line="240" w:lineRule="auto"/>
      <w:ind w:firstLine="709"/>
      <w:jc w:val="both"/>
    </w:pPr>
    <w:rPr>
      <w:rFonts w:ascii=".VnTime" w:eastAsia="Times New Roman" w:hAnsi=".VnTime" w:cs="Times New Roman"/>
      <w:sz w:val="28"/>
      <w:szCs w:val="20"/>
    </w:rPr>
  </w:style>
  <w:style w:type="character" w:customStyle="1" w:styleId="BodyTextIndent2Char">
    <w:name w:val="Body Text Indent 2 Char"/>
    <w:basedOn w:val="DefaultParagraphFont"/>
    <w:link w:val="BodyTextIndent2"/>
    <w:uiPriority w:val="99"/>
    <w:rsid w:val="00F42EBE"/>
    <w:rPr>
      <w:rFonts w:ascii=".VnTime" w:eastAsia="Times New Roman" w:hAnsi=".VnTime" w:cs="Times New Roman"/>
      <w:sz w:val="28"/>
      <w:szCs w:val="20"/>
    </w:rPr>
  </w:style>
  <w:style w:type="character" w:styleId="Strong">
    <w:name w:val="Strong"/>
    <w:uiPriority w:val="22"/>
    <w:qFormat/>
    <w:rsid w:val="00F42EBE"/>
    <w:rPr>
      <w:b/>
      <w:bCs/>
    </w:rPr>
  </w:style>
  <w:style w:type="character" w:customStyle="1" w:styleId="DocumentMapChar">
    <w:name w:val="Document Map Char"/>
    <w:basedOn w:val="DefaultParagraphFont"/>
    <w:link w:val="DocumentMap"/>
    <w:rsid w:val="00F42EBE"/>
    <w:rPr>
      <w:rFonts w:ascii="Tahoma" w:eastAsia="Times New Roman" w:hAnsi="Tahoma" w:cs="Times New Roman"/>
      <w:sz w:val="26"/>
      <w:szCs w:val="20"/>
      <w:shd w:val="clear" w:color="auto" w:fill="000080"/>
    </w:rPr>
  </w:style>
  <w:style w:type="paragraph" w:styleId="DocumentMap">
    <w:name w:val="Document Map"/>
    <w:basedOn w:val="Normal"/>
    <w:link w:val="DocumentMapChar"/>
    <w:rsid w:val="00F42EBE"/>
    <w:pPr>
      <w:shd w:val="clear" w:color="auto" w:fill="000080"/>
      <w:spacing w:after="0" w:line="240" w:lineRule="auto"/>
    </w:pPr>
    <w:rPr>
      <w:rFonts w:ascii="Tahoma" w:eastAsia="Times New Roman" w:hAnsi="Tahoma" w:cs="Times New Roman"/>
      <w:sz w:val="26"/>
      <w:szCs w:val="20"/>
    </w:rPr>
  </w:style>
  <w:style w:type="character" w:styleId="PageNumber">
    <w:name w:val="page number"/>
    <w:basedOn w:val="DefaultParagraphFont"/>
    <w:rsid w:val="00F42EBE"/>
  </w:style>
  <w:style w:type="paragraph" w:styleId="BodyTextIndent">
    <w:name w:val="Body Text Indent"/>
    <w:aliases w:val="Char Char4,Char Char, Char Char4"/>
    <w:basedOn w:val="Normal"/>
    <w:link w:val="BodyTextIndentChar"/>
    <w:rsid w:val="00F42EBE"/>
    <w:pPr>
      <w:spacing w:after="0" w:line="240" w:lineRule="auto"/>
      <w:ind w:firstLine="720"/>
    </w:pPr>
    <w:rPr>
      <w:rFonts w:ascii=".VnTime" w:eastAsia="Times New Roman" w:hAnsi=".VnTime" w:cs="Times New Roman"/>
      <w:sz w:val="28"/>
      <w:szCs w:val="20"/>
    </w:rPr>
  </w:style>
  <w:style w:type="character" w:customStyle="1" w:styleId="BodyTextIndentChar">
    <w:name w:val="Body Text Indent Char"/>
    <w:aliases w:val="Char Char4 Char,Char Char Char, Char Char4 Char"/>
    <w:basedOn w:val="DefaultParagraphFont"/>
    <w:link w:val="BodyTextIndent"/>
    <w:rsid w:val="00F42EBE"/>
    <w:rPr>
      <w:rFonts w:ascii=".VnTime" w:eastAsia="Times New Roman" w:hAnsi=".VnTime" w:cs="Times New Roman"/>
      <w:sz w:val="28"/>
      <w:szCs w:val="20"/>
    </w:rPr>
  </w:style>
  <w:style w:type="paragraph" w:styleId="BodyText2">
    <w:name w:val="Body Text 2"/>
    <w:basedOn w:val="Normal"/>
    <w:link w:val="BodyText2Char"/>
    <w:rsid w:val="00F42EBE"/>
    <w:pPr>
      <w:widowControl w:val="0"/>
      <w:spacing w:after="0" w:line="240" w:lineRule="auto"/>
      <w:ind w:right="-62"/>
      <w:jc w:val="both"/>
    </w:pPr>
    <w:rPr>
      <w:rFonts w:ascii=".VnTime" w:eastAsia="Times New Roman" w:hAnsi=".VnTime" w:cs="Times New Roman"/>
      <w:sz w:val="24"/>
      <w:szCs w:val="20"/>
    </w:rPr>
  </w:style>
  <w:style w:type="character" w:customStyle="1" w:styleId="BodyText2Char">
    <w:name w:val="Body Text 2 Char"/>
    <w:basedOn w:val="DefaultParagraphFont"/>
    <w:link w:val="BodyText2"/>
    <w:rsid w:val="00F42EBE"/>
    <w:rPr>
      <w:rFonts w:ascii=".VnTime" w:eastAsia="Times New Roman" w:hAnsi=".VnTime" w:cs="Times New Roman"/>
      <w:sz w:val="24"/>
      <w:szCs w:val="20"/>
    </w:rPr>
  </w:style>
  <w:style w:type="paragraph" w:styleId="BodyText3">
    <w:name w:val="Body Text 3"/>
    <w:basedOn w:val="Normal"/>
    <w:link w:val="BodyText3Char"/>
    <w:rsid w:val="00F42EBE"/>
    <w:pPr>
      <w:spacing w:after="0" w:line="240" w:lineRule="auto"/>
    </w:pPr>
    <w:rPr>
      <w:rFonts w:ascii=".VnTime" w:eastAsia="Times New Roman" w:hAnsi=".VnTime" w:cs="Times New Roman"/>
      <w:sz w:val="28"/>
      <w:szCs w:val="20"/>
    </w:rPr>
  </w:style>
  <w:style w:type="character" w:customStyle="1" w:styleId="BodyText3Char">
    <w:name w:val="Body Text 3 Char"/>
    <w:basedOn w:val="DefaultParagraphFont"/>
    <w:link w:val="BodyText3"/>
    <w:rsid w:val="00F42EBE"/>
    <w:rPr>
      <w:rFonts w:ascii=".VnTime" w:eastAsia="Times New Roman" w:hAnsi=".VnTime" w:cs="Times New Roman"/>
      <w:sz w:val="28"/>
      <w:szCs w:val="20"/>
    </w:rPr>
  </w:style>
  <w:style w:type="paragraph" w:styleId="BodyTextIndent3">
    <w:name w:val="Body Text Indent 3"/>
    <w:basedOn w:val="Normal"/>
    <w:link w:val="BodyTextIndent3Char"/>
    <w:rsid w:val="00F42EBE"/>
    <w:pPr>
      <w:spacing w:after="0" w:line="240" w:lineRule="auto"/>
      <w:ind w:firstLine="709"/>
    </w:pPr>
    <w:rPr>
      <w:rFonts w:ascii=".VnTime" w:eastAsia="Times New Roman" w:hAnsi=".VnTime" w:cs="Times New Roman"/>
      <w:sz w:val="26"/>
      <w:szCs w:val="20"/>
    </w:rPr>
  </w:style>
  <w:style w:type="character" w:customStyle="1" w:styleId="BodyTextIndent3Char">
    <w:name w:val="Body Text Indent 3 Char"/>
    <w:basedOn w:val="DefaultParagraphFont"/>
    <w:link w:val="BodyTextIndent3"/>
    <w:rsid w:val="00F42EBE"/>
    <w:rPr>
      <w:rFonts w:ascii=".VnTime" w:eastAsia="Times New Roman" w:hAnsi=".VnTime" w:cs="Times New Roman"/>
      <w:sz w:val="26"/>
      <w:szCs w:val="20"/>
    </w:rPr>
  </w:style>
  <w:style w:type="character" w:customStyle="1" w:styleId="apple-style-span">
    <w:name w:val="apple-style-span"/>
    <w:basedOn w:val="DefaultParagraphFont"/>
    <w:rsid w:val="00F42EBE"/>
  </w:style>
  <w:style w:type="character" w:customStyle="1" w:styleId="apple-converted-space">
    <w:name w:val="apple-converted-space"/>
    <w:basedOn w:val="DefaultParagraphFont"/>
    <w:rsid w:val="00F42EBE"/>
  </w:style>
  <w:style w:type="paragraph" w:styleId="Title">
    <w:name w:val="Title"/>
    <w:aliases w:val=" Char,BANG,heading5"/>
    <w:basedOn w:val="Normal"/>
    <w:link w:val="TitleChar"/>
    <w:qFormat/>
    <w:rsid w:val="00F42EBE"/>
    <w:pPr>
      <w:spacing w:before="240" w:after="240" w:line="320" w:lineRule="atLeast"/>
      <w:jc w:val="center"/>
    </w:pPr>
    <w:rPr>
      <w:rFonts w:eastAsia="Times New Roman" w:cs="Times New Roman"/>
      <w:b/>
      <w:i/>
      <w:sz w:val="28"/>
      <w:szCs w:val="28"/>
    </w:rPr>
  </w:style>
  <w:style w:type="character" w:customStyle="1" w:styleId="TitleChar">
    <w:name w:val="Title Char"/>
    <w:aliases w:val=" Char Char,BANG Char,heading5 Char"/>
    <w:basedOn w:val="DefaultParagraphFont"/>
    <w:link w:val="Title"/>
    <w:rsid w:val="00F42EBE"/>
    <w:rPr>
      <w:rFonts w:eastAsia="Times New Roman" w:cs="Times New Roman"/>
      <w:b/>
      <w:i/>
      <w:sz w:val="28"/>
      <w:szCs w:val="28"/>
    </w:rPr>
  </w:style>
  <w:style w:type="paragraph" w:customStyle="1" w:styleId="body0">
    <w:name w:val="body_0"/>
    <w:basedOn w:val="Normal"/>
    <w:rsid w:val="00F42EBE"/>
    <w:pPr>
      <w:spacing w:after="120" w:line="300" w:lineRule="atLeast"/>
      <w:ind w:firstLine="680"/>
      <w:jc w:val="both"/>
    </w:pPr>
    <w:rPr>
      <w:rFonts w:ascii=".VnTime" w:eastAsia="Times New Roman" w:hAnsi=".VnTime" w:cs="Times New Roman"/>
      <w:sz w:val="26"/>
      <w:szCs w:val="20"/>
    </w:rPr>
  </w:style>
  <w:style w:type="paragraph" w:customStyle="1" w:styleId="CharCharCharChar">
    <w:name w:val="Char Char Char Char"/>
    <w:basedOn w:val="Normal"/>
    <w:rsid w:val="00F42EBE"/>
    <w:pPr>
      <w:keepNext/>
      <w:tabs>
        <w:tab w:val="num" w:pos="425"/>
      </w:tabs>
      <w:autoSpaceDE w:val="0"/>
      <w:autoSpaceDN w:val="0"/>
      <w:adjustRightInd w:val="0"/>
      <w:spacing w:before="80" w:after="80" w:line="240" w:lineRule="auto"/>
      <w:ind w:hanging="425"/>
      <w:jc w:val="both"/>
    </w:pPr>
    <w:rPr>
      <w:rFonts w:ascii="Arial" w:hAnsi="Arial" w:cs="Arial"/>
      <w:kern w:val="2"/>
      <w:sz w:val="20"/>
      <w:szCs w:val="20"/>
      <w:lang w:eastAsia="zh-CN"/>
    </w:rPr>
  </w:style>
  <w:style w:type="paragraph" w:customStyle="1" w:styleId="HINH">
    <w:name w:val="HINH"/>
    <w:basedOn w:val="Heading1"/>
    <w:link w:val="HINHChar"/>
    <w:rsid w:val="00F42EBE"/>
    <w:pPr>
      <w:keepNext/>
      <w:widowControl/>
      <w:numPr>
        <w:numId w:val="0"/>
      </w:numPr>
      <w:spacing w:before="120" w:after="120" w:line="400" w:lineRule="atLeast"/>
    </w:pPr>
    <w:rPr>
      <w:rFonts w:ascii="Times New Roman" w:hAnsi="Times New Roman"/>
      <w:b w:val="0"/>
      <w:color w:val="000000"/>
      <w:kern w:val="28"/>
      <w:sz w:val="27"/>
      <w:szCs w:val="27"/>
      <w:lang w:val="vi-VN"/>
    </w:rPr>
  </w:style>
  <w:style w:type="character" w:customStyle="1" w:styleId="HINHChar">
    <w:name w:val="HINH Char"/>
    <w:link w:val="HINH"/>
    <w:rsid w:val="00F42EBE"/>
    <w:rPr>
      <w:rFonts w:eastAsia="Times New Roman" w:cs="Times New Roman"/>
      <w:color w:val="000000"/>
      <w:kern w:val="28"/>
      <w:sz w:val="27"/>
      <w:szCs w:val="27"/>
      <w:lang w:val="vi-VN"/>
    </w:rPr>
  </w:style>
  <w:style w:type="paragraph" w:styleId="TOC1">
    <w:name w:val="toc 1"/>
    <w:basedOn w:val="Normal"/>
    <w:next w:val="Normal"/>
    <w:autoRedefine/>
    <w:qFormat/>
    <w:rsid w:val="00F42EBE"/>
    <w:pPr>
      <w:tabs>
        <w:tab w:val="right" w:leader="dot" w:pos="8665"/>
      </w:tabs>
      <w:spacing w:before="120" w:after="0" w:line="264" w:lineRule="auto"/>
    </w:pPr>
    <w:rPr>
      <w:rFonts w:eastAsia="Times New Roman" w:cs="Times New Roman"/>
      <w:b/>
      <w:noProof/>
      <w:sz w:val="26"/>
      <w:szCs w:val="20"/>
      <w:lang w:val="vi-VN"/>
    </w:rPr>
  </w:style>
  <w:style w:type="paragraph" w:styleId="Index1">
    <w:name w:val="index 1"/>
    <w:basedOn w:val="Normal"/>
    <w:next w:val="Normal"/>
    <w:autoRedefine/>
    <w:rsid w:val="00F42EBE"/>
    <w:pPr>
      <w:spacing w:after="0" w:line="240" w:lineRule="auto"/>
      <w:ind w:left="260" w:hanging="260"/>
    </w:pPr>
    <w:rPr>
      <w:rFonts w:eastAsia="Times New Roman" w:cs="Times New Roman"/>
      <w:sz w:val="28"/>
      <w:szCs w:val="20"/>
    </w:rPr>
  </w:style>
  <w:style w:type="paragraph" w:styleId="TOC2">
    <w:name w:val="toc 2"/>
    <w:basedOn w:val="Normal"/>
    <w:next w:val="Normal"/>
    <w:autoRedefine/>
    <w:qFormat/>
    <w:rsid w:val="00F42EBE"/>
    <w:pPr>
      <w:tabs>
        <w:tab w:val="right" w:leader="dot" w:pos="8665"/>
      </w:tabs>
      <w:spacing w:before="120" w:after="0" w:line="288" w:lineRule="auto"/>
      <w:ind w:left="567" w:hanging="567"/>
    </w:pPr>
    <w:rPr>
      <w:rFonts w:ascii=".VnTime" w:eastAsia="Times New Roman" w:hAnsi=".VnTime" w:cs="Times New Roman"/>
      <w:sz w:val="26"/>
      <w:szCs w:val="20"/>
    </w:rPr>
  </w:style>
  <w:style w:type="paragraph" w:styleId="TOC3">
    <w:name w:val="toc 3"/>
    <w:basedOn w:val="Normal"/>
    <w:next w:val="Normal"/>
    <w:autoRedefine/>
    <w:qFormat/>
    <w:rsid w:val="00F42EBE"/>
    <w:pPr>
      <w:spacing w:after="0" w:line="240" w:lineRule="auto"/>
      <w:ind w:left="520"/>
    </w:pPr>
    <w:rPr>
      <w:rFonts w:ascii=".VnTime" w:eastAsia="Times New Roman" w:hAnsi=".VnTime" w:cs="Times New Roman"/>
      <w:sz w:val="26"/>
      <w:szCs w:val="20"/>
    </w:rPr>
  </w:style>
  <w:style w:type="character" w:customStyle="1" w:styleId="BalloonTextChar">
    <w:name w:val="Balloon Text Char"/>
    <w:basedOn w:val="DefaultParagraphFont"/>
    <w:link w:val="BalloonText"/>
    <w:qFormat/>
    <w:rsid w:val="00F42EBE"/>
    <w:rPr>
      <w:rFonts w:ascii="Tahoma" w:eastAsia="Times New Roman" w:hAnsi="Tahoma" w:cs="Times New Roman"/>
      <w:sz w:val="16"/>
      <w:szCs w:val="16"/>
    </w:rPr>
  </w:style>
  <w:style w:type="paragraph" w:styleId="BalloonText">
    <w:name w:val="Balloon Text"/>
    <w:basedOn w:val="Normal"/>
    <w:link w:val="BalloonTextChar"/>
    <w:unhideWhenUsed/>
    <w:qFormat/>
    <w:rsid w:val="00F42EBE"/>
    <w:pPr>
      <w:spacing w:after="0" w:line="240" w:lineRule="auto"/>
    </w:pPr>
    <w:rPr>
      <w:rFonts w:ascii="Tahoma" w:eastAsia="Times New Roman" w:hAnsi="Tahoma" w:cs="Times New Roman"/>
      <w:sz w:val="16"/>
      <w:szCs w:val="16"/>
    </w:rPr>
  </w:style>
  <w:style w:type="character" w:styleId="PlaceholderText">
    <w:name w:val="Placeholder Text"/>
    <w:basedOn w:val="DefaultParagraphFont"/>
    <w:uiPriority w:val="99"/>
    <w:rsid w:val="004B024B"/>
    <w:rPr>
      <w:color w:val="808080"/>
    </w:rPr>
  </w:style>
  <w:style w:type="character" w:customStyle="1" w:styleId="hps">
    <w:name w:val="hps"/>
    <w:qFormat/>
    <w:rsid w:val="007345F1"/>
    <w:rPr>
      <w:rFonts w:cs="Times New Roman"/>
    </w:rPr>
  </w:style>
  <w:style w:type="character" w:customStyle="1" w:styleId="ya-q-full-text">
    <w:name w:val="ya-q-full-text"/>
    <w:rsid w:val="007345F1"/>
  </w:style>
  <w:style w:type="character" w:customStyle="1" w:styleId="mw-headline">
    <w:name w:val="mw-headline"/>
    <w:rsid w:val="007345F1"/>
  </w:style>
  <w:style w:type="paragraph" w:customStyle="1" w:styleId="MTDisplayEquation">
    <w:name w:val="MTDisplayEquation"/>
    <w:basedOn w:val="Normal"/>
    <w:next w:val="Normal"/>
    <w:link w:val="MTDisplayEquationChar"/>
    <w:rsid w:val="00C002D5"/>
    <w:pPr>
      <w:tabs>
        <w:tab w:val="center" w:pos="4540"/>
        <w:tab w:val="right" w:pos="9080"/>
      </w:tabs>
      <w:spacing w:after="0" w:line="360" w:lineRule="auto"/>
      <w:ind w:left="922"/>
      <w:jc w:val="both"/>
    </w:pPr>
    <w:rPr>
      <w:rFonts w:eastAsia="Times New Roman" w:cs="Times New Roman"/>
      <w:sz w:val="28"/>
      <w:szCs w:val="24"/>
    </w:rPr>
  </w:style>
  <w:style w:type="paragraph" w:customStyle="1" w:styleId="CharCharCharCharCharCharChar">
    <w:name w:val="Char Char Char Char Char Char Char"/>
    <w:basedOn w:val="Normal"/>
    <w:next w:val="Normal"/>
    <w:autoRedefine/>
    <w:rsid w:val="00EB02B6"/>
    <w:pPr>
      <w:spacing w:before="60" w:after="60" w:line="360" w:lineRule="exact"/>
    </w:pPr>
    <w:rPr>
      <w:rFonts w:cs="Times New Roman"/>
      <w:sz w:val="26"/>
      <w:szCs w:val="26"/>
    </w:rPr>
  </w:style>
  <w:style w:type="paragraph" w:customStyle="1" w:styleId="CharCharCharChar4">
    <w:name w:val="Char Char Char Char4"/>
    <w:basedOn w:val="Normal"/>
    <w:autoRedefine/>
    <w:rsid w:val="00EB02B6"/>
    <w:pPr>
      <w:spacing w:line="240" w:lineRule="exact"/>
      <w:ind w:firstLine="567"/>
    </w:pPr>
    <w:rPr>
      <w:rFonts w:ascii="Verdana" w:eastAsia="Times New Roman" w:hAnsi="Verdana" w:cs="Verdana"/>
      <w:sz w:val="20"/>
      <w:szCs w:val="20"/>
    </w:rPr>
  </w:style>
  <w:style w:type="paragraph" w:customStyle="1" w:styleId="HEADING10">
    <w:name w:val="HEADING1"/>
    <w:basedOn w:val="Heading1"/>
    <w:next w:val="Heading1"/>
    <w:rsid w:val="004814CC"/>
    <w:pPr>
      <w:keepNext/>
      <w:widowControl/>
      <w:numPr>
        <w:numId w:val="0"/>
      </w:numPr>
      <w:spacing w:before="120" w:after="0" w:line="312" w:lineRule="auto"/>
      <w:jc w:val="center"/>
    </w:pPr>
    <w:rPr>
      <w:rFonts w:ascii="Times New Roman" w:hAnsi="Times New Roman" w:cs="Arial"/>
      <w:bCs/>
      <w:kern w:val="32"/>
      <w:sz w:val="26"/>
      <w:szCs w:val="32"/>
    </w:rPr>
  </w:style>
  <w:style w:type="character" w:customStyle="1" w:styleId="field">
    <w:name w:val="field"/>
    <w:basedOn w:val="DefaultParagraphFont"/>
    <w:rsid w:val="005B63D1"/>
  </w:style>
  <w:style w:type="paragraph" w:styleId="HTMLPreformatted">
    <w:name w:val="HTML Preformatted"/>
    <w:basedOn w:val="Normal"/>
    <w:link w:val="HTMLPreformattedChar"/>
    <w:uiPriority w:val="99"/>
    <w:unhideWhenUsed/>
    <w:rsid w:val="005B6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B63D1"/>
    <w:rPr>
      <w:rFonts w:ascii="Courier New" w:eastAsia="Times New Roman" w:hAnsi="Courier New" w:cs="Courier New"/>
      <w:sz w:val="20"/>
      <w:szCs w:val="20"/>
    </w:rPr>
  </w:style>
  <w:style w:type="paragraph" w:customStyle="1" w:styleId="hnh1">
    <w:name w:val="hình 1"/>
    <w:basedOn w:val="Normal"/>
    <w:rsid w:val="006C07F6"/>
    <w:pPr>
      <w:spacing w:before="60" w:after="60" w:line="312" w:lineRule="auto"/>
      <w:jc w:val="center"/>
    </w:pPr>
    <w:rPr>
      <w:rFonts w:eastAsia="Arial Unicode MS" w:cs="Times New Roman"/>
      <w:b/>
      <w:i/>
      <w:kern w:val="36"/>
      <w:sz w:val="26"/>
      <w:szCs w:val="26"/>
      <w:bdr w:val="none" w:sz="0" w:space="0" w:color="auto" w:frame="1"/>
    </w:rPr>
  </w:style>
  <w:style w:type="character" w:styleId="CommentReference">
    <w:name w:val="annotation reference"/>
    <w:basedOn w:val="DefaultParagraphFont"/>
    <w:uiPriority w:val="99"/>
    <w:unhideWhenUsed/>
    <w:qFormat/>
    <w:rsid w:val="00E027E8"/>
    <w:rPr>
      <w:sz w:val="16"/>
      <w:szCs w:val="16"/>
    </w:rPr>
  </w:style>
  <w:style w:type="paragraph" w:styleId="CommentText">
    <w:name w:val="annotation text"/>
    <w:basedOn w:val="Normal"/>
    <w:link w:val="CommentTextChar"/>
    <w:unhideWhenUsed/>
    <w:qFormat/>
    <w:rsid w:val="00E027E8"/>
    <w:pPr>
      <w:spacing w:line="240" w:lineRule="auto"/>
    </w:pPr>
    <w:rPr>
      <w:sz w:val="20"/>
      <w:szCs w:val="20"/>
    </w:rPr>
  </w:style>
  <w:style w:type="character" w:customStyle="1" w:styleId="CommentTextChar">
    <w:name w:val="Comment Text Char"/>
    <w:basedOn w:val="DefaultParagraphFont"/>
    <w:link w:val="CommentText"/>
    <w:qFormat/>
    <w:rsid w:val="00E027E8"/>
    <w:rPr>
      <w:sz w:val="20"/>
      <w:szCs w:val="20"/>
    </w:rPr>
  </w:style>
  <w:style w:type="paragraph" w:styleId="CommentSubject">
    <w:name w:val="annotation subject"/>
    <w:basedOn w:val="CommentText"/>
    <w:next w:val="CommentText"/>
    <w:link w:val="CommentSubjectChar"/>
    <w:unhideWhenUsed/>
    <w:qFormat/>
    <w:rsid w:val="00E027E8"/>
    <w:rPr>
      <w:b/>
      <w:bCs/>
    </w:rPr>
  </w:style>
  <w:style w:type="character" w:customStyle="1" w:styleId="CommentSubjectChar">
    <w:name w:val="Comment Subject Char"/>
    <w:basedOn w:val="CommentTextChar"/>
    <w:link w:val="CommentSubject"/>
    <w:qFormat/>
    <w:rsid w:val="00E027E8"/>
    <w:rPr>
      <w:b/>
      <w:bCs/>
      <w:sz w:val="20"/>
      <w:szCs w:val="20"/>
    </w:rPr>
  </w:style>
  <w:style w:type="paragraph" w:customStyle="1" w:styleId="Tnbibo">
    <w:name w:val="Tên bài báo"/>
    <w:basedOn w:val="Normal"/>
    <w:link w:val="TnbiboChar"/>
    <w:qFormat/>
    <w:rsid w:val="00BB678C"/>
    <w:pPr>
      <w:spacing w:before="240" w:after="120" w:line="360" w:lineRule="auto"/>
      <w:jc w:val="center"/>
    </w:pPr>
    <w:rPr>
      <w:rFonts w:ascii="Arial" w:eastAsia="Calibri" w:hAnsi="Arial" w:cs="Times New Roman"/>
      <w:b/>
      <w:sz w:val="28"/>
      <w:szCs w:val="20"/>
    </w:rPr>
  </w:style>
  <w:style w:type="character" w:customStyle="1" w:styleId="TnbiboChar">
    <w:name w:val="Tên bài báo Char"/>
    <w:link w:val="Tnbibo"/>
    <w:rsid w:val="00BB678C"/>
    <w:rPr>
      <w:rFonts w:ascii="Arial" w:eastAsia="Calibri" w:hAnsi="Arial" w:cs="Times New Roman"/>
      <w:b/>
      <w:sz w:val="28"/>
      <w:szCs w:val="20"/>
    </w:rPr>
  </w:style>
  <w:style w:type="paragraph" w:customStyle="1" w:styleId="Cctcgi">
    <w:name w:val="Các tác giả"/>
    <w:basedOn w:val="Tnbibo"/>
    <w:link w:val="CctcgiChar"/>
    <w:qFormat/>
    <w:rsid w:val="00BB678C"/>
    <w:pPr>
      <w:spacing w:before="120"/>
      <w:jc w:val="right"/>
    </w:pPr>
    <w:rPr>
      <w:rFonts w:ascii="Times New Roman Bold" w:hAnsi="Times New Roman Bold"/>
      <w:sz w:val="20"/>
    </w:rPr>
  </w:style>
  <w:style w:type="character" w:customStyle="1" w:styleId="CctcgiChar">
    <w:name w:val="Các tác giả Char"/>
    <w:link w:val="Cctcgi"/>
    <w:rsid w:val="00BB678C"/>
    <w:rPr>
      <w:rFonts w:ascii="Times New Roman Bold" w:eastAsia="Calibri" w:hAnsi="Times New Roman Bold" w:cs="Times New Roman"/>
      <w:b/>
      <w:sz w:val="20"/>
      <w:szCs w:val="20"/>
    </w:rPr>
  </w:style>
  <w:style w:type="paragraph" w:customStyle="1" w:styleId="Abstract">
    <w:name w:val="Abstract"/>
    <w:basedOn w:val="Cctcgi"/>
    <w:link w:val="AbstractChar"/>
    <w:qFormat/>
    <w:rsid w:val="00BB678C"/>
    <w:pPr>
      <w:jc w:val="left"/>
    </w:pPr>
    <w:rPr>
      <w:sz w:val="24"/>
    </w:rPr>
  </w:style>
  <w:style w:type="character" w:customStyle="1" w:styleId="AbstractChar">
    <w:name w:val="Abstract Char"/>
    <w:link w:val="Abstract"/>
    <w:rsid w:val="00BB678C"/>
    <w:rPr>
      <w:rFonts w:ascii="Times New Roman Bold" w:eastAsia="Calibri" w:hAnsi="Times New Roman Bold" w:cs="Times New Roman"/>
      <w:b/>
      <w:sz w:val="24"/>
      <w:szCs w:val="20"/>
    </w:rPr>
  </w:style>
  <w:style w:type="paragraph" w:customStyle="1" w:styleId="Phn1">
    <w:name w:val="Phần 1"/>
    <w:basedOn w:val="Abstract"/>
    <w:link w:val="Phn1Char"/>
    <w:qFormat/>
    <w:rsid w:val="00BB678C"/>
    <w:pPr>
      <w:numPr>
        <w:numId w:val="3"/>
      </w:numPr>
      <w:spacing w:before="240"/>
      <w:jc w:val="both"/>
    </w:pPr>
    <w:rPr>
      <w:sz w:val="22"/>
    </w:rPr>
  </w:style>
  <w:style w:type="character" w:customStyle="1" w:styleId="Phn1Char">
    <w:name w:val="Phần 1 Char"/>
    <w:link w:val="Phn1"/>
    <w:rsid w:val="00BB678C"/>
    <w:rPr>
      <w:rFonts w:ascii="Times New Roman Bold" w:eastAsia="Calibri" w:hAnsi="Times New Roman Bold" w:cs="Times New Roman"/>
      <w:b/>
      <w:sz w:val="22"/>
      <w:szCs w:val="20"/>
    </w:rPr>
  </w:style>
  <w:style w:type="paragraph" w:customStyle="1" w:styleId="Phn11">
    <w:name w:val="Phần 1.1."/>
    <w:basedOn w:val="Phn1"/>
    <w:link w:val="Phn11Char"/>
    <w:qFormat/>
    <w:rsid w:val="00BB678C"/>
    <w:pPr>
      <w:numPr>
        <w:numId w:val="2"/>
      </w:numPr>
      <w:spacing w:before="120"/>
    </w:pPr>
    <w:rPr>
      <w:sz w:val="23"/>
    </w:rPr>
  </w:style>
  <w:style w:type="character" w:customStyle="1" w:styleId="Phn11Char">
    <w:name w:val="Phần 1.1. Char"/>
    <w:link w:val="Phn11"/>
    <w:rsid w:val="00BB678C"/>
    <w:rPr>
      <w:rFonts w:ascii="Times New Roman Bold" w:eastAsia="Calibri" w:hAnsi="Times New Roman Bold" w:cs="Times New Roman"/>
      <w:b/>
      <w:szCs w:val="20"/>
    </w:rPr>
  </w:style>
  <w:style w:type="paragraph" w:customStyle="1" w:styleId="Phn111">
    <w:name w:val="Phần 1.1.1."/>
    <w:basedOn w:val="Abstract"/>
    <w:link w:val="Phn111Char"/>
    <w:qFormat/>
    <w:rsid w:val="00BB678C"/>
    <w:pPr>
      <w:numPr>
        <w:ilvl w:val="1"/>
        <w:numId w:val="3"/>
      </w:numPr>
      <w:jc w:val="both"/>
    </w:pPr>
    <w:rPr>
      <w:sz w:val="22"/>
    </w:rPr>
  </w:style>
  <w:style w:type="character" w:customStyle="1" w:styleId="Phn111Char">
    <w:name w:val="Phần 1.1.1. Char"/>
    <w:link w:val="Phn111"/>
    <w:rsid w:val="00BB678C"/>
    <w:rPr>
      <w:rFonts w:ascii="Times New Roman Bold" w:eastAsia="Calibri" w:hAnsi="Times New Roman Bold" w:cs="Times New Roman"/>
      <w:b/>
      <w:sz w:val="22"/>
      <w:szCs w:val="20"/>
    </w:rPr>
  </w:style>
  <w:style w:type="paragraph" w:customStyle="1" w:styleId="Nidungchnh">
    <w:name w:val="Nội dung chính"/>
    <w:basedOn w:val="Normal"/>
    <w:link w:val="NidungchnhChar"/>
    <w:qFormat/>
    <w:rsid w:val="00BB678C"/>
    <w:pPr>
      <w:spacing w:before="120" w:after="120" w:line="240" w:lineRule="auto"/>
      <w:ind w:firstLine="567"/>
      <w:jc w:val="both"/>
    </w:pPr>
    <w:rPr>
      <w:rFonts w:eastAsia="Calibri" w:cs="Times New Roman"/>
      <w:sz w:val="22"/>
      <w:szCs w:val="20"/>
    </w:rPr>
  </w:style>
  <w:style w:type="character" w:customStyle="1" w:styleId="NidungchnhChar">
    <w:name w:val="Nội dung chính Char"/>
    <w:link w:val="Nidungchnh"/>
    <w:rsid w:val="00BB678C"/>
    <w:rPr>
      <w:rFonts w:eastAsia="Calibri" w:cs="Times New Roman"/>
      <w:sz w:val="22"/>
      <w:szCs w:val="20"/>
    </w:rPr>
  </w:style>
  <w:style w:type="paragraph" w:customStyle="1" w:styleId="Bang">
    <w:name w:val="Bang"/>
    <w:basedOn w:val="Normal"/>
    <w:link w:val="BangChar"/>
    <w:qFormat/>
    <w:rsid w:val="00BB678C"/>
    <w:pPr>
      <w:spacing w:before="120" w:after="0" w:line="312" w:lineRule="auto"/>
      <w:jc w:val="center"/>
    </w:pPr>
    <w:rPr>
      <w:rFonts w:eastAsia="Times New Roman" w:cs="Times New Roman"/>
      <w:b/>
      <w:bCs/>
      <w:i/>
      <w:iCs/>
      <w:sz w:val="26"/>
      <w:szCs w:val="26"/>
      <w:lang w:val="pt-BR" w:eastAsia="fr-FR"/>
    </w:rPr>
  </w:style>
  <w:style w:type="paragraph" w:customStyle="1" w:styleId="Ndung">
    <w:name w:val="Ndung"/>
    <w:basedOn w:val="Normal"/>
    <w:link w:val="NdungChar"/>
    <w:rsid w:val="00BB678C"/>
    <w:pPr>
      <w:spacing w:before="80" w:after="80" w:line="264" w:lineRule="auto"/>
      <w:ind w:firstLine="540"/>
      <w:jc w:val="both"/>
    </w:pPr>
    <w:rPr>
      <w:rFonts w:eastAsia="Times New Roman" w:cs="Times New Roman"/>
      <w:color w:val="000000"/>
      <w:spacing w:val="2"/>
      <w:sz w:val="22"/>
      <w:szCs w:val="24"/>
      <w:lang w:bidi="en-US"/>
    </w:rPr>
  </w:style>
  <w:style w:type="character" w:customStyle="1" w:styleId="NdungChar">
    <w:name w:val="Ndung Char"/>
    <w:basedOn w:val="DefaultParagraphFont"/>
    <w:link w:val="Ndung"/>
    <w:rsid w:val="00BB678C"/>
    <w:rPr>
      <w:rFonts w:eastAsia="Times New Roman" w:cs="Times New Roman"/>
      <w:color w:val="000000"/>
      <w:spacing w:val="2"/>
      <w:sz w:val="22"/>
      <w:szCs w:val="24"/>
      <w:lang w:bidi="en-US"/>
    </w:rPr>
  </w:style>
  <w:style w:type="paragraph" w:customStyle="1" w:styleId="TK1">
    <w:name w:val="TK1"/>
    <w:basedOn w:val="Normal"/>
    <w:link w:val="TK1Char"/>
    <w:rsid w:val="00BB678C"/>
    <w:pPr>
      <w:tabs>
        <w:tab w:val="left" w:pos="567"/>
      </w:tabs>
      <w:spacing w:before="360" w:after="240" w:line="264" w:lineRule="auto"/>
      <w:jc w:val="center"/>
    </w:pPr>
    <w:rPr>
      <w:rFonts w:eastAsia="Times New Roman" w:cs="Times New Roman"/>
      <w:b/>
      <w:sz w:val="22"/>
      <w:szCs w:val="24"/>
      <w:lang w:bidi="en-US"/>
    </w:rPr>
  </w:style>
  <w:style w:type="character" w:customStyle="1" w:styleId="TK1Char">
    <w:name w:val="TK1 Char"/>
    <w:basedOn w:val="DefaultParagraphFont"/>
    <w:link w:val="TK1"/>
    <w:rsid w:val="00BB678C"/>
    <w:rPr>
      <w:rFonts w:eastAsia="Times New Roman" w:cs="Times New Roman"/>
      <w:b/>
      <w:sz w:val="22"/>
      <w:szCs w:val="24"/>
      <w:lang w:bidi="en-US"/>
    </w:rPr>
  </w:style>
  <w:style w:type="character" w:customStyle="1" w:styleId="small">
    <w:name w:val="small"/>
    <w:basedOn w:val="DefaultParagraphFont"/>
    <w:rsid w:val="00BB678C"/>
  </w:style>
  <w:style w:type="paragraph" w:customStyle="1" w:styleId="news-infomgt8clearfix">
    <w:name w:val="news-info mgt8 clearfix"/>
    <w:basedOn w:val="Normal"/>
    <w:rsid w:val="00BB678C"/>
    <w:pPr>
      <w:spacing w:before="100" w:beforeAutospacing="1" w:after="100" w:afterAutospacing="1" w:line="240" w:lineRule="auto"/>
    </w:pPr>
    <w:rPr>
      <w:rFonts w:eastAsia="Times New Roman" w:cs="Times New Roman"/>
      <w:sz w:val="24"/>
      <w:szCs w:val="24"/>
    </w:rPr>
  </w:style>
  <w:style w:type="character" w:customStyle="1" w:styleId="clearfix">
    <w:name w:val="clearfix"/>
    <w:basedOn w:val="DefaultParagraphFont"/>
    <w:rsid w:val="00BB678C"/>
  </w:style>
  <w:style w:type="character" w:customStyle="1" w:styleId="createdate">
    <w:name w:val="createdate"/>
    <w:basedOn w:val="DefaultParagraphFont"/>
    <w:rsid w:val="00BB678C"/>
  </w:style>
  <w:style w:type="character" w:customStyle="1" w:styleId="tw-bilingual-translation">
    <w:name w:val="tw-bilingual-translation"/>
    <w:basedOn w:val="DefaultParagraphFont"/>
    <w:rsid w:val="00BB678C"/>
  </w:style>
  <w:style w:type="character" w:customStyle="1" w:styleId="authors">
    <w:name w:val="authors"/>
    <w:basedOn w:val="DefaultParagraphFont"/>
    <w:rsid w:val="00BB678C"/>
  </w:style>
  <w:style w:type="character" w:customStyle="1" w:styleId="submitted">
    <w:name w:val="submitted"/>
    <w:basedOn w:val="DefaultParagraphFont"/>
    <w:rsid w:val="00BB678C"/>
  </w:style>
  <w:style w:type="character" w:customStyle="1" w:styleId="metadatatime">
    <w:name w:val="metadata_time"/>
    <w:basedOn w:val="DefaultParagraphFont"/>
    <w:rsid w:val="00BB678C"/>
  </w:style>
  <w:style w:type="character" w:customStyle="1" w:styleId="pddate">
    <w:name w:val="pd_date"/>
    <w:basedOn w:val="DefaultParagraphFont"/>
    <w:rsid w:val="00BB678C"/>
  </w:style>
  <w:style w:type="character" w:customStyle="1" w:styleId="pdtime">
    <w:name w:val="pd_time"/>
    <w:basedOn w:val="DefaultParagraphFont"/>
    <w:rsid w:val="00BB678C"/>
  </w:style>
  <w:style w:type="character" w:customStyle="1" w:styleId="tagsspan">
    <w:name w:val="tags_span"/>
    <w:basedOn w:val="DefaultParagraphFont"/>
    <w:rsid w:val="00BB678C"/>
  </w:style>
  <w:style w:type="character" w:customStyle="1" w:styleId="pdview">
    <w:name w:val="pd_view"/>
    <w:basedOn w:val="DefaultParagraphFont"/>
    <w:rsid w:val="00BB678C"/>
  </w:style>
  <w:style w:type="character" w:customStyle="1" w:styleId="time">
    <w:name w:val="time"/>
    <w:basedOn w:val="DefaultParagraphFont"/>
    <w:rsid w:val="00BB678C"/>
  </w:style>
  <w:style w:type="character" w:customStyle="1" w:styleId="ipa">
    <w:name w:val="ipa"/>
    <w:basedOn w:val="DefaultParagraphFont"/>
    <w:rsid w:val="00BB678C"/>
  </w:style>
  <w:style w:type="paragraph" w:customStyle="1" w:styleId="Style4">
    <w:name w:val="Style4"/>
    <w:basedOn w:val="Normal"/>
    <w:uiPriority w:val="99"/>
    <w:rsid w:val="00BB678C"/>
    <w:pPr>
      <w:widowControl w:val="0"/>
      <w:autoSpaceDE w:val="0"/>
      <w:autoSpaceDN w:val="0"/>
      <w:adjustRightInd w:val="0"/>
      <w:spacing w:after="0" w:line="240" w:lineRule="auto"/>
    </w:pPr>
    <w:rPr>
      <w:rFonts w:eastAsiaTheme="minorEastAsia" w:cs="Times New Roman"/>
      <w:sz w:val="24"/>
      <w:szCs w:val="24"/>
    </w:rPr>
  </w:style>
  <w:style w:type="paragraph" w:styleId="EndnoteText">
    <w:name w:val="endnote text"/>
    <w:basedOn w:val="Normal"/>
    <w:link w:val="EndnoteTextChar"/>
    <w:uiPriority w:val="99"/>
    <w:unhideWhenUsed/>
    <w:rsid w:val="00BB678C"/>
    <w:pPr>
      <w:spacing w:after="0" w:line="240" w:lineRule="auto"/>
    </w:pPr>
    <w:rPr>
      <w:rFonts w:eastAsia="Malgun Gothic" w:cs="Times New Roman"/>
      <w:sz w:val="20"/>
      <w:szCs w:val="20"/>
    </w:rPr>
  </w:style>
  <w:style w:type="character" w:customStyle="1" w:styleId="EndnoteTextChar">
    <w:name w:val="Endnote Text Char"/>
    <w:basedOn w:val="DefaultParagraphFont"/>
    <w:link w:val="EndnoteText"/>
    <w:uiPriority w:val="99"/>
    <w:rsid w:val="00BB678C"/>
    <w:rPr>
      <w:rFonts w:eastAsia="Malgun Gothic" w:cs="Times New Roman"/>
      <w:sz w:val="20"/>
      <w:szCs w:val="20"/>
    </w:rPr>
  </w:style>
  <w:style w:type="paragraph" w:customStyle="1" w:styleId="12GhiChbng">
    <w:name w:val="12. Ghi Chú bảng"/>
    <w:basedOn w:val="Normal"/>
    <w:qFormat/>
    <w:rsid w:val="00C16E9D"/>
    <w:pPr>
      <w:tabs>
        <w:tab w:val="left" w:pos="567"/>
      </w:tabs>
      <w:spacing w:before="60" w:after="60" w:line="276" w:lineRule="auto"/>
      <w:jc w:val="right"/>
    </w:pPr>
    <w:rPr>
      <w:rFonts w:cs="Times New Roman"/>
      <w:i/>
      <w:sz w:val="22"/>
      <w:szCs w:val="23"/>
    </w:rPr>
  </w:style>
  <w:style w:type="paragraph" w:customStyle="1" w:styleId="081Tiuutiliuthamkho">
    <w:name w:val="081. Tiêu đều tài liệu tham khảo"/>
    <w:basedOn w:val="05Tiu1"/>
    <w:qFormat/>
    <w:rsid w:val="00753B92"/>
    <w:pPr>
      <w:ind w:firstLine="0"/>
      <w:jc w:val="center"/>
    </w:pPr>
    <w:rPr>
      <w:lang w:val="nl-NL"/>
    </w:rPr>
  </w:style>
  <w:style w:type="paragraph" w:customStyle="1" w:styleId="071Tiu4">
    <w:name w:val="071. Tiêu đề 4"/>
    <w:basedOn w:val="07Tiuu3"/>
    <w:qFormat/>
    <w:rsid w:val="00E0022D"/>
  </w:style>
  <w:style w:type="character" w:customStyle="1" w:styleId="st">
    <w:name w:val="st"/>
    <w:basedOn w:val="DefaultParagraphFont"/>
    <w:rsid w:val="00EB6706"/>
  </w:style>
  <w:style w:type="paragraph" w:styleId="Caption">
    <w:name w:val="caption"/>
    <w:basedOn w:val="Normal"/>
    <w:next w:val="Normal"/>
    <w:link w:val="CaptionChar"/>
    <w:uiPriority w:val="35"/>
    <w:qFormat/>
    <w:rsid w:val="00EB6706"/>
    <w:pPr>
      <w:spacing w:after="0" w:line="360" w:lineRule="auto"/>
      <w:jc w:val="both"/>
    </w:pPr>
    <w:rPr>
      <w:rFonts w:eastAsia="Times New Roman" w:cs="Times New Roman"/>
      <w:b/>
      <w:bCs/>
      <w:sz w:val="20"/>
      <w:szCs w:val="20"/>
    </w:rPr>
  </w:style>
  <w:style w:type="paragraph" w:customStyle="1" w:styleId="listparagraph0">
    <w:name w:val="listparagraph"/>
    <w:basedOn w:val="Normal"/>
    <w:rsid w:val="00EB6706"/>
    <w:pPr>
      <w:spacing w:before="100" w:beforeAutospacing="1" w:after="100" w:afterAutospacing="1" w:line="240" w:lineRule="auto"/>
    </w:pPr>
    <w:rPr>
      <w:rFonts w:eastAsia="Times New Roman" w:cs="Times New Roman"/>
      <w:sz w:val="24"/>
      <w:szCs w:val="24"/>
    </w:rPr>
  </w:style>
  <w:style w:type="character" w:customStyle="1" w:styleId="a-size-small">
    <w:name w:val="a-size-small"/>
    <w:basedOn w:val="DefaultParagraphFont"/>
    <w:rsid w:val="00EB6706"/>
  </w:style>
  <w:style w:type="paragraph" w:customStyle="1" w:styleId="01Tiu">
    <w:name w:val="01. Tiêu đề"/>
    <w:basedOn w:val="Normal"/>
    <w:qFormat/>
    <w:rsid w:val="00035F16"/>
    <w:pPr>
      <w:spacing w:after="0" w:line="276" w:lineRule="auto"/>
      <w:jc w:val="center"/>
    </w:pPr>
    <w:rPr>
      <w:rFonts w:cs="Times New Roman"/>
      <w:b/>
      <w:caps/>
      <w:sz w:val="27"/>
      <w:szCs w:val="28"/>
      <w:lang w:val="vi-VN"/>
    </w:rPr>
  </w:style>
  <w:style w:type="paragraph" w:customStyle="1" w:styleId="02Tntcgi">
    <w:name w:val="02. Tên tác giả"/>
    <w:basedOn w:val="Normal"/>
    <w:qFormat/>
    <w:rsid w:val="00065DD6"/>
    <w:pPr>
      <w:spacing w:before="240" w:after="240" w:line="276" w:lineRule="auto"/>
      <w:jc w:val="center"/>
    </w:pPr>
    <w:rPr>
      <w:rFonts w:cs="Times New Roman"/>
      <w:b/>
      <w:sz w:val="20"/>
      <w:szCs w:val="20"/>
    </w:rPr>
  </w:style>
  <w:style w:type="paragraph" w:customStyle="1" w:styleId="03Tmtt">
    <w:name w:val="03. Tóm tắt"/>
    <w:basedOn w:val="Normal"/>
    <w:qFormat/>
    <w:rsid w:val="00D67968"/>
    <w:pPr>
      <w:spacing w:before="240" w:after="240" w:line="276" w:lineRule="auto"/>
      <w:jc w:val="center"/>
    </w:pPr>
    <w:rPr>
      <w:rFonts w:cs="Times New Roman"/>
      <w:caps/>
      <w:sz w:val="24"/>
      <w:szCs w:val="24"/>
      <w:lang w:val="vi-VN"/>
    </w:rPr>
  </w:style>
  <w:style w:type="paragraph" w:customStyle="1" w:styleId="04Tkha">
    <w:name w:val="04. Từ khóa"/>
    <w:basedOn w:val="Normal"/>
    <w:qFormat/>
    <w:rsid w:val="00F57202"/>
    <w:pPr>
      <w:spacing w:before="120" w:after="120" w:line="276" w:lineRule="auto"/>
      <w:ind w:firstLine="567"/>
      <w:jc w:val="both"/>
    </w:pPr>
    <w:rPr>
      <w:rFonts w:cs="Times New Roman"/>
      <w:i/>
      <w:szCs w:val="24"/>
      <w:bdr w:val="none" w:sz="0" w:space="0" w:color="auto" w:frame="1"/>
    </w:rPr>
  </w:style>
  <w:style w:type="paragraph" w:customStyle="1" w:styleId="05Tiu1">
    <w:name w:val="05. Tiêu đề 1"/>
    <w:basedOn w:val="Normal"/>
    <w:qFormat/>
    <w:rsid w:val="00866772"/>
    <w:pPr>
      <w:tabs>
        <w:tab w:val="left" w:pos="567"/>
      </w:tabs>
      <w:spacing w:before="240" w:after="120" w:line="288" w:lineRule="auto"/>
      <w:ind w:firstLine="567"/>
      <w:jc w:val="both"/>
    </w:pPr>
    <w:rPr>
      <w:rFonts w:cs="Times New Roman"/>
      <w:caps/>
      <w:color w:val="000000"/>
      <w:szCs w:val="24"/>
      <w:bdr w:val="none" w:sz="0" w:space="0" w:color="auto" w:frame="1"/>
    </w:rPr>
  </w:style>
  <w:style w:type="paragraph" w:customStyle="1" w:styleId="06tiu2">
    <w:name w:val="06. tiêu đề 2"/>
    <w:basedOn w:val="Normal"/>
    <w:qFormat/>
    <w:rsid w:val="00866772"/>
    <w:pPr>
      <w:tabs>
        <w:tab w:val="left" w:pos="567"/>
      </w:tabs>
      <w:spacing w:before="120" w:after="120" w:line="276" w:lineRule="auto"/>
      <w:ind w:firstLine="567"/>
      <w:jc w:val="both"/>
    </w:pPr>
    <w:rPr>
      <w:rFonts w:cs="Times New Roman"/>
      <w:b/>
      <w:szCs w:val="24"/>
      <w:lang w:val="pt-BR"/>
    </w:rPr>
  </w:style>
  <w:style w:type="paragraph" w:customStyle="1" w:styleId="07Tiuu3">
    <w:name w:val="07. Tiêu đều 3"/>
    <w:basedOn w:val="Normal"/>
    <w:qFormat/>
    <w:rsid w:val="00866772"/>
    <w:pPr>
      <w:tabs>
        <w:tab w:val="left" w:pos="567"/>
      </w:tabs>
      <w:spacing w:before="120" w:after="120" w:line="269" w:lineRule="auto"/>
      <w:ind w:firstLine="567"/>
      <w:jc w:val="both"/>
    </w:pPr>
    <w:rPr>
      <w:rFonts w:eastAsia="Times New Roman" w:cs="Times New Roman"/>
      <w:bCs/>
      <w:i/>
      <w:color w:val="000000"/>
      <w:szCs w:val="23"/>
      <w:lang w:val="en-GB"/>
    </w:rPr>
  </w:style>
  <w:style w:type="paragraph" w:customStyle="1" w:styleId="08Tiliuthamkho">
    <w:name w:val="08. Tài liệu tham khảo"/>
    <w:basedOn w:val="Normal"/>
    <w:qFormat/>
    <w:rsid w:val="00866772"/>
    <w:pPr>
      <w:tabs>
        <w:tab w:val="left" w:pos="567"/>
      </w:tabs>
      <w:spacing w:after="0" w:line="288" w:lineRule="auto"/>
      <w:ind w:left="567" w:hanging="567"/>
      <w:jc w:val="both"/>
    </w:pPr>
    <w:rPr>
      <w:rFonts w:cs="Times New Roman"/>
      <w:szCs w:val="23"/>
    </w:rPr>
  </w:style>
  <w:style w:type="paragraph" w:customStyle="1" w:styleId="09TiuEng">
    <w:name w:val="09. Tiêu đề Eng"/>
    <w:basedOn w:val="01Tiu"/>
    <w:qFormat/>
    <w:rsid w:val="00397029"/>
    <w:pPr>
      <w:spacing w:before="240" w:after="240"/>
    </w:pPr>
  </w:style>
  <w:style w:type="paragraph" w:customStyle="1" w:styleId="10Bng">
    <w:name w:val="10. Bảng"/>
    <w:basedOn w:val="Normal"/>
    <w:qFormat/>
    <w:rsid w:val="00380472"/>
    <w:pPr>
      <w:spacing w:after="0" w:line="288" w:lineRule="auto"/>
      <w:jc w:val="center"/>
    </w:pPr>
  </w:style>
  <w:style w:type="paragraph" w:customStyle="1" w:styleId="11Tiubng">
    <w:name w:val="11. Tiêu đề bảng"/>
    <w:basedOn w:val="Normal"/>
    <w:qFormat/>
    <w:rsid w:val="006A6551"/>
    <w:pPr>
      <w:tabs>
        <w:tab w:val="left" w:pos="567"/>
      </w:tabs>
      <w:spacing w:before="120" w:after="120" w:line="276" w:lineRule="auto"/>
      <w:jc w:val="center"/>
    </w:pPr>
    <w:rPr>
      <w:rFonts w:cs="Times New Roman"/>
      <w:b/>
      <w:bCs/>
      <w:sz w:val="22"/>
      <w:szCs w:val="23"/>
      <w:lang w:val="vi-VN"/>
    </w:rPr>
  </w:style>
  <w:style w:type="paragraph" w:customStyle="1" w:styleId="13Cch3-3">
    <w:name w:val="13. Cách 3-3"/>
    <w:basedOn w:val="Normal"/>
    <w:qFormat/>
    <w:rsid w:val="00B44CE4"/>
    <w:pPr>
      <w:tabs>
        <w:tab w:val="left" w:pos="567"/>
      </w:tabs>
      <w:spacing w:before="60" w:after="60" w:line="276" w:lineRule="auto"/>
      <w:ind w:firstLine="567"/>
      <w:jc w:val="both"/>
    </w:pPr>
    <w:rPr>
      <w:rFonts w:cs="Times New Roman"/>
      <w:i/>
      <w:noProof/>
      <w:szCs w:val="24"/>
      <w:bdr w:val="none" w:sz="0" w:space="0" w:color="auto" w:frame="1"/>
      <w:lang w:val="pl-PL"/>
    </w:rPr>
  </w:style>
  <w:style w:type="character" w:customStyle="1" w:styleId="font-arial">
    <w:name w:val="font-arial"/>
    <w:basedOn w:val="DefaultParagraphFont"/>
    <w:rsid w:val="00BE78CC"/>
  </w:style>
  <w:style w:type="paragraph" w:customStyle="1" w:styleId="15Bntrongbng">
    <w:name w:val="15. Bên trong bảng"/>
    <w:basedOn w:val="Normal"/>
    <w:qFormat/>
    <w:rsid w:val="004F24EF"/>
    <w:pPr>
      <w:tabs>
        <w:tab w:val="left" w:pos="567"/>
      </w:tabs>
      <w:spacing w:before="20" w:after="20" w:line="276" w:lineRule="auto"/>
      <w:jc w:val="center"/>
    </w:pPr>
    <w:rPr>
      <w:rFonts w:eastAsia="Times New Roman" w:cs="Times New Roman"/>
      <w:szCs w:val="23"/>
      <w:lang w:eastAsia="ja-JP"/>
    </w:rPr>
  </w:style>
  <w:style w:type="character" w:customStyle="1" w:styleId="f1">
    <w:name w:val="f1"/>
    <w:rsid w:val="00253081"/>
  </w:style>
  <w:style w:type="character" w:customStyle="1" w:styleId="f6">
    <w:name w:val="f6"/>
    <w:rsid w:val="00253081"/>
  </w:style>
  <w:style w:type="character" w:customStyle="1" w:styleId="textexposedshow">
    <w:name w:val="text_exposed_show"/>
    <w:basedOn w:val="DefaultParagraphFont"/>
    <w:rsid w:val="00253081"/>
  </w:style>
  <w:style w:type="character" w:customStyle="1" w:styleId="shorttext">
    <w:name w:val="short_text"/>
    <w:rsid w:val="00253081"/>
  </w:style>
  <w:style w:type="paragraph" w:customStyle="1" w:styleId="Style1">
    <w:name w:val="Style1"/>
    <w:basedOn w:val="Normal"/>
    <w:qFormat/>
    <w:rsid w:val="00253081"/>
    <w:pPr>
      <w:spacing w:after="0" w:line="360" w:lineRule="auto"/>
    </w:pPr>
    <w:rPr>
      <w:rFonts w:eastAsia="Times New Roman" w:cs="Angsana New"/>
      <w:sz w:val="24"/>
      <w:szCs w:val="24"/>
      <w:lang w:val="en-GB" w:bidi="th-TH"/>
    </w:rPr>
  </w:style>
  <w:style w:type="paragraph" w:customStyle="1" w:styleId="Normal-VN">
    <w:name w:val="Normal-VN"/>
    <w:rsid w:val="00253081"/>
    <w:pPr>
      <w:spacing w:after="120" w:line="240" w:lineRule="auto"/>
      <w:jc w:val="both"/>
    </w:pPr>
    <w:rPr>
      <w:rFonts w:ascii=".VnTime" w:eastAsia="Times New Roman" w:hAnsi=".VnTime" w:cs="Times New Roman"/>
      <w:noProof/>
      <w:sz w:val="28"/>
      <w:szCs w:val="20"/>
    </w:rPr>
  </w:style>
  <w:style w:type="paragraph" w:customStyle="1" w:styleId="082Tiliuthamkhonhstng">
    <w:name w:val="082. Tài liệu tham khảo đánh số tự động"/>
    <w:basedOn w:val="08Tiliuthamkho"/>
    <w:autoRedefine/>
    <w:qFormat/>
    <w:rsid w:val="002371F6"/>
    <w:pPr>
      <w:jc w:val="left"/>
    </w:pPr>
    <w:rPr>
      <w:rFonts w:eastAsiaTheme="majorEastAsia"/>
      <w:color w:val="000000" w:themeColor="text1"/>
      <w:lang w:val="nl-NL"/>
    </w:rPr>
  </w:style>
  <w:style w:type="paragraph" w:customStyle="1" w:styleId="H">
    <w:name w:val="H"/>
    <w:basedOn w:val="Normal"/>
    <w:qFormat/>
    <w:rsid w:val="00253081"/>
    <w:pPr>
      <w:widowControl w:val="0"/>
      <w:tabs>
        <w:tab w:val="left" w:pos="567"/>
      </w:tabs>
      <w:spacing w:after="0" w:line="360" w:lineRule="auto"/>
      <w:jc w:val="center"/>
    </w:pPr>
    <w:rPr>
      <w:rFonts w:eastAsia="Times New Roman" w:cs="Times New Roman"/>
      <w:b/>
      <w:bCs/>
      <w:sz w:val="24"/>
      <w:szCs w:val="26"/>
      <w:lang w:val="nl-NL"/>
    </w:rPr>
  </w:style>
  <w:style w:type="paragraph" w:customStyle="1" w:styleId="B">
    <w:name w:val="B"/>
    <w:basedOn w:val="Normal"/>
    <w:link w:val="BChar"/>
    <w:qFormat/>
    <w:rsid w:val="00253081"/>
    <w:pPr>
      <w:keepNext/>
      <w:widowControl w:val="0"/>
      <w:tabs>
        <w:tab w:val="left" w:pos="567"/>
      </w:tabs>
      <w:spacing w:after="0" w:line="360" w:lineRule="auto"/>
      <w:jc w:val="center"/>
    </w:pPr>
    <w:rPr>
      <w:rFonts w:eastAsia="Times New Roman" w:cs="Times New Roman"/>
      <w:b/>
      <w:sz w:val="24"/>
      <w:szCs w:val="26"/>
      <w:lang w:val="pt-BR"/>
    </w:rPr>
  </w:style>
  <w:style w:type="character" w:customStyle="1" w:styleId="NormalWebChar">
    <w:name w:val="Normal (Web) Char"/>
    <w:aliases w:val="표준 (웹) Char1,webb Char, Char Char Char Char"/>
    <w:link w:val="NormalWeb"/>
    <w:rsid w:val="00253081"/>
    <w:rPr>
      <w:rFonts w:eastAsia="Times New Roman" w:cs="Times New Roman"/>
      <w:sz w:val="24"/>
      <w:szCs w:val="24"/>
    </w:rPr>
  </w:style>
  <w:style w:type="character" w:customStyle="1" w:styleId="text">
    <w:name w:val="text"/>
    <w:basedOn w:val="DefaultParagraphFont"/>
    <w:rsid w:val="00253081"/>
  </w:style>
  <w:style w:type="paragraph" w:styleId="Bibliography">
    <w:name w:val="Bibliography"/>
    <w:basedOn w:val="Normal"/>
    <w:next w:val="Normal"/>
    <w:unhideWhenUsed/>
    <w:rsid w:val="00253081"/>
    <w:pPr>
      <w:spacing w:after="200" w:line="276" w:lineRule="auto"/>
    </w:pPr>
    <w:rPr>
      <w:rFonts w:ascii="Calibri" w:eastAsia="Calibri" w:hAnsi="Calibri" w:cs="Times New Roman"/>
      <w:sz w:val="22"/>
    </w:rPr>
  </w:style>
  <w:style w:type="paragraph" w:customStyle="1" w:styleId="pbody">
    <w:name w:val="pbody"/>
    <w:basedOn w:val="Normal"/>
    <w:rsid w:val="00253081"/>
    <w:pPr>
      <w:spacing w:before="100" w:beforeAutospacing="1" w:after="100" w:afterAutospacing="1" w:line="240" w:lineRule="auto"/>
    </w:pPr>
    <w:rPr>
      <w:rFonts w:eastAsia="Times New Roman" w:cs="Times New Roman"/>
      <w:sz w:val="24"/>
      <w:szCs w:val="24"/>
    </w:rPr>
  </w:style>
  <w:style w:type="character" w:customStyle="1" w:styleId="Mention1">
    <w:name w:val="Mention1"/>
    <w:basedOn w:val="DefaultParagraphFont"/>
    <w:uiPriority w:val="99"/>
    <w:semiHidden/>
    <w:unhideWhenUsed/>
    <w:rsid w:val="002F0581"/>
    <w:rPr>
      <w:color w:val="2B579A"/>
      <w:shd w:val="clear" w:color="auto" w:fill="E6E6E6"/>
    </w:rPr>
  </w:style>
  <w:style w:type="paragraph" w:styleId="NoSpacing">
    <w:name w:val="No Spacing"/>
    <w:link w:val="NoSpacingChar"/>
    <w:qFormat/>
    <w:rsid w:val="009F30B2"/>
    <w:pPr>
      <w:widowControl w:val="0"/>
      <w:adjustRightInd w:val="0"/>
      <w:spacing w:after="0" w:line="360" w:lineRule="atLeast"/>
      <w:jc w:val="both"/>
      <w:textAlignment w:val="baseline"/>
    </w:pPr>
    <w:rPr>
      <w:rFonts w:ascii="Calibri" w:eastAsia="MS Mincho" w:hAnsi="Calibri" w:cs="Times New Roman"/>
      <w:sz w:val="22"/>
    </w:rPr>
  </w:style>
  <w:style w:type="character" w:customStyle="1" w:styleId="NoSpacingChar">
    <w:name w:val="No Spacing Char"/>
    <w:link w:val="NoSpacing"/>
    <w:uiPriority w:val="1"/>
    <w:rsid w:val="009F30B2"/>
    <w:rPr>
      <w:rFonts w:ascii="Calibri" w:eastAsia="MS Mincho" w:hAnsi="Calibri" w:cs="Times New Roman"/>
      <w:sz w:val="22"/>
    </w:rPr>
  </w:style>
  <w:style w:type="paragraph" w:styleId="Date">
    <w:name w:val="Date"/>
    <w:basedOn w:val="Normal"/>
    <w:next w:val="Normal"/>
    <w:link w:val="DateChar"/>
    <w:unhideWhenUsed/>
    <w:rsid w:val="009F30B2"/>
    <w:pPr>
      <w:widowControl w:val="0"/>
      <w:adjustRightInd w:val="0"/>
      <w:spacing w:after="200" w:line="276" w:lineRule="auto"/>
      <w:jc w:val="both"/>
      <w:textAlignment w:val="baseline"/>
    </w:pPr>
    <w:rPr>
      <w:rFonts w:ascii="Calibri" w:eastAsia="MS Mincho" w:hAnsi="Calibri" w:cs="Times New Roman"/>
      <w:sz w:val="22"/>
      <w:lang w:val="x-none" w:eastAsia="x-none"/>
    </w:rPr>
  </w:style>
  <w:style w:type="character" w:customStyle="1" w:styleId="DateChar">
    <w:name w:val="Date Char"/>
    <w:basedOn w:val="DefaultParagraphFont"/>
    <w:link w:val="Date"/>
    <w:rsid w:val="009F30B2"/>
    <w:rPr>
      <w:rFonts w:ascii="Calibri" w:eastAsia="MS Mincho" w:hAnsi="Calibri" w:cs="Times New Roman"/>
      <w:sz w:val="22"/>
      <w:lang w:val="x-none" w:eastAsia="x-none"/>
    </w:rPr>
  </w:style>
  <w:style w:type="character" w:customStyle="1" w:styleId="cs5efed22f">
    <w:name w:val="cs5efed22f"/>
    <w:rsid w:val="009D5400"/>
  </w:style>
  <w:style w:type="paragraph" w:customStyle="1" w:styleId="cs95e872d0">
    <w:name w:val="cs95e872d0"/>
    <w:basedOn w:val="Normal"/>
    <w:rsid w:val="009D5400"/>
    <w:pPr>
      <w:spacing w:before="100" w:beforeAutospacing="1" w:after="100" w:afterAutospacing="1" w:line="240" w:lineRule="auto"/>
    </w:pPr>
    <w:rPr>
      <w:rFonts w:eastAsia="Times New Roman" w:cs="Times New Roman"/>
      <w:sz w:val="24"/>
      <w:szCs w:val="24"/>
    </w:rPr>
  </w:style>
  <w:style w:type="character" w:customStyle="1" w:styleId="alt-edited1">
    <w:name w:val="alt-edited1"/>
    <w:basedOn w:val="DefaultParagraphFont"/>
    <w:rsid w:val="009D5400"/>
    <w:rPr>
      <w:color w:val="4D90F0"/>
    </w:rPr>
  </w:style>
  <w:style w:type="character" w:customStyle="1" w:styleId="fontstyle01">
    <w:name w:val="fontstyle01"/>
    <w:basedOn w:val="DefaultParagraphFont"/>
    <w:qFormat/>
    <w:rsid w:val="00BC0D6C"/>
    <w:rPr>
      <w:rFonts w:ascii="Bold" w:hAnsi="Bold" w:hint="default"/>
      <w:b/>
      <w:bCs/>
      <w:i w:val="0"/>
      <w:iCs w:val="0"/>
      <w:color w:val="000000"/>
      <w:sz w:val="20"/>
      <w:szCs w:val="20"/>
    </w:rPr>
  </w:style>
  <w:style w:type="character" w:styleId="EndnoteReference">
    <w:name w:val="endnote reference"/>
    <w:basedOn w:val="DefaultParagraphFont"/>
    <w:unhideWhenUsed/>
    <w:rsid w:val="00457C12"/>
    <w:rPr>
      <w:vertAlign w:val="superscript"/>
    </w:rPr>
  </w:style>
  <w:style w:type="paragraph" w:customStyle="1" w:styleId="14Cc3-3khngnghing">
    <w:name w:val="14. Các 3-3 không nghiêng"/>
    <w:basedOn w:val="Normal"/>
    <w:qFormat/>
    <w:rsid w:val="00B44CE4"/>
    <w:pPr>
      <w:spacing w:before="60" w:after="60" w:line="274" w:lineRule="auto"/>
      <w:ind w:firstLine="567"/>
      <w:jc w:val="both"/>
    </w:pPr>
    <w:rPr>
      <w:rFonts w:cs="Times New Roman"/>
      <w:szCs w:val="23"/>
    </w:rPr>
  </w:style>
  <w:style w:type="character" w:customStyle="1" w:styleId="mw-editsection">
    <w:name w:val="mw-editsection"/>
    <w:basedOn w:val="DefaultParagraphFont"/>
    <w:rsid w:val="000F5F16"/>
    <w:rPr>
      <w:rFonts w:cs="Times New Roman"/>
    </w:rPr>
  </w:style>
  <w:style w:type="character" w:customStyle="1" w:styleId="mw-editsection-bracket">
    <w:name w:val="mw-editsection-bracket"/>
    <w:basedOn w:val="DefaultParagraphFont"/>
    <w:rsid w:val="000F5F16"/>
    <w:rPr>
      <w:rFonts w:cs="Times New Roman"/>
    </w:rPr>
  </w:style>
  <w:style w:type="character" w:customStyle="1" w:styleId="mw-editsection-divider">
    <w:name w:val="mw-editsection-divider"/>
    <w:basedOn w:val="DefaultParagraphFont"/>
    <w:rsid w:val="000F5F16"/>
    <w:rPr>
      <w:rFonts w:cs="Times New Roman"/>
    </w:rPr>
  </w:style>
  <w:style w:type="character" w:customStyle="1" w:styleId="Vnbnnidung3">
    <w:name w:val="Văn bản nội dung (3)_"/>
    <w:basedOn w:val="DefaultParagraphFont"/>
    <w:link w:val="Vnbnnidung30"/>
    <w:locked/>
    <w:rsid w:val="000F5F16"/>
    <w:rPr>
      <w:rFonts w:cs="Times New Roman"/>
      <w:b/>
      <w:bCs/>
      <w:i/>
      <w:iCs/>
      <w:shd w:val="clear" w:color="auto" w:fill="FFFFFF"/>
    </w:rPr>
  </w:style>
  <w:style w:type="character" w:customStyle="1" w:styleId="Vnbnnidung2">
    <w:name w:val="Văn bản nội dung (2)_"/>
    <w:basedOn w:val="DefaultParagraphFont"/>
    <w:link w:val="Vnbnnidung20"/>
    <w:locked/>
    <w:rsid w:val="000F5F16"/>
    <w:rPr>
      <w:rFonts w:cs="Times New Roman"/>
      <w:shd w:val="clear" w:color="auto" w:fill="FFFFFF"/>
    </w:rPr>
  </w:style>
  <w:style w:type="character" w:customStyle="1" w:styleId="Vnbnnidung211pt">
    <w:name w:val="Văn bản nội dung (2) + 11 pt"/>
    <w:basedOn w:val="Vnbnnidung2"/>
    <w:uiPriority w:val="99"/>
    <w:rsid w:val="000F5F16"/>
    <w:rPr>
      <w:rFonts w:cs="Times New Roman"/>
      <w:color w:val="000000"/>
      <w:spacing w:val="0"/>
      <w:w w:val="100"/>
      <w:position w:val="0"/>
      <w:sz w:val="22"/>
      <w:szCs w:val="22"/>
      <w:shd w:val="clear" w:color="auto" w:fill="FFFFFF"/>
      <w:lang w:val="vi-VN" w:eastAsia="vi-VN"/>
    </w:rPr>
  </w:style>
  <w:style w:type="paragraph" w:customStyle="1" w:styleId="Vnbnnidung30">
    <w:name w:val="Văn bản nội dung (3)"/>
    <w:basedOn w:val="Normal"/>
    <w:link w:val="Vnbnnidung3"/>
    <w:rsid w:val="000F5F16"/>
    <w:pPr>
      <w:widowControl w:val="0"/>
      <w:shd w:val="clear" w:color="auto" w:fill="FFFFFF"/>
      <w:spacing w:after="0" w:line="374" w:lineRule="exact"/>
      <w:ind w:firstLine="620"/>
      <w:jc w:val="both"/>
    </w:pPr>
    <w:rPr>
      <w:rFonts w:cs="Times New Roman"/>
      <w:b/>
      <w:bCs/>
      <w:i/>
      <w:iCs/>
    </w:rPr>
  </w:style>
  <w:style w:type="paragraph" w:customStyle="1" w:styleId="Vnbnnidung20">
    <w:name w:val="Văn bản nội dung (2)"/>
    <w:basedOn w:val="Normal"/>
    <w:link w:val="Vnbnnidung2"/>
    <w:rsid w:val="000F5F16"/>
    <w:pPr>
      <w:widowControl w:val="0"/>
      <w:shd w:val="clear" w:color="auto" w:fill="FFFFFF"/>
      <w:spacing w:after="0" w:line="374" w:lineRule="exact"/>
      <w:ind w:firstLine="620"/>
      <w:jc w:val="both"/>
    </w:pPr>
    <w:rPr>
      <w:rFonts w:cs="Times New Roman"/>
    </w:rPr>
  </w:style>
  <w:style w:type="character" w:customStyle="1" w:styleId="Vnbnnidung210">
    <w:name w:val="Văn bản nội dung (2) + 10"/>
    <w:aliases w:val="5 pt,In đậm,In nghiêng,Văn bản nội dung (11) + 12 pt"/>
    <w:basedOn w:val="Vnbnnidung2"/>
    <w:rsid w:val="000F5F16"/>
    <w:rPr>
      <w:rFonts w:ascii="Times New Roman" w:hAnsi="Times New Roman" w:cs="Times New Roman"/>
      <w:b/>
      <w:bCs/>
      <w:i/>
      <w:iCs/>
      <w:color w:val="000000"/>
      <w:spacing w:val="0"/>
      <w:w w:val="100"/>
      <w:position w:val="0"/>
      <w:sz w:val="21"/>
      <w:szCs w:val="21"/>
      <w:u w:val="none"/>
      <w:shd w:val="clear" w:color="auto" w:fill="FFFFFF"/>
      <w:lang w:val="vi-VN" w:eastAsia="vi-VN"/>
    </w:rPr>
  </w:style>
  <w:style w:type="character" w:customStyle="1" w:styleId="Vnbnnidung4">
    <w:name w:val="Văn bản nội dung (4)_"/>
    <w:basedOn w:val="DefaultParagraphFont"/>
    <w:link w:val="Vnbnnidung40"/>
    <w:locked/>
    <w:rsid w:val="000F5F16"/>
    <w:rPr>
      <w:rFonts w:cs="Times New Roman"/>
      <w:b/>
      <w:bCs/>
      <w:i/>
      <w:iCs/>
      <w:sz w:val="21"/>
      <w:szCs w:val="21"/>
      <w:shd w:val="clear" w:color="auto" w:fill="FFFFFF"/>
    </w:rPr>
  </w:style>
  <w:style w:type="character" w:customStyle="1" w:styleId="Vnbnnidung4Khnginm">
    <w:name w:val="Văn bản nội dung (4) + Không in đậm"/>
    <w:basedOn w:val="Vnbnnidung4"/>
    <w:uiPriority w:val="99"/>
    <w:rsid w:val="000F5F16"/>
    <w:rPr>
      <w:rFonts w:cs="Times New Roman"/>
      <w:b/>
      <w:bCs/>
      <w:i/>
      <w:iCs/>
      <w:color w:val="000000"/>
      <w:spacing w:val="0"/>
      <w:w w:val="100"/>
      <w:position w:val="0"/>
      <w:sz w:val="21"/>
      <w:szCs w:val="21"/>
      <w:shd w:val="clear" w:color="auto" w:fill="FFFFFF"/>
      <w:lang w:val="vi-VN" w:eastAsia="vi-VN"/>
    </w:rPr>
  </w:style>
  <w:style w:type="character" w:customStyle="1" w:styleId="Vnbnnidung29">
    <w:name w:val="Văn bản nội dung (2) + 9"/>
    <w:aliases w:val="5 pt7,In đậm4"/>
    <w:basedOn w:val="Vnbnnidung2"/>
    <w:uiPriority w:val="99"/>
    <w:rsid w:val="000F5F16"/>
    <w:rPr>
      <w:rFonts w:ascii="Times New Roman" w:hAnsi="Times New Roman" w:cs="Times New Roman"/>
      <w:b/>
      <w:bCs/>
      <w:color w:val="000000"/>
      <w:spacing w:val="0"/>
      <w:w w:val="100"/>
      <w:position w:val="0"/>
      <w:sz w:val="19"/>
      <w:szCs w:val="19"/>
      <w:u w:val="none"/>
      <w:shd w:val="clear" w:color="auto" w:fill="FFFFFF"/>
      <w:lang w:val="vi-VN" w:eastAsia="vi-VN"/>
    </w:rPr>
  </w:style>
  <w:style w:type="paragraph" w:customStyle="1" w:styleId="Vnbnnidung40">
    <w:name w:val="Văn bản nội dung (4)"/>
    <w:basedOn w:val="Normal"/>
    <w:link w:val="Vnbnnidung4"/>
    <w:rsid w:val="000F5F16"/>
    <w:pPr>
      <w:widowControl w:val="0"/>
      <w:shd w:val="clear" w:color="auto" w:fill="FFFFFF"/>
      <w:spacing w:after="0" w:line="382" w:lineRule="exact"/>
    </w:pPr>
    <w:rPr>
      <w:rFonts w:cs="Times New Roman"/>
      <w:b/>
      <w:bCs/>
      <w:i/>
      <w:iCs/>
      <w:sz w:val="21"/>
      <w:szCs w:val="21"/>
    </w:rPr>
  </w:style>
  <w:style w:type="character" w:customStyle="1" w:styleId="Vnbnnidung410pt">
    <w:name w:val="Văn bản nội dung (4) + 10 pt"/>
    <w:aliases w:val="Không in đậm,Không in nghiêng"/>
    <w:basedOn w:val="Vnbnnidung4"/>
    <w:uiPriority w:val="99"/>
    <w:rsid w:val="000F5F16"/>
    <w:rPr>
      <w:rFonts w:ascii="Times New Roman" w:hAnsi="Times New Roman" w:cs="Times New Roman"/>
      <w:b/>
      <w:bCs/>
      <w:i/>
      <w:iCs/>
      <w:color w:val="000000"/>
      <w:spacing w:val="0"/>
      <w:w w:val="100"/>
      <w:position w:val="0"/>
      <w:sz w:val="20"/>
      <w:szCs w:val="20"/>
      <w:u w:val="none"/>
      <w:shd w:val="clear" w:color="auto" w:fill="FFFFFF"/>
      <w:lang w:val="vi-VN" w:eastAsia="vi-VN"/>
    </w:rPr>
  </w:style>
  <w:style w:type="character" w:customStyle="1" w:styleId="Vnbnnidung2103">
    <w:name w:val="Văn bản nội dung (2) + 103"/>
    <w:aliases w:val="5 pt3"/>
    <w:basedOn w:val="Vnbnnidung2"/>
    <w:uiPriority w:val="99"/>
    <w:rsid w:val="000F5F16"/>
    <w:rPr>
      <w:rFonts w:ascii="Times New Roman" w:hAnsi="Times New Roman" w:cs="Times New Roman"/>
      <w:b/>
      <w:bCs/>
      <w:color w:val="000000"/>
      <w:spacing w:val="0"/>
      <w:w w:val="100"/>
      <w:position w:val="0"/>
      <w:sz w:val="21"/>
      <w:szCs w:val="21"/>
      <w:u w:val="none"/>
      <w:shd w:val="clear" w:color="auto" w:fill="FFFFFF"/>
      <w:lang w:val="vi-VN" w:eastAsia="vi-VN"/>
    </w:rPr>
  </w:style>
  <w:style w:type="character" w:customStyle="1" w:styleId="Vnbnnidung3Khnginm">
    <w:name w:val="Văn bản nội dung (3) + Không in đậm"/>
    <w:basedOn w:val="Vnbnnidung3"/>
    <w:uiPriority w:val="99"/>
    <w:rsid w:val="000F5F16"/>
    <w:rPr>
      <w:rFonts w:ascii="Times New Roman" w:hAnsi="Times New Roman" w:cs="Times New Roman"/>
      <w:b/>
      <w:bCs/>
      <w:i/>
      <w:iCs/>
      <w:color w:val="000000"/>
      <w:spacing w:val="0"/>
      <w:w w:val="100"/>
      <w:position w:val="0"/>
      <w:u w:val="none"/>
      <w:shd w:val="clear" w:color="auto" w:fill="FFFFFF"/>
      <w:lang w:val="vi-VN" w:eastAsia="vi-VN"/>
    </w:rPr>
  </w:style>
  <w:style w:type="character" w:customStyle="1" w:styleId="Vnbnnidung36">
    <w:name w:val="Văn bản nội dung (3) + 6"/>
    <w:aliases w:val="5 pt6,Không in đậm5"/>
    <w:basedOn w:val="Vnbnnidung3"/>
    <w:uiPriority w:val="99"/>
    <w:rsid w:val="000F5F16"/>
    <w:rPr>
      <w:rFonts w:ascii="Times New Roman" w:hAnsi="Times New Roman" w:cs="Times New Roman"/>
      <w:b/>
      <w:bCs/>
      <w:i/>
      <w:iCs/>
      <w:color w:val="000000"/>
      <w:spacing w:val="0"/>
      <w:w w:val="100"/>
      <w:position w:val="0"/>
      <w:sz w:val="13"/>
      <w:szCs w:val="13"/>
      <w:u w:val="none"/>
      <w:shd w:val="clear" w:color="auto" w:fill="FFFFFF"/>
      <w:lang w:val="vi-VN" w:eastAsia="vi-VN"/>
    </w:rPr>
  </w:style>
  <w:style w:type="character" w:customStyle="1" w:styleId="Vnbnnidung310">
    <w:name w:val="Văn bản nội dung (3) + 10"/>
    <w:aliases w:val="5 pt5,Không in đậm4"/>
    <w:basedOn w:val="Vnbnnidung3"/>
    <w:uiPriority w:val="99"/>
    <w:rsid w:val="000F5F16"/>
    <w:rPr>
      <w:rFonts w:ascii="Times New Roman" w:hAnsi="Times New Roman" w:cs="Times New Roman"/>
      <w:b/>
      <w:bCs/>
      <w:i/>
      <w:iCs/>
      <w:color w:val="000000"/>
      <w:spacing w:val="0"/>
      <w:w w:val="100"/>
      <w:position w:val="0"/>
      <w:sz w:val="21"/>
      <w:szCs w:val="21"/>
      <w:u w:val="none"/>
      <w:shd w:val="clear" w:color="auto" w:fill="FFFFFF"/>
      <w:lang w:val="vi-VN" w:eastAsia="vi-VN"/>
    </w:rPr>
  </w:style>
  <w:style w:type="character" w:customStyle="1" w:styleId="Vnbnnidung4Gincch-1pt">
    <w:name w:val="Văn bản nội dung (4) + Giãn cách -1 pt"/>
    <w:basedOn w:val="Vnbnnidung4"/>
    <w:uiPriority w:val="99"/>
    <w:rsid w:val="000F5F16"/>
    <w:rPr>
      <w:rFonts w:ascii="Times New Roman" w:hAnsi="Times New Roman" w:cs="Times New Roman"/>
      <w:b/>
      <w:bCs/>
      <w:i/>
      <w:iCs/>
      <w:color w:val="000000"/>
      <w:spacing w:val="-20"/>
      <w:w w:val="100"/>
      <w:position w:val="0"/>
      <w:sz w:val="21"/>
      <w:szCs w:val="21"/>
      <w:u w:val="none"/>
      <w:shd w:val="clear" w:color="auto" w:fill="FFFFFF"/>
      <w:lang w:val="vi-VN" w:eastAsia="vi-VN"/>
    </w:rPr>
  </w:style>
  <w:style w:type="character" w:customStyle="1" w:styleId="Vnbnnidung4Gincch2pt">
    <w:name w:val="Văn bản nội dung (4) + Giãn cách 2 pt"/>
    <w:basedOn w:val="Vnbnnidung4"/>
    <w:uiPriority w:val="99"/>
    <w:rsid w:val="000F5F16"/>
    <w:rPr>
      <w:rFonts w:ascii="Times New Roman" w:hAnsi="Times New Roman" w:cs="Times New Roman"/>
      <w:b/>
      <w:bCs/>
      <w:i/>
      <w:iCs/>
      <w:color w:val="000000"/>
      <w:spacing w:val="40"/>
      <w:w w:val="100"/>
      <w:position w:val="0"/>
      <w:sz w:val="21"/>
      <w:szCs w:val="21"/>
      <w:u w:val="none"/>
      <w:shd w:val="clear" w:color="auto" w:fill="FFFFFF"/>
      <w:lang w:val="vi-VN" w:eastAsia="vi-VN"/>
    </w:rPr>
  </w:style>
  <w:style w:type="character" w:customStyle="1" w:styleId="Tiu1">
    <w:name w:val="Tiêu đề #1_"/>
    <w:basedOn w:val="DefaultParagraphFont"/>
    <w:link w:val="Tiu10"/>
    <w:locked/>
    <w:rsid w:val="000F5F16"/>
    <w:rPr>
      <w:rFonts w:cs="Times New Roman"/>
      <w:b/>
      <w:bCs/>
      <w:i/>
      <w:iCs/>
      <w:sz w:val="21"/>
      <w:szCs w:val="21"/>
      <w:shd w:val="clear" w:color="auto" w:fill="FFFFFF"/>
    </w:rPr>
  </w:style>
  <w:style w:type="character" w:customStyle="1" w:styleId="Tiu111">
    <w:name w:val="Tiêu đề #1 + 11"/>
    <w:aliases w:val="5 pt4,Không in đậm3"/>
    <w:basedOn w:val="Tiu1"/>
    <w:uiPriority w:val="99"/>
    <w:rsid w:val="000F5F16"/>
    <w:rPr>
      <w:rFonts w:cs="Times New Roman"/>
      <w:b/>
      <w:bCs/>
      <w:i/>
      <w:iCs/>
      <w:color w:val="000000"/>
      <w:spacing w:val="0"/>
      <w:w w:val="100"/>
      <w:position w:val="0"/>
      <w:sz w:val="23"/>
      <w:szCs w:val="23"/>
      <w:shd w:val="clear" w:color="auto" w:fill="FFFFFF"/>
      <w:lang w:val="vi-VN" w:eastAsia="vi-VN"/>
    </w:rPr>
  </w:style>
  <w:style w:type="character" w:customStyle="1" w:styleId="Tiu1ArialUnicodeMS">
    <w:name w:val="Tiêu đề #1 + Arial Unicode MS"/>
    <w:aliases w:val="Không in đậm2"/>
    <w:basedOn w:val="Tiu1"/>
    <w:uiPriority w:val="99"/>
    <w:rsid w:val="000F5F16"/>
    <w:rPr>
      <w:rFonts w:ascii="Arial Unicode MS" w:eastAsia="Arial Unicode MS" w:cs="Arial Unicode MS"/>
      <w:b/>
      <w:bCs/>
      <w:i/>
      <w:iCs/>
      <w:color w:val="000000"/>
      <w:spacing w:val="0"/>
      <w:w w:val="100"/>
      <w:position w:val="0"/>
      <w:sz w:val="21"/>
      <w:szCs w:val="21"/>
      <w:shd w:val="clear" w:color="auto" w:fill="FFFFFF"/>
      <w:lang w:val="vi-VN" w:eastAsia="vi-VN"/>
    </w:rPr>
  </w:style>
  <w:style w:type="character" w:customStyle="1" w:styleId="Tiu1Khnginm">
    <w:name w:val="Tiêu đề #1 + Không in đậm"/>
    <w:basedOn w:val="Tiu1"/>
    <w:uiPriority w:val="99"/>
    <w:rsid w:val="000F5F16"/>
    <w:rPr>
      <w:rFonts w:cs="Times New Roman"/>
      <w:b/>
      <w:bCs/>
      <w:i/>
      <w:iCs/>
      <w:color w:val="000000"/>
      <w:spacing w:val="0"/>
      <w:w w:val="100"/>
      <w:position w:val="0"/>
      <w:sz w:val="21"/>
      <w:szCs w:val="21"/>
      <w:shd w:val="clear" w:color="auto" w:fill="FFFFFF"/>
      <w:lang w:val="vi-VN" w:eastAsia="vi-VN"/>
    </w:rPr>
  </w:style>
  <w:style w:type="character" w:customStyle="1" w:styleId="Vnbnnidung2102">
    <w:name w:val="Văn bản nội dung (2) + 102"/>
    <w:aliases w:val="5 pt2,In đậm3"/>
    <w:basedOn w:val="Vnbnnidung2"/>
    <w:uiPriority w:val="99"/>
    <w:rsid w:val="000F5F16"/>
    <w:rPr>
      <w:rFonts w:ascii="Times New Roman" w:hAnsi="Times New Roman" w:cs="Times New Roman"/>
      <w:b/>
      <w:bCs/>
      <w:color w:val="000000"/>
      <w:spacing w:val="0"/>
      <w:w w:val="100"/>
      <w:position w:val="0"/>
      <w:sz w:val="21"/>
      <w:szCs w:val="21"/>
      <w:u w:val="none"/>
      <w:shd w:val="clear" w:color="auto" w:fill="FFFFFF"/>
      <w:lang w:val="vi-VN" w:eastAsia="vi-VN"/>
    </w:rPr>
  </w:style>
  <w:style w:type="paragraph" w:customStyle="1" w:styleId="Tiu10">
    <w:name w:val="Tiêu đề #1"/>
    <w:basedOn w:val="Normal"/>
    <w:link w:val="Tiu1"/>
    <w:rsid w:val="000F5F16"/>
    <w:pPr>
      <w:widowControl w:val="0"/>
      <w:shd w:val="clear" w:color="auto" w:fill="FFFFFF"/>
      <w:spacing w:after="0" w:line="382" w:lineRule="exact"/>
      <w:outlineLvl w:val="0"/>
    </w:pPr>
    <w:rPr>
      <w:rFonts w:cs="Times New Roman"/>
      <w:b/>
      <w:bCs/>
      <w:i/>
      <w:iCs/>
      <w:sz w:val="21"/>
      <w:szCs w:val="21"/>
    </w:rPr>
  </w:style>
  <w:style w:type="character" w:customStyle="1" w:styleId="Vnbnnidung211pt1">
    <w:name w:val="Văn bản nội dung (2) + 11 pt1"/>
    <w:aliases w:val="Giãn cách 0 pt,Van b?n n?i dung + In nghiêng,Giãn cách 0 pt17"/>
    <w:basedOn w:val="Vnbnnidung2"/>
    <w:uiPriority w:val="99"/>
    <w:rsid w:val="000F5F16"/>
    <w:rPr>
      <w:rFonts w:ascii="Times New Roman" w:hAnsi="Times New Roman" w:cs="Times New Roman"/>
      <w:color w:val="000000"/>
      <w:spacing w:val="10"/>
      <w:w w:val="100"/>
      <w:position w:val="0"/>
      <w:sz w:val="22"/>
      <w:szCs w:val="22"/>
      <w:u w:val="none"/>
      <w:shd w:val="clear" w:color="auto" w:fill="FFFFFF"/>
      <w:lang w:val="vi-VN" w:eastAsia="vi-VN"/>
    </w:rPr>
  </w:style>
  <w:style w:type="character" w:customStyle="1" w:styleId="Vnbnnidung5">
    <w:name w:val="Văn bản nội dung (5)_"/>
    <w:basedOn w:val="DefaultParagraphFont"/>
    <w:link w:val="Vnbnnidung50"/>
    <w:locked/>
    <w:rsid w:val="000F5F16"/>
    <w:rPr>
      <w:rFonts w:cs="Times New Roman"/>
      <w:b/>
      <w:bCs/>
      <w:sz w:val="21"/>
      <w:szCs w:val="21"/>
      <w:shd w:val="clear" w:color="auto" w:fill="FFFFFF"/>
    </w:rPr>
  </w:style>
  <w:style w:type="paragraph" w:customStyle="1" w:styleId="Vnbnnidung50">
    <w:name w:val="Văn bản nội dung (5)"/>
    <w:basedOn w:val="Normal"/>
    <w:link w:val="Vnbnnidung5"/>
    <w:rsid w:val="000F5F16"/>
    <w:pPr>
      <w:widowControl w:val="0"/>
      <w:shd w:val="clear" w:color="auto" w:fill="FFFFFF"/>
      <w:spacing w:after="0" w:line="382" w:lineRule="exact"/>
      <w:ind w:firstLine="600"/>
      <w:jc w:val="both"/>
    </w:pPr>
    <w:rPr>
      <w:rFonts w:cs="Times New Roman"/>
      <w:b/>
      <w:bCs/>
      <w:sz w:val="21"/>
      <w:szCs w:val="21"/>
    </w:rPr>
  </w:style>
  <w:style w:type="character" w:customStyle="1" w:styleId="Vnbnnidung2Gincch0pt">
    <w:name w:val="Văn bản nội dung (2) + Giãn cách 0 pt"/>
    <w:basedOn w:val="Vnbnnidung2"/>
    <w:rsid w:val="000F5F16"/>
    <w:rPr>
      <w:rFonts w:ascii="Times New Roman" w:hAnsi="Times New Roman" w:cs="Times New Roman"/>
      <w:color w:val="000000"/>
      <w:spacing w:val="-10"/>
      <w:w w:val="100"/>
      <w:position w:val="0"/>
      <w:sz w:val="20"/>
      <w:szCs w:val="20"/>
      <w:u w:val="none"/>
      <w:shd w:val="clear" w:color="auto" w:fill="FFFFFF"/>
      <w:lang w:val="vi-VN" w:eastAsia="vi-VN"/>
    </w:rPr>
  </w:style>
  <w:style w:type="character" w:customStyle="1" w:styleId="Vnbnnidung2101">
    <w:name w:val="Văn bản nội dung (2) + 101"/>
    <w:aliases w:val="5 pt1,In đậm1,In nghiêng2,Giãn cách 1 pt1"/>
    <w:basedOn w:val="Vnbnnidung2"/>
    <w:uiPriority w:val="99"/>
    <w:rsid w:val="000F5F16"/>
    <w:rPr>
      <w:rFonts w:ascii="Times New Roman" w:hAnsi="Times New Roman" w:cs="Times New Roman"/>
      <w:b/>
      <w:bCs/>
      <w:i/>
      <w:iCs/>
      <w:color w:val="000000"/>
      <w:spacing w:val="20"/>
      <w:w w:val="100"/>
      <w:position w:val="0"/>
      <w:sz w:val="21"/>
      <w:szCs w:val="21"/>
      <w:u w:val="none"/>
      <w:shd w:val="clear" w:color="auto" w:fill="FFFFFF"/>
      <w:lang w:val="vi-VN" w:eastAsia="vi-VN"/>
    </w:rPr>
  </w:style>
  <w:style w:type="character" w:customStyle="1" w:styleId="Vnbnnidung218pt">
    <w:name w:val="Văn bản nội dung (2) + 18 pt"/>
    <w:aliases w:val="In nghiêng1,Giãn cách -1 pt"/>
    <w:basedOn w:val="Vnbnnidung2"/>
    <w:uiPriority w:val="99"/>
    <w:rsid w:val="000F5F16"/>
    <w:rPr>
      <w:rFonts w:ascii="Times New Roman" w:hAnsi="Times New Roman" w:cs="Times New Roman"/>
      <w:i/>
      <w:iCs/>
      <w:color w:val="000000"/>
      <w:spacing w:val="-20"/>
      <w:w w:val="100"/>
      <w:position w:val="0"/>
      <w:sz w:val="36"/>
      <w:szCs w:val="36"/>
      <w:u w:val="none"/>
      <w:shd w:val="clear" w:color="auto" w:fill="FFFFFF"/>
      <w:lang w:val="vi-VN" w:eastAsia="vi-VN"/>
    </w:rPr>
  </w:style>
  <w:style w:type="character" w:customStyle="1" w:styleId="Vnbnnidung218pt1">
    <w:name w:val="Văn bản nội dung (2) + 18 pt1"/>
    <w:basedOn w:val="Vnbnnidung2"/>
    <w:uiPriority w:val="99"/>
    <w:rsid w:val="000F5F16"/>
    <w:rPr>
      <w:rFonts w:ascii="Times New Roman" w:hAnsi="Times New Roman" w:cs="Times New Roman"/>
      <w:color w:val="000000"/>
      <w:spacing w:val="0"/>
      <w:w w:val="100"/>
      <w:position w:val="0"/>
      <w:sz w:val="36"/>
      <w:szCs w:val="36"/>
      <w:u w:val="none"/>
      <w:shd w:val="clear" w:color="auto" w:fill="FFFFFF"/>
      <w:lang w:val="vi-VN" w:eastAsia="vi-VN"/>
    </w:rPr>
  </w:style>
  <w:style w:type="paragraph" w:styleId="TOCHeading">
    <w:name w:val="TOC Heading"/>
    <w:basedOn w:val="Heading1"/>
    <w:next w:val="Normal"/>
    <w:uiPriority w:val="39"/>
    <w:qFormat/>
    <w:rsid w:val="000F5F16"/>
    <w:pPr>
      <w:keepNext/>
      <w:keepLines/>
      <w:widowControl/>
      <w:numPr>
        <w:numId w:val="0"/>
      </w:numPr>
      <w:spacing w:before="480" w:after="0" w:line="276" w:lineRule="auto"/>
      <w:jc w:val="left"/>
      <w:outlineLvl w:val="9"/>
    </w:pPr>
    <w:rPr>
      <w:rFonts w:ascii="Cambria" w:eastAsia="SimSun" w:hAnsi="Cambria" w:cs="Cambria"/>
      <w:bCs/>
      <w:color w:val="365F91"/>
      <w:sz w:val="28"/>
      <w:szCs w:val="28"/>
    </w:rPr>
  </w:style>
  <w:style w:type="paragraph" w:customStyle="1" w:styleId="rtejustify">
    <w:name w:val="rtejustify"/>
    <w:basedOn w:val="Normal"/>
    <w:rsid w:val="000F5F16"/>
    <w:pPr>
      <w:spacing w:before="100" w:beforeAutospacing="1" w:after="100" w:afterAutospacing="1" w:line="240" w:lineRule="auto"/>
    </w:pPr>
    <w:rPr>
      <w:rFonts w:eastAsia="Times New Roman" w:cs="Times New Roman"/>
      <w:sz w:val="24"/>
      <w:szCs w:val="24"/>
      <w:lang w:val="vi-VN" w:eastAsia="vi-VN"/>
    </w:rPr>
  </w:style>
  <w:style w:type="paragraph" w:customStyle="1" w:styleId="222222222222222">
    <w:name w:val="222222222222222"/>
    <w:basedOn w:val="Normal"/>
    <w:uiPriority w:val="99"/>
    <w:rsid w:val="000F5F16"/>
    <w:pPr>
      <w:shd w:val="clear" w:color="auto" w:fill="FFFFFF"/>
      <w:tabs>
        <w:tab w:val="left" w:pos="1560"/>
      </w:tabs>
      <w:spacing w:after="0" w:line="360" w:lineRule="auto"/>
      <w:jc w:val="center"/>
      <w:outlineLvl w:val="1"/>
    </w:pPr>
    <w:rPr>
      <w:rFonts w:eastAsia="Times New Roman" w:cs="Times New Roman"/>
      <w:i/>
      <w:spacing w:val="-12"/>
      <w:sz w:val="28"/>
      <w:szCs w:val="28"/>
    </w:rPr>
  </w:style>
  <w:style w:type="character" w:customStyle="1" w:styleId="Vnbnnidung7">
    <w:name w:val="Văn bản nội dung (7)_"/>
    <w:link w:val="Vnbnnidung70"/>
    <w:locked/>
    <w:rsid w:val="000F5F16"/>
    <w:rPr>
      <w:b/>
      <w:bCs/>
      <w:i/>
      <w:iCs/>
      <w:shd w:val="clear" w:color="auto" w:fill="FFFFFF"/>
    </w:rPr>
  </w:style>
  <w:style w:type="paragraph" w:customStyle="1" w:styleId="Vnbnnidung70">
    <w:name w:val="Văn bản nội dung (7)"/>
    <w:basedOn w:val="Normal"/>
    <w:link w:val="Vnbnnidung7"/>
    <w:rsid w:val="000F5F16"/>
    <w:pPr>
      <w:widowControl w:val="0"/>
      <w:shd w:val="clear" w:color="auto" w:fill="FFFFFF"/>
      <w:spacing w:before="1140" w:after="0" w:line="0" w:lineRule="atLeast"/>
      <w:jc w:val="right"/>
    </w:pPr>
    <w:rPr>
      <w:b/>
      <w:bCs/>
      <w:i/>
      <w:iCs/>
    </w:rPr>
  </w:style>
  <w:style w:type="character" w:customStyle="1" w:styleId="Vnbnnidung2Innghing">
    <w:name w:val="Văn bản nội dung (2) + In nghiêng"/>
    <w:rsid w:val="000F5F16"/>
    <w:rPr>
      <w:rFonts w:ascii="Times New Roman" w:eastAsia="Times New Roman" w:hAnsi="Times New Roman" w:cs="Times New Roman" w:hint="default"/>
      <w:b w:val="0"/>
      <w:bCs w:val="0"/>
      <w:i/>
      <w:iCs/>
      <w:smallCaps w:val="0"/>
      <w:strike w:val="0"/>
      <w:dstrike w:val="0"/>
      <w:color w:val="000000"/>
      <w:spacing w:val="0"/>
      <w:w w:val="100"/>
      <w:position w:val="0"/>
      <w:sz w:val="24"/>
      <w:szCs w:val="24"/>
      <w:u w:val="none"/>
      <w:effect w:val="none"/>
      <w:lang w:val="vi-VN" w:eastAsia="vi-VN" w:bidi="vi-VN"/>
    </w:rPr>
  </w:style>
  <w:style w:type="character" w:customStyle="1" w:styleId="Vnbnnidung21">
    <w:name w:val="Văn bản nội dung (2)1"/>
    <w:rsid w:val="000F5F16"/>
    <w:rPr>
      <w:rFonts w:ascii="Times New Roman" w:eastAsia="Times New Roman" w:hAnsi="Times New Roman" w:cs="Times New Roman" w:hint="default"/>
      <w:b w:val="0"/>
      <w:bCs w:val="0"/>
      <w:i w:val="0"/>
      <w:iCs w:val="0"/>
      <w:smallCaps w:val="0"/>
      <w:strike w:val="0"/>
      <w:dstrike w:val="0"/>
      <w:color w:val="000000"/>
      <w:spacing w:val="0"/>
      <w:w w:val="100"/>
      <w:position w:val="0"/>
      <w:sz w:val="24"/>
      <w:szCs w:val="24"/>
      <w:u w:val="none"/>
      <w:effect w:val="none"/>
      <w:lang w:val="vi-VN" w:eastAsia="vi-VN" w:bidi="vi-VN"/>
    </w:rPr>
  </w:style>
  <w:style w:type="character" w:customStyle="1" w:styleId="Vnbnnidung8Khnginnghing">
    <w:name w:val="Văn bản nội dung (8) + Không in nghiêng"/>
    <w:rsid w:val="000F5F16"/>
    <w:rPr>
      <w:rFonts w:ascii="Times New Roman" w:eastAsia="Times New Roman" w:hAnsi="Times New Roman" w:cs="Times New Roman" w:hint="default"/>
      <w:b w:val="0"/>
      <w:bCs w:val="0"/>
      <w:i/>
      <w:iCs/>
      <w:smallCaps w:val="0"/>
      <w:color w:val="000000"/>
      <w:spacing w:val="0"/>
      <w:w w:val="100"/>
      <w:position w:val="0"/>
      <w:sz w:val="24"/>
      <w:szCs w:val="24"/>
      <w:u w:val="single"/>
      <w:lang w:val="vi-VN" w:eastAsia="vi-VN" w:bidi="vi-VN"/>
    </w:rPr>
  </w:style>
  <w:style w:type="character" w:customStyle="1" w:styleId="Vnbnnidung11">
    <w:name w:val="Văn bản nội dung (11)_"/>
    <w:link w:val="Vnbnnidung110"/>
    <w:rsid w:val="000F5F16"/>
    <w:rPr>
      <w:sz w:val="22"/>
      <w:shd w:val="clear" w:color="auto" w:fill="FFFFFF"/>
    </w:rPr>
  </w:style>
  <w:style w:type="paragraph" w:customStyle="1" w:styleId="Vnbnnidung110">
    <w:name w:val="Văn bản nội dung (11)"/>
    <w:basedOn w:val="Normal"/>
    <w:link w:val="Vnbnnidung11"/>
    <w:rsid w:val="000F5F16"/>
    <w:pPr>
      <w:widowControl w:val="0"/>
      <w:shd w:val="clear" w:color="auto" w:fill="FFFFFF"/>
      <w:spacing w:before="360" w:after="0" w:line="413" w:lineRule="exact"/>
      <w:ind w:firstLine="760"/>
      <w:jc w:val="both"/>
    </w:pPr>
    <w:rPr>
      <w:sz w:val="22"/>
    </w:rPr>
  </w:style>
  <w:style w:type="paragraph" w:customStyle="1" w:styleId="bang0">
    <w:name w:val="bang"/>
    <w:basedOn w:val="Normal"/>
    <w:qFormat/>
    <w:rsid w:val="000F5F16"/>
    <w:pPr>
      <w:tabs>
        <w:tab w:val="left" w:pos="0"/>
        <w:tab w:val="left" w:pos="546"/>
        <w:tab w:val="left" w:pos="1456"/>
      </w:tabs>
      <w:spacing w:after="0" w:line="360" w:lineRule="auto"/>
      <w:jc w:val="center"/>
    </w:pPr>
    <w:rPr>
      <w:rFonts w:ascii="Times New Roman Bold" w:eastAsia="Arial" w:hAnsi="Times New Roman Bold" w:cs="Times New Roman"/>
      <w:b/>
      <w:i/>
      <w:sz w:val="28"/>
      <w:szCs w:val="28"/>
    </w:rPr>
  </w:style>
  <w:style w:type="paragraph" w:customStyle="1" w:styleId="bieu">
    <w:name w:val="bieu"/>
    <w:basedOn w:val="Normal"/>
    <w:qFormat/>
    <w:rsid w:val="000F5F16"/>
    <w:pPr>
      <w:spacing w:after="0" w:line="360" w:lineRule="auto"/>
      <w:jc w:val="center"/>
    </w:pPr>
    <w:rPr>
      <w:rFonts w:ascii="Times New Roman Bold" w:eastAsia="Arial" w:hAnsi="Times New Roman Bold" w:cs="Times New Roman"/>
      <w:b/>
      <w:sz w:val="28"/>
      <w:szCs w:val="28"/>
      <w:lang w:val="vi-VN"/>
    </w:rPr>
  </w:style>
  <w:style w:type="paragraph" w:customStyle="1" w:styleId="Char">
    <w:name w:val="Char"/>
    <w:basedOn w:val="Normal"/>
    <w:rsid w:val="008C1FC4"/>
    <w:pPr>
      <w:spacing w:line="240" w:lineRule="exact"/>
    </w:pPr>
    <w:rPr>
      <w:rFonts w:ascii="Verdana" w:eastAsia="MS Mincho" w:hAnsi="Verdana" w:cs="Times New Roman"/>
      <w:sz w:val="20"/>
      <w:szCs w:val="20"/>
      <w:lang w:val="en-GB"/>
    </w:rPr>
  </w:style>
  <w:style w:type="paragraph" w:customStyle="1" w:styleId="Binhthng1">
    <w:name w:val="Bình thường1"/>
    <w:basedOn w:val="Normal"/>
    <w:rsid w:val="008C1FC4"/>
    <w:pPr>
      <w:spacing w:before="100" w:beforeAutospacing="1" w:after="100" w:afterAutospacing="1" w:line="240" w:lineRule="auto"/>
    </w:pPr>
    <w:rPr>
      <w:rFonts w:eastAsia="Times New Roman" w:cs="Times New Roman"/>
      <w:sz w:val="24"/>
      <w:szCs w:val="24"/>
    </w:rPr>
  </w:style>
  <w:style w:type="paragraph" w:customStyle="1" w:styleId="CharChar2CharCharCharCharCharChar">
    <w:name w:val="Char Char2 Char Char Char Char Char Char"/>
    <w:basedOn w:val="Normal"/>
    <w:rsid w:val="008C1FC4"/>
    <w:pPr>
      <w:spacing w:line="240" w:lineRule="exact"/>
    </w:pPr>
    <w:rPr>
      <w:rFonts w:ascii="Verdana" w:eastAsia="PMingLiU" w:hAnsi="Verdana" w:cs="Times New Roman"/>
      <w:sz w:val="20"/>
      <w:szCs w:val="20"/>
      <w:lang w:val="vi-VN" w:eastAsia="vi-VN"/>
    </w:rPr>
  </w:style>
  <w:style w:type="character" w:customStyle="1" w:styleId="dropcap">
    <w:name w:val="dropcap"/>
    <w:basedOn w:val="DefaultParagraphFont"/>
    <w:rsid w:val="008C1FC4"/>
  </w:style>
  <w:style w:type="paragraph" w:customStyle="1" w:styleId="bodytext0">
    <w:name w:val="bodytext"/>
    <w:basedOn w:val="Normal"/>
    <w:link w:val="bodytextChar0"/>
    <w:rsid w:val="008C1FC4"/>
    <w:pPr>
      <w:spacing w:before="100" w:beforeAutospacing="1" w:after="100" w:afterAutospacing="1" w:line="240" w:lineRule="auto"/>
    </w:pPr>
    <w:rPr>
      <w:rFonts w:eastAsia="Times New Roman" w:cs="Times New Roman"/>
      <w:sz w:val="24"/>
      <w:szCs w:val="24"/>
    </w:rPr>
  </w:style>
  <w:style w:type="paragraph" w:customStyle="1" w:styleId="dantxt1">
    <w:name w:val="dantxt1"/>
    <w:basedOn w:val="Normal"/>
    <w:rsid w:val="008C1FC4"/>
    <w:pPr>
      <w:spacing w:before="120" w:after="0" w:line="400" w:lineRule="atLeast"/>
      <w:ind w:firstLine="567"/>
      <w:jc w:val="both"/>
    </w:pPr>
    <w:rPr>
      <w:rFonts w:eastAsia="Times New Roman" w:cs="Times New Roman"/>
      <w:spacing w:val="2"/>
      <w:sz w:val="28"/>
      <w:szCs w:val="28"/>
    </w:rPr>
  </w:style>
  <w:style w:type="paragraph" w:customStyle="1" w:styleId="para">
    <w:name w:val="para"/>
    <w:basedOn w:val="Normal"/>
    <w:rsid w:val="008C1FC4"/>
    <w:pPr>
      <w:spacing w:before="100" w:beforeAutospacing="1" w:after="100" w:afterAutospacing="1" w:line="240" w:lineRule="auto"/>
    </w:pPr>
    <w:rPr>
      <w:rFonts w:eastAsia="Times New Roman" w:cs="Times New Roman"/>
      <w:sz w:val="24"/>
      <w:szCs w:val="24"/>
    </w:rPr>
  </w:style>
  <w:style w:type="paragraph" w:customStyle="1" w:styleId="ftable">
    <w:name w:val="ftable"/>
    <w:basedOn w:val="Normal"/>
    <w:rsid w:val="008C1FC4"/>
    <w:pPr>
      <w:spacing w:after="0" w:line="240" w:lineRule="auto"/>
    </w:pPr>
    <w:rPr>
      <w:rFonts w:eastAsia="Times New Roman" w:cs="Times New Roman"/>
      <w:sz w:val="22"/>
      <w:lang w:val="en-GB"/>
    </w:rPr>
  </w:style>
  <w:style w:type="paragraph" w:customStyle="1" w:styleId="bodytext20">
    <w:name w:val="bodytext20"/>
    <w:basedOn w:val="Normal"/>
    <w:rsid w:val="008C1FC4"/>
    <w:pPr>
      <w:spacing w:before="100" w:beforeAutospacing="1" w:after="100" w:afterAutospacing="1" w:line="240" w:lineRule="auto"/>
    </w:pPr>
    <w:rPr>
      <w:rFonts w:eastAsia="Times New Roman" w:cs="Times New Roman"/>
      <w:sz w:val="24"/>
      <w:szCs w:val="24"/>
    </w:rPr>
  </w:style>
  <w:style w:type="paragraph" w:customStyle="1" w:styleId="Binhthng2">
    <w:name w:val="Bình thường2"/>
    <w:basedOn w:val="Normal"/>
    <w:rsid w:val="0030515C"/>
    <w:pPr>
      <w:spacing w:before="100" w:beforeAutospacing="1" w:after="100" w:afterAutospacing="1" w:line="240" w:lineRule="auto"/>
    </w:pPr>
    <w:rPr>
      <w:rFonts w:eastAsia="Calibri" w:cs="Times New Roman"/>
      <w:sz w:val="24"/>
      <w:szCs w:val="24"/>
    </w:rPr>
  </w:style>
  <w:style w:type="paragraph" w:customStyle="1" w:styleId="CharCharCharCharCharCharChar2">
    <w:name w:val="Char Char Char Char Char Char Char2"/>
    <w:autoRedefine/>
    <w:rsid w:val="0030515C"/>
    <w:pPr>
      <w:tabs>
        <w:tab w:val="left" w:pos="1152"/>
      </w:tabs>
      <w:spacing w:before="120" w:after="120" w:line="312" w:lineRule="auto"/>
    </w:pPr>
    <w:rPr>
      <w:rFonts w:ascii="Arial" w:eastAsia="Times New Roman" w:hAnsi="Arial" w:cs="Arial"/>
      <w:sz w:val="26"/>
      <w:szCs w:val="26"/>
    </w:rPr>
  </w:style>
  <w:style w:type="paragraph" w:customStyle="1" w:styleId="muc111">
    <w:name w:val="muc 1.1.1"/>
    <w:basedOn w:val="Normal"/>
    <w:link w:val="muc111Char"/>
    <w:rsid w:val="0030515C"/>
    <w:pPr>
      <w:tabs>
        <w:tab w:val="left" w:pos="567"/>
      </w:tabs>
      <w:spacing w:before="60" w:after="60" w:line="360" w:lineRule="auto"/>
      <w:jc w:val="both"/>
    </w:pPr>
    <w:rPr>
      <w:rFonts w:eastAsia="Times New Roman" w:cs="Times New Roman"/>
      <w:b/>
      <w:bCs/>
      <w:color w:val="000000"/>
      <w:spacing w:val="-2"/>
      <w:sz w:val="28"/>
      <w:szCs w:val="20"/>
    </w:rPr>
  </w:style>
  <w:style w:type="character" w:customStyle="1" w:styleId="muc111Char">
    <w:name w:val="muc 1.1.1 Char"/>
    <w:link w:val="muc111"/>
    <w:locked/>
    <w:rsid w:val="0030515C"/>
    <w:rPr>
      <w:rFonts w:eastAsia="Times New Roman" w:cs="Times New Roman"/>
      <w:b/>
      <w:bCs/>
      <w:color w:val="000000"/>
      <w:spacing w:val="-2"/>
      <w:sz w:val="28"/>
      <w:szCs w:val="20"/>
    </w:rPr>
  </w:style>
  <w:style w:type="character" w:customStyle="1" w:styleId="google-src-text">
    <w:name w:val="google-src-text"/>
    <w:basedOn w:val="DefaultParagraphFont"/>
    <w:rsid w:val="0030515C"/>
  </w:style>
  <w:style w:type="paragraph" w:customStyle="1" w:styleId="16Cngia">
    <w:name w:val="16. Căn giữa"/>
    <w:basedOn w:val="Normal"/>
    <w:qFormat/>
    <w:rsid w:val="00B44CE4"/>
    <w:pPr>
      <w:tabs>
        <w:tab w:val="left" w:pos="567"/>
      </w:tabs>
      <w:spacing w:after="0" w:line="276" w:lineRule="auto"/>
      <w:jc w:val="center"/>
    </w:pPr>
    <w:rPr>
      <w:rFonts w:cs="Times New Roman"/>
      <w:szCs w:val="23"/>
    </w:rPr>
  </w:style>
  <w:style w:type="paragraph" w:styleId="List">
    <w:name w:val="List"/>
    <w:aliases w:val="List Char"/>
    <w:basedOn w:val="Normal"/>
    <w:rsid w:val="0030515C"/>
    <w:pPr>
      <w:spacing w:after="0" w:line="240" w:lineRule="auto"/>
      <w:ind w:left="360" w:hanging="360"/>
    </w:pPr>
    <w:rPr>
      <w:rFonts w:ascii=".VnTime" w:eastAsia="Times New Roman" w:hAnsi=".VnTime" w:cs="Arial"/>
      <w:spacing w:val="20"/>
      <w:sz w:val="28"/>
      <w:szCs w:val="28"/>
    </w:rPr>
  </w:style>
  <w:style w:type="paragraph" w:customStyle="1" w:styleId="17Hnhnh">
    <w:name w:val="17. Hình Ảnh"/>
    <w:basedOn w:val="16Cngia"/>
    <w:qFormat/>
    <w:rsid w:val="00592DE5"/>
    <w:pPr>
      <w:spacing w:before="120" w:after="120"/>
    </w:pPr>
    <w:rPr>
      <w:noProof/>
    </w:rPr>
  </w:style>
  <w:style w:type="paragraph" w:customStyle="1" w:styleId="NormalVnTime">
    <w:name w:val="Normal + .VnTime"/>
    <w:aliases w:val="14 pt,Black,Justified,Normal + Black,Line spacing:  1.5 lines,Normal + Bold,Left:  0.25&quot;,Line spacing:  1,5 lines,Left:  0,25&quot;"/>
    <w:basedOn w:val="Normal"/>
    <w:link w:val="NormalVnTimeChar"/>
    <w:rsid w:val="0030515C"/>
    <w:pPr>
      <w:spacing w:after="0" w:line="240" w:lineRule="auto"/>
    </w:pPr>
    <w:rPr>
      <w:rFonts w:ascii=".VnTime" w:eastAsia="Times New Roman" w:hAnsi=".VnTime" w:cs="Times New Roman"/>
      <w:color w:val="000000"/>
      <w:sz w:val="28"/>
      <w:szCs w:val="28"/>
    </w:rPr>
  </w:style>
  <w:style w:type="character" w:customStyle="1" w:styleId="NormalVnTimeChar">
    <w:name w:val="Normal + .VnTime Char"/>
    <w:aliases w:val="14 pt Char,Black Char"/>
    <w:link w:val="NormalVnTime"/>
    <w:rsid w:val="0030515C"/>
    <w:rPr>
      <w:rFonts w:ascii=".VnTime" w:eastAsia="Times New Roman" w:hAnsi=".VnTime" w:cs="Times New Roman"/>
      <w:color w:val="000000"/>
      <w:sz w:val="28"/>
      <w:szCs w:val="28"/>
    </w:rPr>
  </w:style>
  <w:style w:type="character" w:customStyle="1" w:styleId="CharChar7">
    <w:name w:val="Char Char7"/>
    <w:locked/>
    <w:rsid w:val="0030515C"/>
    <w:rPr>
      <w:b/>
      <w:bCs/>
      <w:i/>
      <w:iCs/>
      <w:sz w:val="28"/>
      <w:szCs w:val="28"/>
      <w:lang w:val="en-US" w:eastAsia="en-US"/>
    </w:rPr>
  </w:style>
  <w:style w:type="paragraph" w:customStyle="1" w:styleId="CharChar5CharCharCharCharCharChar">
    <w:name w:val="Char Char5 Char Char Char Char Char Char"/>
    <w:basedOn w:val="Normal"/>
    <w:rsid w:val="0030515C"/>
    <w:pPr>
      <w:spacing w:line="240" w:lineRule="exact"/>
    </w:pPr>
    <w:rPr>
      <w:rFonts w:ascii="Arial" w:eastAsia="Times New Roman" w:hAnsi="Arial" w:cs="Arial"/>
      <w:sz w:val="20"/>
      <w:szCs w:val="20"/>
    </w:rPr>
  </w:style>
  <w:style w:type="paragraph" w:customStyle="1" w:styleId="ft3">
    <w:name w:val="ft3"/>
    <w:basedOn w:val="Normal"/>
    <w:rsid w:val="0030515C"/>
    <w:pPr>
      <w:spacing w:before="100" w:beforeAutospacing="1" w:after="100" w:afterAutospacing="1" w:line="240" w:lineRule="auto"/>
    </w:pPr>
    <w:rPr>
      <w:rFonts w:eastAsia="Times New Roman" w:cs="Times New Roman"/>
      <w:sz w:val="24"/>
      <w:szCs w:val="24"/>
    </w:rPr>
  </w:style>
  <w:style w:type="paragraph" w:customStyle="1" w:styleId="CharChar5CharCharCharChar">
    <w:name w:val="Char Char5 Char Char Char Char"/>
    <w:basedOn w:val="Normal"/>
    <w:rsid w:val="0030515C"/>
    <w:pPr>
      <w:spacing w:line="240" w:lineRule="exact"/>
    </w:pPr>
    <w:rPr>
      <w:rFonts w:ascii="Arial" w:eastAsia="Times New Roman" w:hAnsi="Arial" w:cs="Arial"/>
      <w:sz w:val="20"/>
      <w:szCs w:val="20"/>
    </w:rPr>
  </w:style>
  <w:style w:type="character" w:styleId="FollowedHyperlink">
    <w:name w:val="FollowedHyperlink"/>
    <w:rsid w:val="0030515C"/>
    <w:rPr>
      <w:color w:val="800080"/>
      <w:u w:val="single"/>
    </w:rPr>
  </w:style>
  <w:style w:type="character" w:customStyle="1" w:styleId="postcontrols">
    <w:name w:val="postcontrols"/>
    <w:basedOn w:val="DefaultParagraphFont"/>
    <w:rsid w:val="0030515C"/>
  </w:style>
  <w:style w:type="paragraph" w:customStyle="1" w:styleId="Chuong">
    <w:name w:val="Chuong"/>
    <w:rsid w:val="0030515C"/>
    <w:pPr>
      <w:spacing w:before="80" w:after="0" w:line="312" w:lineRule="auto"/>
      <w:jc w:val="center"/>
    </w:pPr>
    <w:rPr>
      <w:rFonts w:ascii=".VnHelvetIns" w:eastAsia="Times New Roman" w:hAnsi=".VnHelvetIns" w:cs="Times New Roman"/>
      <w:sz w:val="28"/>
      <w:szCs w:val="20"/>
    </w:rPr>
  </w:style>
  <w:style w:type="paragraph" w:customStyle="1" w:styleId="Muc11">
    <w:name w:val="Muc 1.1"/>
    <w:rsid w:val="0030515C"/>
    <w:pPr>
      <w:tabs>
        <w:tab w:val="left" w:pos="567"/>
      </w:tabs>
      <w:spacing w:before="240" w:after="0" w:line="312" w:lineRule="auto"/>
      <w:jc w:val="both"/>
    </w:pPr>
    <w:rPr>
      <w:rFonts w:ascii=".VnAvant" w:eastAsia="Times New Roman" w:hAnsi=".VnAvant" w:cs="Times New Roman"/>
      <w:b/>
      <w:sz w:val="27"/>
      <w:szCs w:val="20"/>
    </w:rPr>
  </w:style>
  <w:style w:type="paragraph" w:customStyle="1" w:styleId="Tenchuong">
    <w:name w:val="Ten chuong"/>
    <w:rsid w:val="0030515C"/>
    <w:pPr>
      <w:spacing w:before="80" w:after="0" w:line="312" w:lineRule="auto"/>
      <w:jc w:val="center"/>
    </w:pPr>
    <w:rPr>
      <w:rFonts w:ascii=".VnAvantH" w:eastAsia="Times New Roman" w:hAnsi=".VnAvantH" w:cs="Times New Roman"/>
      <w:b/>
      <w:sz w:val="28"/>
      <w:szCs w:val="20"/>
    </w:rPr>
  </w:style>
  <w:style w:type="character" w:customStyle="1" w:styleId="google-src-text1">
    <w:name w:val="google-src-text1"/>
    <w:basedOn w:val="DefaultParagraphFont"/>
    <w:rsid w:val="0030515C"/>
    <w:rPr>
      <w:vanish/>
      <w:webHidden w:val="0"/>
      <w:specVanish w:val="0"/>
    </w:rPr>
  </w:style>
  <w:style w:type="paragraph" w:customStyle="1" w:styleId="Muc1111">
    <w:name w:val="Muc 1.1.1.1"/>
    <w:rsid w:val="0030515C"/>
    <w:pPr>
      <w:spacing w:before="120" w:after="0" w:line="312" w:lineRule="auto"/>
      <w:jc w:val="both"/>
    </w:pPr>
    <w:rPr>
      <w:rFonts w:ascii=".VnArial Narrow" w:eastAsia="Times New Roman" w:hAnsi=".VnArial Narrow" w:cs="Times New Roman"/>
      <w:b/>
      <w:sz w:val="26"/>
      <w:szCs w:val="26"/>
    </w:rPr>
  </w:style>
  <w:style w:type="character" w:customStyle="1" w:styleId="spnmessagetext">
    <w:name w:val="spnmessagetext"/>
    <w:basedOn w:val="DefaultParagraphFont"/>
    <w:rsid w:val="0030515C"/>
  </w:style>
  <w:style w:type="paragraph" w:styleId="Subtitle">
    <w:name w:val="Subtitle"/>
    <w:aliases w:val="heading 2"/>
    <w:basedOn w:val="Normal"/>
    <w:link w:val="SubtitleChar"/>
    <w:qFormat/>
    <w:rsid w:val="0030515C"/>
    <w:pPr>
      <w:spacing w:after="0" w:line="240" w:lineRule="auto"/>
      <w:ind w:left="6480" w:firstLine="720"/>
    </w:pPr>
    <w:rPr>
      <w:rFonts w:ascii=".VnTimeH" w:eastAsia="Times New Roman" w:hAnsi=".VnTimeH" w:cs="Times New Roman"/>
      <w:i/>
      <w:iCs/>
      <w:sz w:val="28"/>
      <w:szCs w:val="24"/>
    </w:rPr>
  </w:style>
  <w:style w:type="character" w:customStyle="1" w:styleId="SubtitleChar">
    <w:name w:val="Subtitle Char"/>
    <w:aliases w:val="heading 2 Char"/>
    <w:basedOn w:val="DefaultParagraphFont"/>
    <w:link w:val="Subtitle"/>
    <w:rsid w:val="0030515C"/>
    <w:rPr>
      <w:rFonts w:ascii=".VnTimeH" w:eastAsia="Times New Roman" w:hAnsi=".VnTimeH" w:cs="Times New Roman"/>
      <w:i/>
      <w:iCs/>
      <w:sz w:val="28"/>
      <w:szCs w:val="24"/>
    </w:rPr>
  </w:style>
  <w:style w:type="paragraph" w:customStyle="1" w:styleId="StyleHeading2LatinVnTimeH">
    <w:name w:val="Style Heading 2 + (Latin) .VnTimeH"/>
    <w:basedOn w:val="Heading2"/>
    <w:link w:val="StyleHeading2LatinVnTimeHChar"/>
    <w:rsid w:val="0030515C"/>
    <w:pPr>
      <w:keepNext/>
      <w:widowControl/>
      <w:numPr>
        <w:ilvl w:val="0"/>
        <w:numId w:val="0"/>
      </w:numPr>
      <w:spacing w:before="0" w:after="0" w:line="360" w:lineRule="auto"/>
      <w:jc w:val="left"/>
    </w:pPr>
    <w:rPr>
      <w:rFonts w:ascii=".VnTime" w:hAnsi=".VnTime" w:cs="Arial"/>
      <w:snapToGrid w:val="0"/>
      <w:sz w:val="26"/>
    </w:rPr>
  </w:style>
  <w:style w:type="character" w:customStyle="1" w:styleId="StyleHeading2LatinVnTimeHChar">
    <w:name w:val="Style Heading 2 + (Latin) .VnTimeH Char"/>
    <w:link w:val="StyleHeading2LatinVnTimeH"/>
    <w:rsid w:val="0030515C"/>
    <w:rPr>
      <w:rFonts w:ascii=".VnTime" w:eastAsia="Times New Roman" w:hAnsi=".VnTime" w:cs="Arial"/>
      <w:b/>
      <w:bCs/>
      <w:i/>
      <w:iCs/>
      <w:snapToGrid w:val="0"/>
      <w:sz w:val="26"/>
      <w:szCs w:val="28"/>
    </w:rPr>
  </w:style>
  <w:style w:type="paragraph" w:customStyle="1" w:styleId="DefaultParagraphFontParaCharCharCharCharChar">
    <w:name w:val="Default Paragraph Font Para Char Char Char Char Char"/>
    <w:autoRedefine/>
    <w:rsid w:val="0030515C"/>
    <w:pPr>
      <w:tabs>
        <w:tab w:val="left" w:pos="1152"/>
      </w:tabs>
      <w:spacing w:before="120" w:after="120" w:line="312" w:lineRule="auto"/>
    </w:pPr>
    <w:rPr>
      <w:rFonts w:ascii="Arial" w:eastAsia="Times New Roman" w:hAnsi="Arial" w:cs="Arial"/>
      <w:sz w:val="26"/>
      <w:szCs w:val="26"/>
    </w:rPr>
  </w:style>
  <w:style w:type="character" w:customStyle="1" w:styleId="leadstorybold">
    <w:name w:val="lead_story_bold"/>
    <w:basedOn w:val="DefaultParagraphFont"/>
    <w:rsid w:val="0030515C"/>
  </w:style>
  <w:style w:type="paragraph" w:customStyle="1" w:styleId="TableParagraph">
    <w:name w:val="Table Paragraph"/>
    <w:basedOn w:val="Normal"/>
    <w:uiPriority w:val="1"/>
    <w:qFormat/>
    <w:rsid w:val="0030515C"/>
    <w:pPr>
      <w:widowControl w:val="0"/>
      <w:spacing w:after="0" w:line="240" w:lineRule="auto"/>
    </w:pPr>
    <w:rPr>
      <w:rFonts w:ascii="Calibri" w:eastAsia="Calibri" w:hAnsi="Calibri" w:cs="Times New Roman"/>
      <w:sz w:val="22"/>
    </w:rPr>
  </w:style>
  <w:style w:type="paragraph" w:customStyle="1" w:styleId="td2">
    <w:name w:val="td2"/>
    <w:basedOn w:val="Normal"/>
    <w:rsid w:val="0030515C"/>
    <w:pPr>
      <w:overflowPunct w:val="0"/>
      <w:autoSpaceDE w:val="0"/>
      <w:autoSpaceDN w:val="0"/>
      <w:adjustRightInd w:val="0"/>
      <w:spacing w:before="120" w:after="0" w:line="360" w:lineRule="auto"/>
      <w:jc w:val="both"/>
    </w:pPr>
    <w:rPr>
      <w:rFonts w:ascii=".VnTime" w:eastAsia="Times New Roman" w:hAnsi=".VnTime" w:cs="Times New Roman"/>
      <w:b/>
      <w:sz w:val="26"/>
      <w:szCs w:val="20"/>
    </w:rPr>
  </w:style>
  <w:style w:type="numbering" w:customStyle="1" w:styleId="StyleBulleted">
    <w:name w:val="Style Bulleted"/>
    <w:rsid w:val="0030515C"/>
    <w:pPr>
      <w:numPr>
        <w:numId w:val="4"/>
      </w:numPr>
    </w:pPr>
  </w:style>
  <w:style w:type="character" w:customStyle="1" w:styleId="f3s2c0l0w0r0">
    <w:name w:val="f3 s2 c0 l0 w0 r0"/>
    <w:basedOn w:val="DefaultParagraphFont"/>
    <w:rsid w:val="0030515C"/>
  </w:style>
  <w:style w:type="character" w:customStyle="1" w:styleId="f4">
    <w:name w:val="f4"/>
    <w:basedOn w:val="DefaultParagraphFont"/>
    <w:rsid w:val="0030515C"/>
  </w:style>
  <w:style w:type="character" w:customStyle="1" w:styleId="f7">
    <w:name w:val="f7"/>
    <w:basedOn w:val="DefaultParagraphFont"/>
    <w:rsid w:val="0030515C"/>
  </w:style>
  <w:style w:type="paragraph" w:customStyle="1" w:styleId="CharCharCharChar3">
    <w:name w:val="Char Char Char Char3"/>
    <w:basedOn w:val="Normal"/>
    <w:rsid w:val="0030515C"/>
    <w:pPr>
      <w:spacing w:after="0" w:line="240" w:lineRule="auto"/>
    </w:pPr>
    <w:rPr>
      <w:rFonts w:ascii="Arial" w:eastAsia="Times New Roman" w:hAnsi="Arial" w:cs="Times New Roman"/>
      <w:sz w:val="22"/>
      <w:szCs w:val="20"/>
      <w:lang w:val="en-AU"/>
    </w:rPr>
  </w:style>
  <w:style w:type="table" w:customStyle="1" w:styleId="LiBang1">
    <w:name w:val="Lưới Bảng1"/>
    <w:basedOn w:val="TableNormal"/>
    <w:next w:val="TableGrid"/>
    <w:uiPriority w:val="59"/>
    <w:rsid w:val="00B4011F"/>
    <w:pPr>
      <w:spacing w:after="0" w:line="240" w:lineRule="auto"/>
    </w:pPr>
    <w:rPr>
      <w:rFonts w:asciiTheme="minorHAnsi" w:eastAsia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Vanbnnidung">
    <w:name w:val="Van b?n n?i dung_"/>
    <w:link w:val="Vanbnnidung1"/>
    <w:locked/>
    <w:rsid w:val="008F6859"/>
    <w:rPr>
      <w:rFonts w:cs="Times New Roman"/>
      <w:spacing w:val="5"/>
      <w:sz w:val="25"/>
      <w:szCs w:val="25"/>
      <w:shd w:val="clear" w:color="auto" w:fill="FFFFFF"/>
    </w:rPr>
  </w:style>
  <w:style w:type="paragraph" w:customStyle="1" w:styleId="Vanbnnidung1">
    <w:name w:val="Van b?n n?i dung1"/>
    <w:basedOn w:val="Normal"/>
    <w:link w:val="Vanbnnidung"/>
    <w:rsid w:val="008F6859"/>
    <w:pPr>
      <w:widowControl w:val="0"/>
      <w:shd w:val="clear" w:color="auto" w:fill="FFFFFF"/>
      <w:spacing w:after="1500" w:line="240" w:lineRule="atLeast"/>
      <w:ind w:hanging="560"/>
      <w:jc w:val="center"/>
    </w:pPr>
    <w:rPr>
      <w:rFonts w:cs="Times New Roman"/>
      <w:spacing w:val="5"/>
      <w:sz w:val="25"/>
      <w:szCs w:val="25"/>
    </w:rPr>
  </w:style>
  <w:style w:type="character" w:customStyle="1" w:styleId="Vanbnnidung2">
    <w:name w:val="Van b?n n?i dung (2)_"/>
    <w:link w:val="Vanbnnidung20"/>
    <w:uiPriority w:val="99"/>
    <w:locked/>
    <w:rsid w:val="008F6859"/>
    <w:rPr>
      <w:rFonts w:cs="Times New Roman"/>
      <w:i/>
      <w:iCs/>
      <w:spacing w:val="-6"/>
      <w:sz w:val="25"/>
      <w:szCs w:val="25"/>
      <w:shd w:val="clear" w:color="auto" w:fill="FFFFFF"/>
    </w:rPr>
  </w:style>
  <w:style w:type="paragraph" w:customStyle="1" w:styleId="Vanbnnidung20">
    <w:name w:val="Van b?n n?i dung (2)"/>
    <w:basedOn w:val="Normal"/>
    <w:link w:val="Vanbnnidung2"/>
    <w:uiPriority w:val="99"/>
    <w:rsid w:val="008F6859"/>
    <w:pPr>
      <w:widowControl w:val="0"/>
      <w:shd w:val="clear" w:color="auto" w:fill="FFFFFF"/>
      <w:spacing w:before="660" w:after="1140" w:line="610" w:lineRule="exact"/>
      <w:jc w:val="center"/>
    </w:pPr>
    <w:rPr>
      <w:rFonts w:cs="Times New Roman"/>
      <w:i/>
      <w:iCs/>
      <w:spacing w:val="-6"/>
      <w:sz w:val="25"/>
      <w:szCs w:val="25"/>
    </w:rPr>
  </w:style>
  <w:style w:type="character" w:customStyle="1" w:styleId="longtext">
    <w:name w:val="long_text"/>
    <w:basedOn w:val="DefaultParagraphFont"/>
    <w:rsid w:val="008F6859"/>
  </w:style>
  <w:style w:type="paragraph" w:styleId="List2">
    <w:name w:val="List 2"/>
    <w:basedOn w:val="Normal"/>
    <w:rsid w:val="008F6859"/>
    <w:pPr>
      <w:spacing w:after="0" w:line="240" w:lineRule="auto"/>
      <w:ind w:left="720" w:hanging="360"/>
    </w:pPr>
    <w:rPr>
      <w:rFonts w:eastAsia="Times New Roman" w:cs="Times New Roman"/>
      <w:sz w:val="24"/>
      <w:szCs w:val="24"/>
    </w:rPr>
  </w:style>
  <w:style w:type="paragraph" w:styleId="ListContinue">
    <w:name w:val="List Continue"/>
    <w:basedOn w:val="Normal"/>
    <w:rsid w:val="008F6859"/>
    <w:pPr>
      <w:spacing w:after="120" w:line="240" w:lineRule="auto"/>
      <w:ind w:left="360"/>
    </w:pPr>
    <w:rPr>
      <w:rFonts w:eastAsia="Times New Roman" w:cs="Times New Roman"/>
      <w:sz w:val="24"/>
      <w:szCs w:val="24"/>
    </w:rPr>
  </w:style>
  <w:style w:type="paragraph" w:styleId="ListContinue2">
    <w:name w:val="List Continue 2"/>
    <w:basedOn w:val="Normal"/>
    <w:rsid w:val="008F6859"/>
    <w:pPr>
      <w:spacing w:after="120" w:line="240" w:lineRule="auto"/>
      <w:ind w:left="720"/>
    </w:pPr>
    <w:rPr>
      <w:rFonts w:eastAsia="Times New Roman" w:cs="Times New Roman"/>
      <w:sz w:val="24"/>
      <w:szCs w:val="24"/>
    </w:rPr>
  </w:style>
  <w:style w:type="paragraph" w:styleId="BodyTextFirstIndent">
    <w:name w:val="Body Text First Indent"/>
    <w:basedOn w:val="BodyText"/>
    <w:link w:val="BodyTextFirstIndentChar"/>
    <w:rsid w:val="008F6859"/>
    <w:pPr>
      <w:ind w:firstLine="210"/>
    </w:pPr>
  </w:style>
  <w:style w:type="character" w:customStyle="1" w:styleId="BodyTextFirstIndentChar">
    <w:name w:val="Body Text First Indent Char"/>
    <w:basedOn w:val="BodyTextChar"/>
    <w:link w:val="BodyTextFirstIndent"/>
    <w:rsid w:val="008F6859"/>
    <w:rPr>
      <w:rFonts w:eastAsia="Times New Roman" w:cs="Times New Roman"/>
      <w:sz w:val="24"/>
      <w:szCs w:val="24"/>
    </w:rPr>
  </w:style>
  <w:style w:type="character" w:customStyle="1" w:styleId="MTDisplayEquationChar">
    <w:name w:val="MTDisplayEquation Char"/>
    <w:link w:val="MTDisplayEquation"/>
    <w:locked/>
    <w:rsid w:val="008F6859"/>
    <w:rPr>
      <w:rFonts w:eastAsia="Times New Roman" w:cs="Times New Roman"/>
      <w:sz w:val="28"/>
      <w:szCs w:val="24"/>
    </w:rPr>
  </w:style>
  <w:style w:type="character" w:styleId="HTMLCite">
    <w:name w:val="HTML Cite"/>
    <w:rsid w:val="008F6859"/>
    <w:rPr>
      <w:i/>
      <w:iCs/>
    </w:rPr>
  </w:style>
  <w:style w:type="character" w:customStyle="1" w:styleId="MTEquationSection">
    <w:name w:val="MTEquationSection"/>
    <w:rsid w:val="008F6859"/>
    <w:rPr>
      <w:rFonts w:ascii="Times New Roman" w:hAnsi="Times New Roman"/>
      <w:b/>
      <w:vanish/>
      <w:color w:val="FF0000"/>
      <w:sz w:val="26"/>
    </w:rPr>
  </w:style>
  <w:style w:type="numbering" w:customStyle="1" w:styleId="NoList1">
    <w:name w:val="No List1"/>
    <w:next w:val="NoList"/>
    <w:semiHidden/>
    <w:unhideWhenUsed/>
    <w:rsid w:val="008F6859"/>
  </w:style>
  <w:style w:type="character" w:customStyle="1" w:styleId="fontstyle21">
    <w:name w:val="fontstyle21"/>
    <w:rsid w:val="008F6859"/>
    <w:rPr>
      <w:rFonts w:ascii="CMR8" w:hAnsi="CMR8" w:hint="default"/>
      <w:b w:val="0"/>
      <w:bCs w:val="0"/>
      <w:i w:val="0"/>
      <w:iCs w:val="0"/>
      <w:color w:val="000000"/>
      <w:sz w:val="16"/>
      <w:szCs w:val="16"/>
    </w:rPr>
  </w:style>
  <w:style w:type="character" w:customStyle="1" w:styleId="fontstyle31">
    <w:name w:val="fontstyle31"/>
    <w:rsid w:val="008F6859"/>
    <w:rPr>
      <w:rFonts w:ascii="CMMI8" w:hAnsi="CMMI8" w:hint="default"/>
      <w:b w:val="0"/>
      <w:bCs w:val="0"/>
      <w:i/>
      <w:iCs/>
      <w:color w:val="000000"/>
      <w:sz w:val="16"/>
      <w:szCs w:val="16"/>
    </w:rPr>
  </w:style>
  <w:style w:type="character" w:customStyle="1" w:styleId="fontstyle41">
    <w:name w:val="fontstyle41"/>
    <w:rsid w:val="008F6859"/>
    <w:rPr>
      <w:rFonts w:ascii="CMMI6" w:hAnsi="CMMI6" w:hint="default"/>
      <w:b w:val="0"/>
      <w:bCs w:val="0"/>
      <w:i/>
      <w:iCs/>
      <w:color w:val="000000"/>
      <w:sz w:val="12"/>
      <w:szCs w:val="12"/>
    </w:rPr>
  </w:style>
  <w:style w:type="paragraph" w:customStyle="1" w:styleId="bng">
    <w:name w:val="bảng"/>
    <w:basedOn w:val="Normal"/>
    <w:link w:val="bngChar"/>
    <w:qFormat/>
    <w:rsid w:val="008F6859"/>
    <w:pPr>
      <w:spacing w:before="120" w:after="120" w:line="300" w:lineRule="auto"/>
      <w:jc w:val="center"/>
    </w:pPr>
    <w:rPr>
      <w:rFonts w:eastAsia="PMingLiU" w:cs="Times New Roman"/>
      <w:b/>
      <w:i/>
      <w:color w:val="000000"/>
      <w:sz w:val="24"/>
      <w:szCs w:val="24"/>
      <w:lang w:val="en-GB" w:eastAsia="zh-TW"/>
    </w:rPr>
  </w:style>
  <w:style w:type="paragraph" w:customStyle="1" w:styleId="Hnh">
    <w:name w:val="Hình"/>
    <w:basedOn w:val="bng"/>
    <w:autoRedefine/>
    <w:qFormat/>
    <w:rsid w:val="008F6859"/>
    <w:pPr>
      <w:spacing w:before="0" w:after="0"/>
    </w:pPr>
  </w:style>
  <w:style w:type="character" w:customStyle="1" w:styleId="bngChar">
    <w:name w:val="bảng Char"/>
    <w:link w:val="bng"/>
    <w:rsid w:val="008F6859"/>
    <w:rPr>
      <w:rFonts w:eastAsia="PMingLiU" w:cs="Times New Roman"/>
      <w:b/>
      <w:i/>
      <w:color w:val="000000"/>
      <w:sz w:val="24"/>
      <w:szCs w:val="24"/>
      <w:lang w:val="en-GB" w:eastAsia="zh-TW"/>
    </w:rPr>
  </w:style>
  <w:style w:type="character" w:customStyle="1" w:styleId="Bodytext21">
    <w:name w:val="Body text (2)_"/>
    <w:link w:val="Bodytext22"/>
    <w:uiPriority w:val="99"/>
    <w:locked/>
    <w:rsid w:val="008F6859"/>
    <w:rPr>
      <w:rFonts w:eastAsia="Calibri"/>
      <w:shd w:val="clear" w:color="auto" w:fill="FFFFFF"/>
    </w:rPr>
  </w:style>
  <w:style w:type="paragraph" w:customStyle="1" w:styleId="Bodytext22">
    <w:name w:val="Body text (2)"/>
    <w:basedOn w:val="Normal"/>
    <w:link w:val="Bodytext21"/>
    <w:uiPriority w:val="99"/>
    <w:rsid w:val="008F6859"/>
    <w:pPr>
      <w:widowControl w:val="0"/>
      <w:shd w:val="clear" w:color="auto" w:fill="FFFFFF"/>
      <w:spacing w:after="0" w:line="240" w:lineRule="auto"/>
    </w:pPr>
    <w:rPr>
      <w:rFonts w:eastAsia="Calibri"/>
    </w:rPr>
  </w:style>
  <w:style w:type="character" w:customStyle="1" w:styleId="Heading11">
    <w:name w:val="Heading #1_"/>
    <w:link w:val="Heading12"/>
    <w:locked/>
    <w:rsid w:val="008F6859"/>
    <w:rPr>
      <w:rFonts w:eastAsia="Calibri"/>
      <w:b/>
      <w:sz w:val="28"/>
      <w:shd w:val="clear" w:color="auto" w:fill="FFFFFF"/>
    </w:rPr>
  </w:style>
  <w:style w:type="paragraph" w:customStyle="1" w:styleId="Heading12">
    <w:name w:val="Heading #1"/>
    <w:basedOn w:val="Normal"/>
    <w:link w:val="Heading11"/>
    <w:autoRedefine/>
    <w:rsid w:val="008F6859"/>
    <w:pPr>
      <w:widowControl w:val="0"/>
      <w:shd w:val="clear" w:color="auto" w:fill="FFFFFF"/>
      <w:spacing w:after="0" w:line="312" w:lineRule="auto"/>
      <w:jc w:val="center"/>
      <w:outlineLvl w:val="0"/>
    </w:pPr>
    <w:rPr>
      <w:rFonts w:eastAsia="Calibri"/>
      <w:b/>
      <w:sz w:val="28"/>
    </w:rPr>
  </w:style>
  <w:style w:type="character" w:customStyle="1" w:styleId="author">
    <w:name w:val="author"/>
    <w:basedOn w:val="DefaultParagraphFont"/>
    <w:rsid w:val="008F6859"/>
  </w:style>
  <w:style w:type="character" w:customStyle="1" w:styleId="author-name">
    <w:name w:val="author-name"/>
    <w:basedOn w:val="DefaultParagraphFont"/>
    <w:rsid w:val="008F6859"/>
  </w:style>
  <w:style w:type="character" w:customStyle="1" w:styleId="nowrap">
    <w:name w:val="nowrap"/>
    <w:basedOn w:val="DefaultParagraphFont"/>
    <w:rsid w:val="008F6859"/>
  </w:style>
  <w:style w:type="character" w:customStyle="1" w:styleId="wd-jnl-art-breadcrumb-vol">
    <w:name w:val="wd-jnl-art-breadcrumb-vol"/>
    <w:basedOn w:val="DefaultParagraphFont"/>
    <w:rsid w:val="008F6859"/>
  </w:style>
  <w:style w:type="character" w:customStyle="1" w:styleId="wd-jnl-art-breadcrumb-issue">
    <w:name w:val="wd-jnl-art-breadcrumb-issue"/>
    <w:basedOn w:val="DefaultParagraphFont"/>
    <w:rsid w:val="008F6859"/>
  </w:style>
  <w:style w:type="character" w:customStyle="1" w:styleId="wd-jnl-art-breadcrumb-title">
    <w:name w:val="wd-jnl-art-breadcrumb-title"/>
    <w:basedOn w:val="DefaultParagraphFont"/>
    <w:rsid w:val="008F6859"/>
  </w:style>
  <w:style w:type="character" w:customStyle="1" w:styleId="UnresolvedMention1">
    <w:name w:val="Unresolved Mention1"/>
    <w:basedOn w:val="DefaultParagraphFont"/>
    <w:uiPriority w:val="99"/>
    <w:semiHidden/>
    <w:unhideWhenUsed/>
    <w:rsid w:val="00EA19DD"/>
    <w:rPr>
      <w:color w:val="808080"/>
      <w:shd w:val="clear" w:color="auto" w:fill="E6E6E6"/>
    </w:rPr>
  </w:style>
  <w:style w:type="paragraph" w:customStyle="1" w:styleId="Char1CharCharChar1CharCharChar">
    <w:name w:val="Char1 Char Char Char1 Char Char Char"/>
    <w:basedOn w:val="Normal"/>
    <w:rsid w:val="00592DE5"/>
    <w:pPr>
      <w:pageBreakBefore/>
      <w:spacing w:before="100" w:beforeAutospacing="1" w:after="100" w:afterAutospacing="1" w:line="240" w:lineRule="auto"/>
      <w:jc w:val="both"/>
    </w:pPr>
    <w:rPr>
      <w:rFonts w:ascii="Tahoma" w:eastAsia="Times New Roman" w:hAnsi="Tahoma" w:cs="Times New Roman"/>
      <w:sz w:val="20"/>
      <w:szCs w:val="20"/>
    </w:rPr>
  </w:style>
  <w:style w:type="table" w:customStyle="1" w:styleId="TableGrid1">
    <w:name w:val="Table Grid1"/>
    <w:basedOn w:val="TableNormal"/>
    <w:uiPriority w:val="99"/>
    <w:rsid w:val="00592DE5"/>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rsid w:val="00592DE5"/>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rsid w:val="00592DE5"/>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B44CE4"/>
  </w:style>
  <w:style w:type="paragraph" w:customStyle="1" w:styleId="Phan3">
    <w:name w:val="Phan 3"/>
    <w:basedOn w:val="Normal"/>
    <w:rsid w:val="00B44CE4"/>
    <w:pPr>
      <w:spacing w:after="0" w:line="360" w:lineRule="auto"/>
      <w:jc w:val="both"/>
    </w:pPr>
    <w:rPr>
      <w:rFonts w:eastAsia="Times New Roman" w:cs="Times New Roman"/>
      <w:b/>
      <w:i/>
      <w:sz w:val="28"/>
      <w:szCs w:val="28"/>
      <w:lang w:val="af-ZA"/>
    </w:rPr>
  </w:style>
  <w:style w:type="paragraph" w:customStyle="1" w:styleId="FigureTitle1">
    <w:name w:val="Figure Title1"/>
    <w:basedOn w:val="Normal"/>
    <w:rsid w:val="00B44CE4"/>
    <w:pPr>
      <w:suppressAutoHyphens/>
      <w:spacing w:after="0" w:line="360" w:lineRule="auto"/>
      <w:jc w:val="center"/>
      <w:outlineLvl w:val="0"/>
    </w:pPr>
    <w:rPr>
      <w:rFonts w:eastAsia="PMingLiU" w:cs="Times New Roman"/>
      <w:noProof/>
      <w:sz w:val="24"/>
      <w:szCs w:val="24"/>
      <w:lang w:eastAsia="ar-SA"/>
    </w:rPr>
  </w:style>
  <w:style w:type="character" w:customStyle="1" w:styleId="f5">
    <w:name w:val="f5"/>
    <w:basedOn w:val="DefaultParagraphFont"/>
    <w:rsid w:val="00B44CE4"/>
  </w:style>
  <w:style w:type="paragraph" w:customStyle="1" w:styleId="ft1">
    <w:name w:val="ft1"/>
    <w:basedOn w:val="Normal"/>
    <w:rsid w:val="00B44CE4"/>
    <w:pPr>
      <w:spacing w:before="100" w:beforeAutospacing="1" w:after="100" w:afterAutospacing="1" w:line="240" w:lineRule="auto"/>
    </w:pPr>
    <w:rPr>
      <w:rFonts w:eastAsia="Times New Roman" w:cs="Times New Roman"/>
      <w:sz w:val="24"/>
      <w:szCs w:val="24"/>
    </w:rPr>
  </w:style>
  <w:style w:type="paragraph" w:customStyle="1" w:styleId="n">
    <w:name w:val="n"/>
    <w:basedOn w:val="Normal"/>
    <w:qFormat/>
    <w:rsid w:val="00B44CE4"/>
    <w:pPr>
      <w:spacing w:before="120" w:after="0" w:line="312" w:lineRule="auto"/>
      <w:jc w:val="right"/>
    </w:pPr>
    <w:rPr>
      <w:rFonts w:eastAsia="Arial" w:cs="Times New Roman"/>
      <w:i/>
      <w:sz w:val="26"/>
      <w:szCs w:val="26"/>
      <w:lang w:val="vi-VN"/>
    </w:rPr>
  </w:style>
  <w:style w:type="paragraph" w:styleId="Quote">
    <w:name w:val="Quote"/>
    <w:aliases w:val="heading 5"/>
    <w:basedOn w:val="Normal"/>
    <w:next w:val="Normal"/>
    <w:link w:val="QuoteChar"/>
    <w:uiPriority w:val="29"/>
    <w:qFormat/>
    <w:rsid w:val="00B44CE4"/>
    <w:pPr>
      <w:spacing w:after="0" w:line="312" w:lineRule="auto"/>
      <w:jc w:val="both"/>
    </w:pPr>
    <w:rPr>
      <w:rFonts w:eastAsia="Times New Roman" w:cs="Times New Roman"/>
      <w:iCs/>
      <w:color w:val="000000"/>
      <w:sz w:val="26"/>
      <w:szCs w:val="24"/>
    </w:rPr>
  </w:style>
  <w:style w:type="character" w:customStyle="1" w:styleId="QuoteChar">
    <w:name w:val="Quote Char"/>
    <w:aliases w:val="heading 5 Char"/>
    <w:basedOn w:val="DefaultParagraphFont"/>
    <w:link w:val="Quote"/>
    <w:uiPriority w:val="29"/>
    <w:rsid w:val="00B44CE4"/>
    <w:rPr>
      <w:rFonts w:eastAsia="Times New Roman" w:cs="Times New Roman"/>
      <w:iCs/>
      <w:color w:val="000000"/>
      <w:sz w:val="26"/>
      <w:szCs w:val="24"/>
    </w:rPr>
  </w:style>
  <w:style w:type="paragraph" w:customStyle="1" w:styleId="DefaultParagraphFontParaCharCharCharCharCharCharChar">
    <w:name w:val="Default Paragraph Font Para Char Char Char Char Char Char Char"/>
    <w:basedOn w:val="Normal"/>
    <w:rsid w:val="00B44CE4"/>
    <w:pPr>
      <w:spacing w:line="240" w:lineRule="exact"/>
    </w:pPr>
    <w:rPr>
      <w:rFonts w:ascii="Verdana" w:eastAsia="Times New Roman" w:hAnsi="Verdana" w:cs="Times New Roman"/>
      <w:sz w:val="20"/>
      <w:szCs w:val="20"/>
    </w:rPr>
  </w:style>
  <w:style w:type="paragraph" w:customStyle="1" w:styleId="body-text">
    <w:name w:val="body-text"/>
    <w:basedOn w:val="Normal"/>
    <w:rsid w:val="00B44CE4"/>
    <w:pPr>
      <w:spacing w:before="100" w:beforeAutospacing="1" w:after="100" w:afterAutospacing="1" w:line="240" w:lineRule="auto"/>
    </w:pPr>
    <w:rPr>
      <w:rFonts w:eastAsia="Times New Roman" w:cs="Times New Roman"/>
      <w:sz w:val="24"/>
      <w:szCs w:val="24"/>
    </w:rPr>
  </w:style>
  <w:style w:type="character" w:customStyle="1" w:styleId="Bodytext1">
    <w:name w:val="Body text_"/>
    <w:link w:val="BodyText6"/>
    <w:rsid w:val="00B44CE4"/>
    <w:rPr>
      <w:rFonts w:ascii="Times New Roman" w:eastAsia="Times New Roman" w:hAnsi="Times New Roman" w:cs="Times New Roman"/>
      <w:b w:val="0"/>
      <w:bCs w:val="0"/>
      <w:i w:val="0"/>
      <w:iCs w:val="0"/>
      <w:smallCaps w:val="0"/>
      <w:strike w:val="0"/>
      <w:sz w:val="27"/>
      <w:szCs w:val="27"/>
      <w:u w:val="none"/>
    </w:rPr>
  </w:style>
  <w:style w:type="paragraph" w:customStyle="1" w:styleId="15Trongbng">
    <w:name w:val="15. Trong bảng"/>
    <w:basedOn w:val="15Bntrongbng"/>
    <w:qFormat/>
    <w:rsid w:val="000F62D3"/>
  </w:style>
  <w:style w:type="paragraph" w:customStyle="1" w:styleId="Binhthng3">
    <w:name w:val="Bình thường3"/>
    <w:basedOn w:val="Normal"/>
    <w:rsid w:val="003C489A"/>
    <w:pPr>
      <w:spacing w:before="100" w:beforeAutospacing="1" w:after="100" w:afterAutospacing="1" w:line="240" w:lineRule="auto"/>
    </w:pPr>
    <w:rPr>
      <w:rFonts w:eastAsia="Times New Roman" w:cs="Times New Roman"/>
      <w:sz w:val="24"/>
      <w:szCs w:val="24"/>
    </w:rPr>
  </w:style>
  <w:style w:type="paragraph" w:customStyle="1" w:styleId="TableContents">
    <w:name w:val="Table Contents"/>
    <w:basedOn w:val="Normal"/>
    <w:uiPriority w:val="99"/>
    <w:rsid w:val="003C489A"/>
    <w:pPr>
      <w:widowControl w:val="0"/>
      <w:suppressLineNumbers/>
      <w:suppressAutoHyphens/>
      <w:spacing w:after="0" w:line="240" w:lineRule="auto"/>
    </w:pPr>
    <w:rPr>
      <w:rFonts w:ascii="Liberation Serif" w:eastAsia="Droid Sans Fallback" w:hAnsi="Liberation Serif" w:cs="FreeSans"/>
      <w:sz w:val="24"/>
      <w:szCs w:val="24"/>
      <w:lang w:eastAsia="zh-CN" w:bidi="hi-IN"/>
    </w:rPr>
  </w:style>
  <w:style w:type="character" w:customStyle="1" w:styleId="updated-short-citation1">
    <w:name w:val="updated-short-citation1"/>
    <w:rsid w:val="003C489A"/>
    <w:rPr>
      <w:i w:val="0"/>
      <w:iCs w:val="0"/>
    </w:rPr>
  </w:style>
  <w:style w:type="paragraph" w:customStyle="1" w:styleId="021Chthchtntcgi">
    <w:name w:val="021. Chú thích tên tác giả"/>
    <w:basedOn w:val="FootnoteText"/>
    <w:qFormat/>
    <w:rsid w:val="00F07FEE"/>
    <w:pPr>
      <w:tabs>
        <w:tab w:val="left" w:pos="567"/>
      </w:tabs>
      <w:spacing w:line="276" w:lineRule="auto"/>
      <w:ind w:firstLine="0"/>
    </w:pPr>
    <w:rPr>
      <w:i/>
    </w:rPr>
  </w:style>
  <w:style w:type="paragraph" w:styleId="Revision">
    <w:name w:val="Revision"/>
    <w:hidden/>
    <w:uiPriority w:val="99"/>
    <w:semiHidden/>
    <w:rsid w:val="00DB7624"/>
    <w:pPr>
      <w:spacing w:after="0" w:line="240" w:lineRule="auto"/>
    </w:pPr>
  </w:style>
  <w:style w:type="paragraph" w:customStyle="1" w:styleId="node">
    <w:name w:val="node"/>
    <w:basedOn w:val="Normal"/>
    <w:rsid w:val="00B74F44"/>
    <w:pPr>
      <w:spacing w:before="100" w:beforeAutospacing="1" w:after="100" w:afterAutospacing="1" w:line="240" w:lineRule="auto"/>
    </w:pPr>
    <w:rPr>
      <w:rFonts w:eastAsia="Times New Roman" w:cs="Times New Roman"/>
      <w:sz w:val="24"/>
      <w:szCs w:val="24"/>
      <w:lang w:val="vi-VN" w:eastAsia="vi-VN"/>
    </w:rPr>
  </w:style>
  <w:style w:type="character" w:customStyle="1" w:styleId="fftimenewsromanfs12pt1">
    <w:name w:val="ff_time_news_roman_fs_12pt1"/>
    <w:rsid w:val="00B74F44"/>
    <w:rPr>
      <w:rFonts w:ascii="Times New Roman" w:hAnsi="Times New Roman" w:cs="Times New Roman" w:hint="default"/>
      <w:sz w:val="24"/>
      <w:szCs w:val="24"/>
    </w:rPr>
  </w:style>
  <w:style w:type="character" w:styleId="SubtleEmphasis">
    <w:name w:val="Subtle Emphasis"/>
    <w:uiPriority w:val="19"/>
    <w:qFormat/>
    <w:rsid w:val="00B74F44"/>
    <w:rPr>
      <w:i/>
      <w:iCs/>
      <w:color w:val="808080"/>
    </w:rPr>
  </w:style>
  <w:style w:type="character" w:customStyle="1" w:styleId="A4">
    <w:name w:val="A4"/>
    <w:rsid w:val="00B74F44"/>
    <w:rPr>
      <w:rFonts w:ascii="Times New Roman" w:hAnsi="Times New Roman"/>
      <w:color w:val="000000"/>
      <w:sz w:val="23"/>
      <w:szCs w:val="23"/>
    </w:rPr>
  </w:style>
  <w:style w:type="character" w:customStyle="1" w:styleId="vietadtextlink">
    <w:name w:val="vietadtextlink"/>
    <w:rsid w:val="00B74F44"/>
  </w:style>
  <w:style w:type="paragraph" w:customStyle="1" w:styleId="Pa2">
    <w:name w:val="Pa2"/>
    <w:basedOn w:val="Normal"/>
    <w:next w:val="Normal"/>
    <w:rsid w:val="00B74F44"/>
    <w:pPr>
      <w:autoSpaceDE w:val="0"/>
      <w:autoSpaceDN w:val="0"/>
      <w:adjustRightInd w:val="0"/>
      <w:spacing w:after="0" w:line="201" w:lineRule="atLeast"/>
    </w:pPr>
    <w:rPr>
      <w:rFonts w:ascii="Arial" w:hAnsi="Arial" w:cs="Times New Roman"/>
      <w:sz w:val="24"/>
      <w:szCs w:val="24"/>
      <w:lang w:eastAsia="zh-CN"/>
    </w:rPr>
  </w:style>
  <w:style w:type="character" w:customStyle="1" w:styleId="A6">
    <w:name w:val="A6"/>
    <w:rsid w:val="00B74F44"/>
    <w:rPr>
      <w:rFonts w:cs="Arial"/>
      <w:color w:val="000000"/>
    </w:rPr>
  </w:style>
  <w:style w:type="paragraph" w:customStyle="1" w:styleId="bodytext4">
    <w:name w:val="body_text"/>
    <w:basedOn w:val="Normal"/>
    <w:rsid w:val="00B74F44"/>
    <w:pPr>
      <w:spacing w:before="100" w:beforeAutospacing="1" w:after="100" w:afterAutospacing="1" w:line="240" w:lineRule="auto"/>
    </w:pPr>
    <w:rPr>
      <w:rFonts w:eastAsia="Times New Roman" w:cs="Times New Roman"/>
      <w:sz w:val="24"/>
      <w:szCs w:val="24"/>
    </w:rPr>
  </w:style>
  <w:style w:type="paragraph" w:customStyle="1" w:styleId="Normal1">
    <w:name w:val="Normal1"/>
    <w:basedOn w:val="Normal"/>
    <w:link w:val="normalChar"/>
    <w:rsid w:val="00B74F44"/>
    <w:pPr>
      <w:spacing w:before="100" w:beforeAutospacing="1" w:after="100" w:afterAutospacing="1" w:line="240" w:lineRule="auto"/>
      <w:jc w:val="both"/>
    </w:pPr>
    <w:rPr>
      <w:rFonts w:eastAsia="Times New Roman" w:cs="Times New Roman"/>
      <w:color w:val="000000"/>
      <w:sz w:val="24"/>
      <w:szCs w:val="24"/>
    </w:rPr>
  </w:style>
  <w:style w:type="character" w:customStyle="1" w:styleId="normalChar">
    <w:name w:val="normal Char"/>
    <w:link w:val="Normal1"/>
    <w:rsid w:val="00B74F44"/>
    <w:rPr>
      <w:rFonts w:eastAsia="Times New Roman" w:cs="Times New Roman"/>
      <w:color w:val="000000"/>
      <w:sz w:val="24"/>
      <w:szCs w:val="24"/>
    </w:rPr>
  </w:style>
  <w:style w:type="paragraph" w:customStyle="1" w:styleId="Normal2">
    <w:name w:val="Normal+2"/>
    <w:basedOn w:val="Default"/>
    <w:next w:val="Default"/>
    <w:uiPriority w:val="99"/>
    <w:rsid w:val="00B74F44"/>
    <w:rPr>
      <w:rFonts w:eastAsiaTheme="minorEastAsia"/>
      <w:color w:val="auto"/>
    </w:rPr>
  </w:style>
  <w:style w:type="paragraph" w:customStyle="1" w:styleId="colorfullist-accent11">
    <w:name w:val="colorfullist-accent11"/>
    <w:basedOn w:val="Normal"/>
    <w:rsid w:val="00B74F44"/>
    <w:pPr>
      <w:spacing w:before="100" w:beforeAutospacing="1" w:after="100" w:afterAutospacing="1" w:line="240" w:lineRule="auto"/>
    </w:pPr>
    <w:rPr>
      <w:rFonts w:eastAsia="Times New Roman" w:cs="Times New Roman"/>
      <w:sz w:val="24"/>
      <w:szCs w:val="24"/>
    </w:rPr>
  </w:style>
  <w:style w:type="paragraph" w:customStyle="1" w:styleId="CharChar2CharCharCharCharCharChar1">
    <w:name w:val="Char Char2 Char Char Char Char Char Char1"/>
    <w:aliases w:val=" Char Char2 Char Char Char Char Char Char Char Char Char Char"/>
    <w:basedOn w:val="Normal"/>
    <w:rsid w:val="00B74F44"/>
    <w:pPr>
      <w:tabs>
        <w:tab w:val="left" w:pos="709"/>
      </w:tabs>
      <w:spacing w:after="0" w:line="240" w:lineRule="auto"/>
    </w:pPr>
    <w:rPr>
      <w:rFonts w:ascii="Tahoma" w:eastAsia="Times New Roman" w:hAnsi="Tahoma" w:cs="Times New Roman"/>
      <w:sz w:val="28"/>
      <w:szCs w:val="28"/>
      <w:lang w:val="pl-PL" w:eastAsia="pl-PL"/>
    </w:rPr>
  </w:style>
  <w:style w:type="paragraph" w:styleId="TOC4">
    <w:name w:val="toc 4"/>
    <w:basedOn w:val="Normal"/>
    <w:qFormat/>
    <w:rsid w:val="00B74F44"/>
    <w:pPr>
      <w:widowControl w:val="0"/>
      <w:spacing w:before="145" w:after="0" w:line="240" w:lineRule="auto"/>
      <w:ind w:left="1154" w:hanging="583"/>
    </w:pPr>
    <w:rPr>
      <w:rFonts w:eastAsia="Times New Roman" w:cs="Times New Roman"/>
      <w:sz w:val="26"/>
      <w:szCs w:val="26"/>
    </w:rPr>
  </w:style>
  <w:style w:type="paragraph" w:styleId="TOC5">
    <w:name w:val="toc 5"/>
    <w:basedOn w:val="Normal"/>
    <w:link w:val="TOC5Char"/>
    <w:qFormat/>
    <w:rsid w:val="00B74F44"/>
    <w:pPr>
      <w:widowControl w:val="0"/>
      <w:spacing w:before="44" w:after="0" w:line="240" w:lineRule="auto"/>
      <w:ind w:left="681"/>
    </w:pPr>
    <w:rPr>
      <w:rFonts w:eastAsia="Times New Roman" w:cs="Times New Roman"/>
      <w:sz w:val="26"/>
      <w:szCs w:val="26"/>
    </w:rPr>
  </w:style>
  <w:style w:type="character" w:customStyle="1" w:styleId="listnewsviewarticlecontentcontent">
    <w:name w:val="listnews_viewarticlecontent_content"/>
    <w:basedOn w:val="DefaultParagraphFont"/>
    <w:rsid w:val="00B74F44"/>
  </w:style>
  <w:style w:type="paragraph" w:customStyle="1" w:styleId="body1">
    <w:name w:val="body1"/>
    <w:basedOn w:val="Normal"/>
    <w:link w:val="body1Char"/>
    <w:qFormat/>
    <w:rsid w:val="005F31A7"/>
    <w:pPr>
      <w:autoSpaceDE w:val="0"/>
      <w:autoSpaceDN w:val="0"/>
      <w:adjustRightInd w:val="0"/>
      <w:spacing w:before="80" w:after="80" w:line="312" w:lineRule="auto"/>
      <w:jc w:val="both"/>
    </w:pPr>
    <w:rPr>
      <w:rFonts w:eastAsia="Times New Roman" w:cs="Times New Roman"/>
      <w:sz w:val="22"/>
    </w:rPr>
  </w:style>
  <w:style w:type="character" w:customStyle="1" w:styleId="body1Char">
    <w:name w:val="body1 Char"/>
    <w:link w:val="body1"/>
    <w:rsid w:val="005F31A7"/>
    <w:rPr>
      <w:rFonts w:eastAsia="Times New Roman" w:cs="Times New Roman"/>
      <w:sz w:val="22"/>
    </w:rPr>
  </w:style>
  <w:style w:type="paragraph" w:customStyle="1" w:styleId="2">
    <w:name w:val="2"/>
    <w:basedOn w:val="BodyText"/>
    <w:link w:val="2Char"/>
    <w:qFormat/>
    <w:rsid w:val="007D2B57"/>
    <w:pPr>
      <w:spacing w:after="0" w:line="360" w:lineRule="auto"/>
      <w:jc w:val="both"/>
      <w:outlineLvl w:val="0"/>
    </w:pPr>
    <w:rPr>
      <w:b/>
      <w:bCs/>
      <w:sz w:val="26"/>
      <w:szCs w:val="26"/>
      <w:lang w:val="vi-VN" w:eastAsia="x-none"/>
    </w:rPr>
  </w:style>
  <w:style w:type="character" w:customStyle="1" w:styleId="NormalWebChar1">
    <w:name w:val="Normal (Web) Char1"/>
    <w:aliases w:val="Normal (Web) Char Char,표준 (웹) Char"/>
    <w:uiPriority w:val="99"/>
    <w:locked/>
    <w:rsid w:val="007D2B57"/>
    <w:rPr>
      <w:rFonts w:ascii="Times New Roman" w:eastAsia="Times New Roman" w:hAnsi="Times New Roman" w:cs="Times New Roman"/>
      <w:sz w:val="24"/>
      <w:szCs w:val="24"/>
    </w:rPr>
  </w:style>
  <w:style w:type="table" w:styleId="LightShading">
    <w:name w:val="Light Shading"/>
    <w:basedOn w:val="TableNormal"/>
    <w:uiPriority w:val="60"/>
    <w:rsid w:val="007D2B57"/>
    <w:pPr>
      <w:spacing w:after="0" w:line="240" w:lineRule="auto"/>
      <w:ind w:right="91"/>
      <w:jc w:val="both"/>
    </w:pPr>
    <w:rPr>
      <w:rFonts w:asciiTheme="minorHAnsi" w:eastAsiaTheme="minorHAnsi" w:hAnsiTheme="minorHAnsi"/>
      <w:color w:val="000000" w:themeColor="text1" w:themeShade="BF"/>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5">
    <w:name w:val="5"/>
    <w:basedOn w:val="Normal"/>
    <w:link w:val="5Char"/>
    <w:autoRedefine/>
    <w:qFormat/>
    <w:rsid w:val="00032007"/>
    <w:pPr>
      <w:widowControl w:val="0"/>
      <w:spacing w:after="0" w:line="276" w:lineRule="auto"/>
      <w:ind w:firstLine="567"/>
      <w:jc w:val="right"/>
    </w:pPr>
    <w:rPr>
      <w:rFonts w:eastAsia="Calibri" w:cs="Times New Roman"/>
      <w:szCs w:val="23"/>
      <w:lang w:val="pt-BR" w:eastAsia="vi-VN"/>
    </w:rPr>
  </w:style>
  <w:style w:type="character" w:customStyle="1" w:styleId="5Char">
    <w:name w:val="5 Char"/>
    <w:link w:val="5"/>
    <w:rsid w:val="00032007"/>
    <w:rPr>
      <w:rFonts w:eastAsia="Calibri" w:cs="Times New Roman"/>
      <w:szCs w:val="23"/>
      <w:lang w:val="pt-BR" w:eastAsia="vi-VN"/>
    </w:rPr>
  </w:style>
  <w:style w:type="paragraph" w:customStyle="1" w:styleId="3">
    <w:name w:val="3"/>
    <w:basedOn w:val="Normal"/>
    <w:link w:val="3Char"/>
    <w:autoRedefine/>
    <w:qFormat/>
    <w:rsid w:val="00B12B98"/>
    <w:pPr>
      <w:widowControl w:val="0"/>
      <w:tabs>
        <w:tab w:val="left" w:pos="709"/>
      </w:tabs>
      <w:spacing w:after="0" w:line="216" w:lineRule="auto"/>
      <w:ind w:left="-113" w:right="-96"/>
      <w:jc w:val="center"/>
    </w:pPr>
    <w:rPr>
      <w:rFonts w:eastAsia="Calibri" w:cs="Times New Roman"/>
      <w:spacing w:val="-5"/>
      <w:w w:val="95"/>
      <w:szCs w:val="23"/>
      <w:lang w:val="nb-NO" w:eastAsia="x-none"/>
    </w:rPr>
  </w:style>
  <w:style w:type="character" w:customStyle="1" w:styleId="3Char">
    <w:name w:val="3 Char"/>
    <w:link w:val="3"/>
    <w:rsid w:val="00B12B98"/>
    <w:rPr>
      <w:rFonts w:eastAsia="Calibri" w:cs="Times New Roman"/>
      <w:spacing w:val="-5"/>
      <w:w w:val="95"/>
      <w:szCs w:val="23"/>
      <w:lang w:val="nb-NO" w:eastAsia="x-none"/>
    </w:rPr>
  </w:style>
  <w:style w:type="paragraph" w:customStyle="1" w:styleId="4">
    <w:name w:val="4"/>
    <w:basedOn w:val="Normal"/>
    <w:link w:val="4Char"/>
    <w:autoRedefine/>
    <w:qFormat/>
    <w:rsid w:val="007D2B57"/>
    <w:pPr>
      <w:widowControl w:val="0"/>
      <w:spacing w:after="0" w:line="360" w:lineRule="auto"/>
      <w:ind w:firstLine="624"/>
      <w:jc w:val="both"/>
    </w:pPr>
    <w:rPr>
      <w:rFonts w:eastAsia="Times New Roman" w:cs="Times New Roman"/>
      <w:b/>
      <w:i/>
      <w:iCs/>
      <w:color w:val="000000"/>
      <w:sz w:val="20"/>
      <w:szCs w:val="28"/>
      <w:lang w:val="tr-TR" w:eastAsia="x-none"/>
    </w:rPr>
  </w:style>
  <w:style w:type="paragraph" w:customStyle="1" w:styleId="6">
    <w:name w:val="6"/>
    <w:basedOn w:val="Normal"/>
    <w:link w:val="6Char"/>
    <w:autoRedefine/>
    <w:qFormat/>
    <w:rsid w:val="007D2B57"/>
    <w:pPr>
      <w:widowControl w:val="0"/>
      <w:spacing w:before="60" w:after="0" w:line="360" w:lineRule="auto"/>
      <w:jc w:val="center"/>
    </w:pPr>
    <w:rPr>
      <w:rFonts w:eastAsia="Times New Roman" w:cs="Times New Roman"/>
      <w:b/>
      <w:sz w:val="20"/>
      <w:szCs w:val="28"/>
      <w:lang w:val="pt-BR" w:eastAsia="x-none"/>
    </w:rPr>
  </w:style>
  <w:style w:type="character" w:customStyle="1" w:styleId="6Char">
    <w:name w:val="6 Char"/>
    <w:link w:val="6"/>
    <w:rsid w:val="007D2B57"/>
    <w:rPr>
      <w:rFonts w:eastAsia="Times New Roman" w:cs="Times New Roman"/>
      <w:b/>
      <w:sz w:val="20"/>
      <w:szCs w:val="28"/>
      <w:lang w:val="pt-BR" w:eastAsia="x-none"/>
    </w:rPr>
  </w:style>
  <w:style w:type="paragraph" w:customStyle="1" w:styleId="0">
    <w:name w:val="0"/>
    <w:basedOn w:val="BodyTextIndent2"/>
    <w:link w:val="0Char"/>
    <w:autoRedefine/>
    <w:qFormat/>
    <w:rsid w:val="007D2B57"/>
    <w:pPr>
      <w:widowControl w:val="0"/>
      <w:tabs>
        <w:tab w:val="left" w:pos="750"/>
      </w:tabs>
      <w:spacing w:before="120" w:after="0" w:line="360" w:lineRule="auto"/>
      <w:ind w:firstLine="0"/>
    </w:pPr>
    <w:rPr>
      <w:rFonts w:ascii="Times New Roman" w:hAnsi="Times New Roman"/>
      <w:i/>
      <w:color w:val="000000"/>
      <w:szCs w:val="28"/>
      <w:lang w:val="it-IT"/>
    </w:rPr>
  </w:style>
  <w:style w:type="paragraph" w:customStyle="1" w:styleId="55">
    <w:name w:val="55"/>
    <w:basedOn w:val="5"/>
    <w:rsid w:val="007D2B57"/>
    <w:pPr>
      <w:spacing w:line="312" w:lineRule="auto"/>
    </w:pPr>
    <w:rPr>
      <w:rFonts w:eastAsia="Times New Roman"/>
      <w:b/>
      <w:bCs/>
      <w:spacing w:val="-2"/>
      <w:sz w:val="26"/>
      <w:szCs w:val="26"/>
      <w:lang w:eastAsia="x-none"/>
    </w:rPr>
  </w:style>
  <w:style w:type="character" w:customStyle="1" w:styleId="CharChar1">
    <w:name w:val="Char Char1"/>
    <w:rsid w:val="007D2B57"/>
    <w:rPr>
      <w:rFonts w:ascii="Times New Roman" w:eastAsia="Arial" w:hAnsi="Times New Roman" w:cs="Times New Roman"/>
      <w:b/>
      <w:bCs/>
      <w:spacing w:val="-6"/>
      <w:sz w:val="28"/>
      <w:szCs w:val="28"/>
      <w:lang w:val="en-US" w:eastAsia="en-US" w:bidi="ar-SA"/>
    </w:rPr>
  </w:style>
  <w:style w:type="character" w:customStyle="1" w:styleId="CharChar11">
    <w:name w:val="Char Char11"/>
    <w:rsid w:val="007D2B57"/>
    <w:rPr>
      <w:rFonts w:ascii="Times New Roman" w:eastAsia="Arial" w:hAnsi="Times New Roman" w:cs="Times New Roman"/>
      <w:b/>
      <w:bCs/>
      <w:spacing w:val="-6"/>
      <w:sz w:val="28"/>
      <w:szCs w:val="28"/>
      <w:lang w:val="en-US" w:eastAsia="en-US" w:bidi="ar-SA"/>
    </w:rPr>
  </w:style>
  <w:style w:type="character" w:customStyle="1" w:styleId="CharChar12">
    <w:name w:val="Char Char12"/>
    <w:rsid w:val="007D2B57"/>
    <w:rPr>
      <w:rFonts w:ascii="Times New Roman" w:eastAsia="Arial" w:hAnsi="Times New Roman" w:cs="Times New Roman"/>
      <w:b/>
      <w:bCs/>
      <w:spacing w:val="-6"/>
      <w:sz w:val="28"/>
      <w:szCs w:val="28"/>
      <w:lang w:val="en-US" w:eastAsia="en-US" w:bidi="ar-SA"/>
    </w:rPr>
  </w:style>
  <w:style w:type="character" w:customStyle="1" w:styleId="TitleCharCharChar">
    <w:name w:val="Title Char Char Char"/>
    <w:rsid w:val="007D2B57"/>
    <w:rPr>
      <w:rFonts w:ascii="Arial" w:eastAsia="Arial" w:hAnsi="Arial" w:cs="Arial"/>
      <w:b/>
      <w:bCs/>
      <w:spacing w:val="-4"/>
      <w:kern w:val="28"/>
      <w:sz w:val="32"/>
      <w:szCs w:val="32"/>
      <w:lang w:val="en-US" w:eastAsia="en-US" w:bidi="ar-SA"/>
    </w:rPr>
  </w:style>
  <w:style w:type="character" w:customStyle="1" w:styleId="Style1Char">
    <w:name w:val="Style1 Char"/>
    <w:rsid w:val="007D2B57"/>
    <w:rPr>
      <w:rFonts w:ascii=".VnTimeH" w:eastAsia="Arial" w:hAnsi=".VnTimeH" w:cs="Arial"/>
      <w:b/>
      <w:bCs/>
      <w:spacing w:val="-4"/>
      <w:kern w:val="28"/>
      <w:sz w:val="32"/>
      <w:szCs w:val="32"/>
      <w:lang w:val="en-US" w:eastAsia="en-US" w:bidi="ar-SA"/>
    </w:rPr>
  </w:style>
  <w:style w:type="character" w:customStyle="1" w:styleId="ListCharCharChar">
    <w:name w:val="List Char Char Char"/>
    <w:rsid w:val="007D2B57"/>
    <w:rPr>
      <w:rFonts w:ascii=".VnTime" w:eastAsia="Arial" w:hAnsi=".VnTime" w:cs="Arial"/>
      <w:spacing w:val="20"/>
      <w:sz w:val="28"/>
      <w:szCs w:val="28"/>
      <w:lang w:val="en-US" w:eastAsia="en-US" w:bidi="ar-SA"/>
    </w:rPr>
  </w:style>
  <w:style w:type="paragraph" w:customStyle="1" w:styleId="lama">
    <w:name w:val="lama"/>
    <w:basedOn w:val="Normal"/>
    <w:rsid w:val="007D2B57"/>
    <w:pPr>
      <w:spacing w:after="0" w:line="360" w:lineRule="auto"/>
      <w:jc w:val="center"/>
    </w:pPr>
    <w:rPr>
      <w:rFonts w:ascii=".VnTimeH" w:eastAsia="Times New Roman" w:hAnsi=".VnTimeH" w:cs="Times New Roman"/>
      <w:b/>
      <w:sz w:val="32"/>
      <w:szCs w:val="20"/>
    </w:rPr>
  </w:style>
  <w:style w:type="paragraph" w:styleId="PlainText">
    <w:name w:val="Plain Text"/>
    <w:basedOn w:val="Normal"/>
    <w:link w:val="PlainTextChar"/>
    <w:rsid w:val="007D2B57"/>
    <w:pPr>
      <w:spacing w:after="0" w:line="360" w:lineRule="auto"/>
      <w:jc w:val="both"/>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7D2B57"/>
    <w:rPr>
      <w:rFonts w:ascii="Courier New" w:eastAsia="Times New Roman" w:hAnsi="Courier New" w:cs="Courier New"/>
      <w:sz w:val="20"/>
      <w:szCs w:val="20"/>
    </w:rPr>
  </w:style>
  <w:style w:type="paragraph" w:customStyle="1" w:styleId="Style2">
    <w:name w:val="Style2"/>
    <w:basedOn w:val="Heading1"/>
    <w:rsid w:val="007D2B57"/>
    <w:pPr>
      <w:keepNext/>
      <w:widowControl/>
      <w:numPr>
        <w:numId w:val="0"/>
      </w:numPr>
      <w:spacing w:after="0" w:line="360" w:lineRule="auto"/>
      <w:jc w:val="left"/>
    </w:pPr>
    <w:rPr>
      <w:rFonts w:ascii=".VnTime" w:hAnsi=".VnTime"/>
      <w:sz w:val="26"/>
      <w:szCs w:val="26"/>
    </w:rPr>
  </w:style>
  <w:style w:type="character" w:styleId="LineNumber">
    <w:name w:val="line number"/>
    <w:rsid w:val="007D2B57"/>
    <w:rPr>
      <w:rFonts w:ascii=".VnTime" w:eastAsia="Arial" w:hAnsi=".VnTime" w:cs=".VnTime"/>
      <w:sz w:val="28"/>
      <w:szCs w:val="28"/>
      <w:lang w:val="en-US" w:eastAsia="en-US" w:bidi="ar-SA"/>
    </w:rPr>
  </w:style>
  <w:style w:type="paragraph" w:customStyle="1" w:styleId="7">
    <w:name w:val="7"/>
    <w:basedOn w:val="Normal"/>
    <w:qFormat/>
    <w:rsid w:val="007D2B57"/>
    <w:pPr>
      <w:widowControl w:val="0"/>
      <w:spacing w:before="60" w:after="0" w:line="360" w:lineRule="auto"/>
      <w:jc w:val="center"/>
    </w:pPr>
    <w:rPr>
      <w:rFonts w:eastAsia="Times New Roman" w:cs="Times New Roman"/>
      <w:b/>
      <w:color w:val="00CCFF"/>
      <w:sz w:val="26"/>
      <w:szCs w:val="24"/>
      <w:lang w:val="pt-BR"/>
    </w:rPr>
  </w:style>
  <w:style w:type="paragraph" w:customStyle="1" w:styleId="9">
    <w:name w:val="9"/>
    <w:basedOn w:val="Normal"/>
    <w:rsid w:val="007D2B57"/>
    <w:pPr>
      <w:widowControl w:val="0"/>
      <w:tabs>
        <w:tab w:val="left" w:pos="720"/>
      </w:tabs>
      <w:spacing w:before="60" w:after="0" w:line="360" w:lineRule="auto"/>
      <w:jc w:val="right"/>
    </w:pPr>
    <w:rPr>
      <w:rFonts w:eastAsia="Times New Roman" w:cs="Times New Roman"/>
      <w:i/>
      <w:color w:val="00FFFF"/>
      <w:sz w:val="24"/>
      <w:szCs w:val="24"/>
      <w:lang w:val="vi-VN"/>
    </w:rPr>
  </w:style>
  <w:style w:type="paragraph" w:customStyle="1" w:styleId="Heading3TimesNewRoman">
    <w:name w:val="Heading 3 + Times New Roman"/>
    <w:aliases w:val="13 pt,Auto,Before:  3 pt,Normal + Times New Roman,Before:  4 pt,After:  4 pt...,Normal + 14 pt"/>
    <w:basedOn w:val="Normal"/>
    <w:rsid w:val="007D2B57"/>
    <w:pPr>
      <w:widowControl w:val="0"/>
      <w:spacing w:before="60" w:after="0" w:line="360" w:lineRule="auto"/>
      <w:jc w:val="both"/>
    </w:pPr>
    <w:rPr>
      <w:rFonts w:eastAsia="Times New Roman" w:cs="Times New Roman"/>
      <w:b/>
      <w:bCs/>
      <w:sz w:val="26"/>
      <w:szCs w:val="26"/>
      <w:lang w:val="pt-BR"/>
    </w:rPr>
  </w:style>
  <w:style w:type="paragraph" w:customStyle="1" w:styleId="Nguon">
    <w:name w:val="Nguon"/>
    <w:basedOn w:val="Normal"/>
    <w:next w:val="Normal"/>
    <w:rsid w:val="007D2B57"/>
    <w:pPr>
      <w:widowControl w:val="0"/>
      <w:autoSpaceDE w:val="0"/>
      <w:autoSpaceDN w:val="0"/>
      <w:adjustRightInd w:val="0"/>
      <w:spacing w:before="120" w:after="0" w:line="360" w:lineRule="auto"/>
      <w:jc w:val="both"/>
    </w:pPr>
    <w:rPr>
      <w:rFonts w:eastAsia="Times New Roman" w:cs=".VnTime"/>
      <w:i/>
      <w:sz w:val="24"/>
      <w:szCs w:val="28"/>
      <w:lang w:val="nl-NL"/>
    </w:rPr>
  </w:style>
  <w:style w:type="character" w:customStyle="1" w:styleId="Heading40">
    <w:name w:val="Heading #4_"/>
    <w:link w:val="Heading41"/>
    <w:locked/>
    <w:rsid w:val="007D2B57"/>
    <w:rPr>
      <w:rFonts w:ascii=".VnTime" w:eastAsia="Arial" w:hAnsi=".VnTime" w:cs=".VnTime"/>
      <w:b/>
      <w:bCs/>
      <w:sz w:val="25"/>
      <w:szCs w:val="25"/>
      <w:shd w:val="clear" w:color="auto" w:fill="FFFFFF"/>
    </w:rPr>
  </w:style>
  <w:style w:type="paragraph" w:customStyle="1" w:styleId="Heading41">
    <w:name w:val="Heading #4"/>
    <w:basedOn w:val="Normal"/>
    <w:link w:val="Heading40"/>
    <w:rsid w:val="007D2B57"/>
    <w:pPr>
      <w:widowControl w:val="0"/>
      <w:shd w:val="clear" w:color="auto" w:fill="FFFFFF"/>
      <w:spacing w:after="0" w:line="360" w:lineRule="exact"/>
      <w:jc w:val="both"/>
      <w:outlineLvl w:val="3"/>
    </w:pPr>
    <w:rPr>
      <w:rFonts w:ascii=".VnTime" w:eastAsia="Arial" w:hAnsi=".VnTime" w:cs=".VnTime"/>
      <w:b/>
      <w:bCs/>
      <w:sz w:val="25"/>
      <w:szCs w:val="25"/>
    </w:rPr>
  </w:style>
  <w:style w:type="paragraph" w:customStyle="1" w:styleId="than">
    <w:name w:val="than"/>
    <w:basedOn w:val="Normal"/>
    <w:rsid w:val="007D2B57"/>
    <w:pPr>
      <w:overflowPunct w:val="0"/>
      <w:autoSpaceDE w:val="0"/>
      <w:autoSpaceDN w:val="0"/>
      <w:adjustRightInd w:val="0"/>
      <w:spacing w:before="120" w:after="0" w:line="360" w:lineRule="auto"/>
      <w:ind w:firstLine="567"/>
      <w:jc w:val="both"/>
      <w:textAlignment w:val="baseline"/>
    </w:pPr>
    <w:rPr>
      <w:rFonts w:ascii=".VnTime" w:eastAsia="Times New Roman" w:hAnsi=".VnTime" w:cs="Times New Roman"/>
      <w:sz w:val="26"/>
      <w:szCs w:val="20"/>
    </w:rPr>
  </w:style>
  <w:style w:type="character" w:customStyle="1" w:styleId="CharChar3">
    <w:name w:val="Char Char3"/>
    <w:rsid w:val="007D2B57"/>
    <w:rPr>
      <w:rFonts w:ascii="Cambria" w:eastAsia="Times New Roman" w:hAnsi="Cambria" w:cs="Times New Roman"/>
      <w:b/>
      <w:bCs/>
      <w:kern w:val="32"/>
      <w:sz w:val="32"/>
      <w:szCs w:val="32"/>
      <w:lang w:val="en-US" w:eastAsia="en-US" w:bidi="ar-SA"/>
    </w:rPr>
  </w:style>
  <w:style w:type="character" w:customStyle="1" w:styleId="CharChar5">
    <w:name w:val="Char Char5"/>
    <w:rsid w:val="007D2B57"/>
    <w:rPr>
      <w:b/>
      <w:bCs/>
      <w:color w:val="17365D"/>
      <w:sz w:val="28"/>
      <w:szCs w:val="26"/>
    </w:rPr>
  </w:style>
  <w:style w:type="character" w:customStyle="1" w:styleId="CharChar43">
    <w:name w:val="Char Char43"/>
    <w:rsid w:val="007D2B57"/>
    <w:rPr>
      <w:b/>
      <w:bCs/>
      <w:color w:val="17365D"/>
      <w:sz w:val="28"/>
      <w:szCs w:val="22"/>
    </w:rPr>
  </w:style>
  <w:style w:type="paragraph" w:customStyle="1" w:styleId="CharCharCharChar2">
    <w:name w:val="Char Char Char Char2"/>
    <w:basedOn w:val="Normal"/>
    <w:rsid w:val="007D2B57"/>
    <w:pPr>
      <w:spacing w:after="0" w:line="360" w:lineRule="auto"/>
      <w:jc w:val="both"/>
    </w:pPr>
    <w:rPr>
      <w:rFonts w:ascii="Arial" w:hAnsi="Arial" w:cs="Times New Roman"/>
      <w:sz w:val="22"/>
      <w:szCs w:val="20"/>
      <w:lang w:val="en-AU"/>
    </w:rPr>
  </w:style>
  <w:style w:type="paragraph" w:customStyle="1" w:styleId="daudebang">
    <w:name w:val="daudebang"/>
    <w:basedOn w:val="Normal"/>
    <w:rsid w:val="007D2B57"/>
    <w:pPr>
      <w:overflowPunct w:val="0"/>
      <w:autoSpaceDE w:val="0"/>
      <w:autoSpaceDN w:val="0"/>
      <w:adjustRightInd w:val="0"/>
      <w:spacing w:before="120" w:after="120" w:line="360" w:lineRule="auto"/>
      <w:jc w:val="center"/>
      <w:textAlignment w:val="baseline"/>
    </w:pPr>
    <w:rPr>
      <w:rFonts w:ascii=".VnTime" w:eastAsia="Times New Roman" w:hAnsi=".VnTime" w:cs="Times New Roman"/>
      <w:b/>
      <w:i/>
      <w:sz w:val="26"/>
      <w:szCs w:val="20"/>
    </w:rPr>
  </w:style>
  <w:style w:type="paragraph" w:styleId="TOC6">
    <w:name w:val="toc 6"/>
    <w:basedOn w:val="Normal"/>
    <w:next w:val="Normal"/>
    <w:autoRedefine/>
    <w:qFormat/>
    <w:rsid w:val="007D2B57"/>
    <w:pPr>
      <w:spacing w:after="0" w:line="360" w:lineRule="auto"/>
      <w:ind w:left="1200"/>
      <w:jc w:val="both"/>
    </w:pPr>
    <w:rPr>
      <w:rFonts w:eastAsia="Times New Roman" w:cs="Times New Roman"/>
      <w:sz w:val="24"/>
      <w:szCs w:val="24"/>
    </w:rPr>
  </w:style>
  <w:style w:type="paragraph" w:styleId="TOC7">
    <w:name w:val="toc 7"/>
    <w:basedOn w:val="Normal"/>
    <w:next w:val="Normal"/>
    <w:autoRedefine/>
    <w:rsid w:val="007D2B57"/>
    <w:pPr>
      <w:spacing w:after="0" w:line="360" w:lineRule="auto"/>
      <w:ind w:left="1440"/>
      <w:jc w:val="both"/>
    </w:pPr>
    <w:rPr>
      <w:rFonts w:eastAsia="Times New Roman" w:cs="Times New Roman"/>
      <w:sz w:val="24"/>
      <w:szCs w:val="24"/>
    </w:rPr>
  </w:style>
  <w:style w:type="paragraph" w:styleId="TOC8">
    <w:name w:val="toc 8"/>
    <w:basedOn w:val="Normal"/>
    <w:next w:val="Normal"/>
    <w:autoRedefine/>
    <w:rsid w:val="007D2B57"/>
    <w:pPr>
      <w:spacing w:after="0" w:line="360" w:lineRule="auto"/>
      <w:ind w:left="1680"/>
      <w:jc w:val="both"/>
    </w:pPr>
    <w:rPr>
      <w:rFonts w:eastAsia="Times New Roman" w:cs="Times New Roman"/>
      <w:sz w:val="24"/>
      <w:szCs w:val="24"/>
    </w:rPr>
  </w:style>
  <w:style w:type="paragraph" w:styleId="TOC9">
    <w:name w:val="toc 9"/>
    <w:basedOn w:val="Normal"/>
    <w:next w:val="Normal"/>
    <w:autoRedefine/>
    <w:rsid w:val="007D2B57"/>
    <w:pPr>
      <w:spacing w:after="0" w:line="360" w:lineRule="auto"/>
      <w:ind w:left="1920"/>
      <w:jc w:val="both"/>
    </w:pPr>
    <w:rPr>
      <w:rFonts w:eastAsia="Times New Roman" w:cs="Times New Roman"/>
      <w:sz w:val="24"/>
      <w:szCs w:val="24"/>
    </w:rPr>
  </w:style>
  <w:style w:type="paragraph" w:styleId="TableofFigures">
    <w:name w:val="table of figures"/>
    <w:basedOn w:val="Normal"/>
    <w:next w:val="Normal"/>
    <w:autoRedefine/>
    <w:rsid w:val="007D2B57"/>
    <w:pPr>
      <w:spacing w:after="0" w:line="360" w:lineRule="auto"/>
      <w:jc w:val="both"/>
    </w:pPr>
    <w:rPr>
      <w:rFonts w:eastAsia="Times New Roman" w:cs="Times New Roman"/>
      <w:sz w:val="28"/>
      <w:szCs w:val="28"/>
    </w:rPr>
  </w:style>
  <w:style w:type="paragraph" w:customStyle="1" w:styleId="0thngtinbinp">
    <w:name w:val="0.thông tin bài nộp"/>
    <w:basedOn w:val="Normal"/>
    <w:rsid w:val="00F9002B"/>
    <w:pPr>
      <w:widowControl w:val="0"/>
      <w:spacing w:before="360" w:after="240" w:line="276" w:lineRule="auto"/>
      <w:jc w:val="both"/>
    </w:pPr>
    <w:rPr>
      <w:rFonts w:eastAsia="Times New Roman" w:cs="Times New Roman"/>
      <w:i/>
      <w:szCs w:val="28"/>
    </w:rPr>
  </w:style>
  <w:style w:type="character" w:customStyle="1" w:styleId="4Char">
    <w:name w:val="4 Char"/>
    <w:link w:val="4"/>
    <w:locked/>
    <w:rsid w:val="007D2B57"/>
    <w:rPr>
      <w:rFonts w:eastAsia="Times New Roman" w:cs="Times New Roman"/>
      <w:b/>
      <w:i/>
      <w:iCs/>
      <w:color w:val="000000"/>
      <w:sz w:val="20"/>
      <w:szCs w:val="28"/>
      <w:lang w:val="tr-TR" w:eastAsia="x-none"/>
    </w:rPr>
  </w:style>
  <w:style w:type="paragraph" w:customStyle="1" w:styleId="a1">
    <w:name w:val="a1"/>
    <w:basedOn w:val="Normal"/>
    <w:link w:val="a1Char"/>
    <w:rsid w:val="007D2B57"/>
    <w:pPr>
      <w:spacing w:before="120" w:after="120" w:line="360" w:lineRule="auto"/>
      <w:jc w:val="center"/>
      <w:outlineLvl w:val="0"/>
    </w:pPr>
    <w:rPr>
      <w:rFonts w:eastAsia="Times New Roman" w:cs="Times New Roman"/>
      <w:sz w:val="32"/>
      <w:szCs w:val="32"/>
      <w:lang w:val="x-none" w:eastAsia="x-none"/>
    </w:rPr>
  </w:style>
  <w:style w:type="character" w:customStyle="1" w:styleId="a1Char">
    <w:name w:val="a1 Char"/>
    <w:link w:val="a1"/>
    <w:rsid w:val="007D2B57"/>
    <w:rPr>
      <w:rFonts w:eastAsia="Times New Roman" w:cs="Times New Roman"/>
      <w:sz w:val="32"/>
      <w:szCs w:val="32"/>
      <w:lang w:val="x-none" w:eastAsia="x-none"/>
    </w:rPr>
  </w:style>
  <w:style w:type="paragraph" w:customStyle="1" w:styleId="33">
    <w:name w:val="33"/>
    <w:basedOn w:val="Normal"/>
    <w:qFormat/>
    <w:rsid w:val="007D2B57"/>
    <w:pPr>
      <w:spacing w:after="0" w:line="360" w:lineRule="auto"/>
      <w:jc w:val="both"/>
    </w:pPr>
    <w:rPr>
      <w:rFonts w:eastAsia="Calibri" w:cs="Times New Roman"/>
      <w:b/>
      <w:bCs/>
      <w:i/>
      <w:sz w:val="28"/>
      <w:szCs w:val="28"/>
    </w:rPr>
  </w:style>
  <w:style w:type="paragraph" w:customStyle="1" w:styleId="oncaDanhsch">
    <w:name w:val="Đoạn của Danh sách"/>
    <w:basedOn w:val="Normal"/>
    <w:qFormat/>
    <w:rsid w:val="007D2B57"/>
    <w:pPr>
      <w:spacing w:before="120" w:after="60" w:line="360" w:lineRule="auto"/>
      <w:ind w:left="720" w:firstLine="567"/>
      <w:contextualSpacing/>
      <w:jc w:val="both"/>
    </w:pPr>
    <w:rPr>
      <w:rFonts w:ascii="Calibri" w:eastAsia="Calibri" w:hAnsi="Calibri" w:cs="Times New Roman"/>
      <w:sz w:val="22"/>
    </w:rPr>
  </w:style>
  <w:style w:type="paragraph" w:customStyle="1" w:styleId="22">
    <w:name w:val="22"/>
    <w:basedOn w:val="Normal"/>
    <w:qFormat/>
    <w:rsid w:val="007D2B57"/>
    <w:pPr>
      <w:spacing w:after="0" w:line="360" w:lineRule="auto"/>
      <w:jc w:val="both"/>
    </w:pPr>
    <w:rPr>
      <w:rFonts w:eastAsia="Calibri" w:cs="Times New Roman"/>
      <w:b/>
      <w:sz w:val="28"/>
      <w:szCs w:val="28"/>
    </w:rPr>
  </w:style>
  <w:style w:type="paragraph" w:customStyle="1" w:styleId="chu">
    <w:name w:val="chu"/>
    <w:basedOn w:val="Normal"/>
    <w:link w:val="chuChar"/>
    <w:semiHidden/>
    <w:rsid w:val="007D2B57"/>
    <w:pPr>
      <w:spacing w:before="80" w:after="80" w:line="264" w:lineRule="auto"/>
      <w:ind w:firstLine="567"/>
      <w:jc w:val="both"/>
    </w:pPr>
    <w:rPr>
      <w:rFonts w:eastAsia="Times New Roman" w:cs="Times New Roman"/>
      <w:sz w:val="24"/>
      <w:szCs w:val="24"/>
      <w:lang w:val="x-none" w:eastAsia="x-none"/>
    </w:rPr>
  </w:style>
  <w:style w:type="character" w:customStyle="1" w:styleId="chuChar">
    <w:name w:val="chu Char"/>
    <w:link w:val="chu"/>
    <w:semiHidden/>
    <w:rsid w:val="007D2B57"/>
    <w:rPr>
      <w:rFonts w:eastAsia="Times New Roman" w:cs="Times New Roman"/>
      <w:sz w:val="24"/>
      <w:szCs w:val="24"/>
      <w:lang w:val="x-none" w:eastAsia="x-none"/>
    </w:rPr>
  </w:style>
  <w:style w:type="character" w:customStyle="1" w:styleId="CommentTextChar1">
    <w:name w:val="Comment Text Char1"/>
    <w:uiPriority w:val="99"/>
    <w:semiHidden/>
    <w:rsid w:val="007D2B57"/>
    <w:rPr>
      <w:rFonts w:eastAsia="Times New Roman" w:cs="Times New Roman"/>
      <w:sz w:val="20"/>
      <w:szCs w:val="20"/>
    </w:rPr>
  </w:style>
  <w:style w:type="character" w:customStyle="1" w:styleId="CommentSubjectChar1">
    <w:name w:val="Comment Subject Char1"/>
    <w:uiPriority w:val="99"/>
    <w:semiHidden/>
    <w:rsid w:val="007D2B57"/>
    <w:rPr>
      <w:rFonts w:eastAsia="Times New Roman" w:cs="Times New Roman"/>
      <w:b/>
      <w:bCs/>
      <w:sz w:val="20"/>
      <w:szCs w:val="20"/>
    </w:rPr>
  </w:style>
  <w:style w:type="paragraph" w:customStyle="1" w:styleId="Bieudo">
    <w:name w:val="Bieu do"/>
    <w:basedOn w:val="Normal"/>
    <w:next w:val="Normal"/>
    <w:qFormat/>
    <w:rsid w:val="007D2B57"/>
    <w:pPr>
      <w:spacing w:after="0" w:line="360" w:lineRule="auto"/>
      <w:jc w:val="center"/>
    </w:pPr>
    <w:rPr>
      <w:rFonts w:eastAsia="Calibri" w:cs="Times New Roman"/>
      <w:b/>
      <w:sz w:val="26"/>
      <w:szCs w:val="24"/>
      <w:lang w:val="vi-VN" w:eastAsia="vi-VN"/>
    </w:rPr>
  </w:style>
  <w:style w:type="paragraph" w:customStyle="1" w:styleId="Dothi">
    <w:name w:val="Do thi"/>
    <w:basedOn w:val="Normal"/>
    <w:next w:val="Normal"/>
    <w:qFormat/>
    <w:rsid w:val="007D2B57"/>
    <w:pPr>
      <w:spacing w:after="0" w:line="360" w:lineRule="auto"/>
      <w:jc w:val="center"/>
    </w:pPr>
    <w:rPr>
      <w:rFonts w:eastAsia="Calibri" w:cs="Times New Roman"/>
      <w:b/>
      <w:sz w:val="28"/>
    </w:rPr>
  </w:style>
  <w:style w:type="paragraph" w:customStyle="1" w:styleId="Hinh0">
    <w:name w:val="Hinh"/>
    <w:basedOn w:val="Normal"/>
    <w:next w:val="Normal"/>
    <w:qFormat/>
    <w:rsid w:val="007D2B57"/>
    <w:pPr>
      <w:spacing w:after="0" w:line="360" w:lineRule="auto"/>
      <w:jc w:val="center"/>
    </w:pPr>
    <w:rPr>
      <w:rFonts w:eastAsia="Calibri" w:cs="Times New Roman"/>
      <w:b/>
      <w:sz w:val="26"/>
      <w:szCs w:val="24"/>
      <w:lang w:val="vi-VN" w:eastAsia="vi-VN"/>
    </w:rPr>
  </w:style>
  <w:style w:type="paragraph" w:customStyle="1" w:styleId="M1">
    <w:name w:val="M1"/>
    <w:basedOn w:val="Normal"/>
    <w:next w:val="Normal"/>
    <w:semiHidden/>
    <w:qFormat/>
    <w:rsid w:val="007D2B57"/>
    <w:pPr>
      <w:spacing w:after="0" w:line="360" w:lineRule="auto"/>
      <w:jc w:val="center"/>
    </w:pPr>
    <w:rPr>
      <w:rFonts w:eastAsia="Calibri" w:cs="Times New Roman"/>
      <w:b/>
      <w:sz w:val="26"/>
      <w:szCs w:val="24"/>
      <w:lang w:val="vi-VN" w:eastAsia="vi-VN"/>
    </w:rPr>
  </w:style>
  <w:style w:type="paragraph" w:customStyle="1" w:styleId="M2">
    <w:name w:val="M2"/>
    <w:basedOn w:val="Normal"/>
    <w:next w:val="Normal"/>
    <w:semiHidden/>
    <w:qFormat/>
    <w:rsid w:val="007D2B57"/>
    <w:pPr>
      <w:spacing w:after="0" w:line="360" w:lineRule="auto"/>
      <w:ind w:left="454" w:hanging="454"/>
      <w:jc w:val="both"/>
    </w:pPr>
    <w:rPr>
      <w:rFonts w:eastAsia="Calibri" w:cs="Times New Roman"/>
      <w:b/>
      <w:sz w:val="26"/>
      <w:szCs w:val="24"/>
      <w:lang w:val="vi-VN" w:eastAsia="vi-VN"/>
    </w:rPr>
  </w:style>
  <w:style w:type="paragraph" w:customStyle="1" w:styleId="M3">
    <w:name w:val="M3"/>
    <w:basedOn w:val="Normal"/>
    <w:next w:val="Normal"/>
    <w:semiHidden/>
    <w:qFormat/>
    <w:rsid w:val="007D2B57"/>
    <w:pPr>
      <w:spacing w:after="0" w:line="360" w:lineRule="auto"/>
      <w:ind w:left="720" w:hanging="720"/>
      <w:jc w:val="both"/>
    </w:pPr>
    <w:rPr>
      <w:rFonts w:eastAsia="Calibri" w:cs="Times New Roman"/>
      <w:b/>
      <w:i/>
      <w:sz w:val="26"/>
      <w:szCs w:val="24"/>
      <w:lang w:val="vi-VN" w:eastAsia="vi-VN"/>
    </w:rPr>
  </w:style>
  <w:style w:type="paragraph" w:customStyle="1" w:styleId="M4">
    <w:name w:val="M4"/>
    <w:basedOn w:val="Normal"/>
    <w:next w:val="Normal"/>
    <w:semiHidden/>
    <w:qFormat/>
    <w:rsid w:val="007D2B57"/>
    <w:pPr>
      <w:spacing w:after="0" w:line="360" w:lineRule="auto"/>
      <w:ind w:left="851" w:hanging="851"/>
      <w:jc w:val="both"/>
    </w:pPr>
    <w:rPr>
      <w:rFonts w:eastAsia="Calibri" w:cs="Times New Roman"/>
      <w:i/>
      <w:sz w:val="26"/>
      <w:szCs w:val="24"/>
    </w:rPr>
  </w:style>
  <w:style w:type="paragraph" w:customStyle="1" w:styleId="Sodo">
    <w:name w:val="So do"/>
    <w:basedOn w:val="Normal"/>
    <w:next w:val="Normal"/>
    <w:qFormat/>
    <w:rsid w:val="007D2B57"/>
    <w:pPr>
      <w:spacing w:after="0" w:line="360" w:lineRule="auto"/>
      <w:jc w:val="center"/>
    </w:pPr>
    <w:rPr>
      <w:rFonts w:eastAsia="Calibri" w:cs="Times New Roman"/>
      <w:b/>
      <w:sz w:val="26"/>
    </w:rPr>
  </w:style>
  <w:style w:type="paragraph" w:customStyle="1" w:styleId="Caption1">
    <w:name w:val="Caption1"/>
    <w:basedOn w:val="Bang"/>
    <w:rsid w:val="007D2B57"/>
    <w:pPr>
      <w:spacing w:before="0" w:line="360" w:lineRule="auto"/>
    </w:pPr>
    <w:rPr>
      <w:i w:val="0"/>
      <w:iCs w:val="0"/>
      <w:sz w:val="28"/>
      <w:szCs w:val="28"/>
      <w:lang w:val="en-US" w:eastAsia="en-US"/>
    </w:rPr>
  </w:style>
  <w:style w:type="character" w:customStyle="1" w:styleId="CharChar">
    <w:name w:val="표준 (웹) Char Char"/>
    <w:locked/>
    <w:rsid w:val="007D2B57"/>
    <w:rPr>
      <w:sz w:val="24"/>
      <w:szCs w:val="24"/>
    </w:rPr>
  </w:style>
  <w:style w:type="paragraph" w:customStyle="1" w:styleId="BNG0">
    <w:name w:val="BẢNG"/>
    <w:basedOn w:val="bng"/>
    <w:qFormat/>
    <w:rsid w:val="007D2B57"/>
    <w:pPr>
      <w:widowControl w:val="0"/>
      <w:spacing w:before="0" w:after="0" w:line="360" w:lineRule="auto"/>
    </w:pPr>
    <w:rPr>
      <w:rFonts w:eastAsia="SimSun"/>
      <w:bCs/>
      <w:i w:val="0"/>
      <w:color w:val="auto"/>
      <w:sz w:val="28"/>
      <w:szCs w:val="28"/>
      <w:lang w:val="en-US" w:eastAsia="zh-CN"/>
    </w:rPr>
  </w:style>
  <w:style w:type="paragraph" w:customStyle="1" w:styleId="A3">
    <w:name w:val="A3"/>
    <w:basedOn w:val="Normal"/>
    <w:link w:val="A3Char"/>
    <w:rsid w:val="007D2B57"/>
    <w:pPr>
      <w:spacing w:before="100" w:after="0" w:line="288" w:lineRule="auto"/>
      <w:ind w:firstLine="360"/>
      <w:jc w:val="both"/>
    </w:pPr>
    <w:rPr>
      <w:rFonts w:eastAsia="Times New Roman" w:cs="Times New Roman"/>
      <w:i/>
      <w:sz w:val="26"/>
      <w:szCs w:val="26"/>
      <w:lang w:val="pt-BR"/>
    </w:rPr>
  </w:style>
  <w:style w:type="character" w:customStyle="1" w:styleId="A3Char">
    <w:name w:val="A3 Char"/>
    <w:link w:val="A3"/>
    <w:rsid w:val="007D2B57"/>
    <w:rPr>
      <w:rFonts w:eastAsia="Times New Roman" w:cs="Times New Roman"/>
      <w:i/>
      <w:sz w:val="26"/>
      <w:szCs w:val="26"/>
      <w:lang w:val="pt-BR"/>
    </w:rPr>
  </w:style>
  <w:style w:type="paragraph" w:customStyle="1" w:styleId="8">
    <w:name w:val="8"/>
    <w:basedOn w:val="Normal"/>
    <w:qFormat/>
    <w:rsid w:val="007D2B57"/>
    <w:pPr>
      <w:spacing w:after="0" w:line="360" w:lineRule="auto"/>
      <w:jc w:val="center"/>
    </w:pPr>
    <w:rPr>
      <w:rFonts w:eastAsia="Times New Roman" w:cs="Times New Roman"/>
      <w:b/>
      <w:bCs/>
      <w:spacing w:val="-6"/>
      <w:sz w:val="26"/>
      <w:szCs w:val="26"/>
    </w:rPr>
  </w:style>
  <w:style w:type="paragraph" w:customStyle="1" w:styleId="CharCharCharCharCharCharChar1">
    <w:name w:val="Char Char Char Char Char Char Char1"/>
    <w:basedOn w:val="Normal"/>
    <w:next w:val="Normal"/>
    <w:autoRedefine/>
    <w:rsid w:val="007D2B57"/>
    <w:pPr>
      <w:spacing w:before="60" w:after="60" w:line="360" w:lineRule="exact"/>
    </w:pPr>
    <w:rPr>
      <w:rFonts w:cs="Times New Roman"/>
      <w:sz w:val="26"/>
      <w:szCs w:val="26"/>
    </w:rPr>
  </w:style>
  <w:style w:type="character" w:customStyle="1" w:styleId="CharChar6">
    <w:name w:val="Char Char6"/>
    <w:locked/>
    <w:rsid w:val="007D2B57"/>
    <w:rPr>
      <w:rFonts w:cs="Times New Roman"/>
      <w:sz w:val="28"/>
      <w:szCs w:val="28"/>
      <w:lang w:val="en-US" w:eastAsia="en-US" w:bidi="ar-SA"/>
    </w:rPr>
  </w:style>
  <w:style w:type="paragraph" w:customStyle="1" w:styleId="CM17">
    <w:name w:val="CM17"/>
    <w:basedOn w:val="Default"/>
    <w:next w:val="Default"/>
    <w:rsid w:val="007D2B57"/>
    <w:pPr>
      <w:widowControl w:val="0"/>
      <w:spacing w:after="258"/>
    </w:pPr>
    <w:rPr>
      <w:rFonts w:eastAsia="Times New Roman"/>
      <w:color w:val="auto"/>
    </w:rPr>
  </w:style>
  <w:style w:type="paragraph" w:customStyle="1" w:styleId="CharCharCharCharCharCharCharCharCharCharCharCharCharCharCharCharCharCharCharCharCharCharCharCharCharCharChar1Char">
    <w:name w:val="Char Char Char Char Char Char Char Char Char Char Char Char Char Char Char Char Char Char Char Char Char Char Char Char Char Char Char1 Char"/>
    <w:autoRedefine/>
    <w:rsid w:val="007D2B57"/>
    <w:pPr>
      <w:tabs>
        <w:tab w:val="num" w:pos="720"/>
      </w:tabs>
      <w:spacing w:after="120" w:line="240" w:lineRule="auto"/>
      <w:ind w:left="357"/>
    </w:pPr>
    <w:rPr>
      <w:rFonts w:eastAsia="Times New Roman" w:cs="Times New Roman"/>
      <w:sz w:val="24"/>
      <w:szCs w:val="24"/>
    </w:rPr>
  </w:style>
  <w:style w:type="character" w:customStyle="1" w:styleId="CharChar15">
    <w:name w:val="Char Char15"/>
    <w:rsid w:val="007D2B57"/>
    <w:rPr>
      <w:sz w:val="26"/>
      <w:szCs w:val="26"/>
      <w:lang w:val="en-US" w:eastAsia="en-US" w:bidi="ar-SA"/>
    </w:rPr>
  </w:style>
  <w:style w:type="character" w:customStyle="1" w:styleId="Bodytext295pt">
    <w:name w:val="Body text (2) + 9.5 pt"/>
    <w:rsid w:val="007D2B57"/>
    <w:rPr>
      <w:rFonts w:ascii="Times New Roman" w:eastAsia="Times New Roman" w:hAnsi="Times New Roman" w:cs="Times New Roman"/>
      <w:b/>
      <w:bCs/>
      <w:i w:val="0"/>
      <w:iCs w:val="0"/>
      <w:smallCaps w:val="0"/>
      <w:strike w:val="0"/>
      <w:color w:val="000000"/>
      <w:spacing w:val="0"/>
      <w:w w:val="100"/>
      <w:position w:val="0"/>
      <w:sz w:val="19"/>
      <w:szCs w:val="19"/>
      <w:u w:val="none"/>
      <w:lang w:val="vi-VN" w:eastAsia="vi-VN" w:bidi="vi-VN"/>
    </w:rPr>
  </w:style>
  <w:style w:type="character" w:customStyle="1" w:styleId="Bodytext213pt">
    <w:name w:val="Body text (2) + 13 pt"/>
    <w:aliases w:val="Bold,Body text (2) + 8 pt,Body text (2) + Arial,7 pt,4.5 pt,Body text (2) + 9 pt,Header or footer + 13 pt,Body text (2) + 11.5 pt,9.5 pt"/>
    <w:rsid w:val="007D2B57"/>
    <w:rPr>
      <w:rFonts w:ascii="Times New Roman" w:eastAsia="Times New Roman" w:hAnsi="Times New Roman" w:cs="Times New Roman"/>
      <w:b/>
      <w:bCs/>
      <w:i w:val="0"/>
      <w:iCs w:val="0"/>
      <w:smallCaps w:val="0"/>
      <w:strike w:val="0"/>
      <w:color w:val="000000"/>
      <w:spacing w:val="0"/>
      <w:w w:val="100"/>
      <w:position w:val="0"/>
      <w:sz w:val="26"/>
      <w:szCs w:val="26"/>
      <w:u w:val="none"/>
      <w:lang w:val="vi-VN" w:eastAsia="vi-VN" w:bidi="vi-VN"/>
    </w:rPr>
  </w:style>
  <w:style w:type="character" w:customStyle="1" w:styleId="Bodytext2Spacing3pt">
    <w:name w:val="Body text (2) + Spacing 3 pt"/>
    <w:rsid w:val="007D2B57"/>
    <w:rPr>
      <w:rFonts w:ascii="Times New Roman" w:eastAsia="Times New Roman" w:hAnsi="Times New Roman" w:cs="Times New Roman"/>
      <w:b w:val="0"/>
      <w:bCs w:val="0"/>
      <w:i w:val="0"/>
      <w:iCs w:val="0"/>
      <w:smallCaps w:val="0"/>
      <w:strike w:val="0"/>
      <w:color w:val="000000"/>
      <w:spacing w:val="60"/>
      <w:w w:val="100"/>
      <w:position w:val="0"/>
      <w:sz w:val="20"/>
      <w:szCs w:val="20"/>
      <w:u w:val="none"/>
      <w:shd w:val="clear" w:color="auto" w:fill="FFFFFF"/>
      <w:lang w:val="vi-VN" w:eastAsia="vi-VN" w:bidi="vi-VN"/>
    </w:rPr>
  </w:style>
  <w:style w:type="character" w:customStyle="1" w:styleId="Bodytext2Bold">
    <w:name w:val="Body text (2) + Bold"/>
    <w:aliases w:val="Italic,Body text (7) + Not Bold,Spacing -1 pt Exact,Body text (3) + 7,Body text (4) + 7,Body text (4) + 8,Body text (5) + 8,Not Italic,Body text (2) + 7,Body text (3) + Bold,Body text (6) + Bold,Italic Exact,Body text (9) + 9 pt"/>
    <w:basedOn w:val="Bodytext21"/>
    <w:rsid w:val="007D2B57"/>
    <w:rPr>
      <w:rFonts w:ascii="Times New Roman" w:eastAsia="Times New Roman" w:hAnsi="Times New Roman" w:cs="Times New Roman"/>
      <w:b/>
      <w:bCs/>
      <w:i/>
      <w:iCs/>
      <w:smallCaps w:val="0"/>
      <w:strike w:val="0"/>
      <w:color w:val="000000"/>
      <w:spacing w:val="0"/>
      <w:w w:val="100"/>
      <w:position w:val="0"/>
      <w:sz w:val="20"/>
      <w:szCs w:val="20"/>
      <w:u w:val="none"/>
      <w:shd w:val="clear" w:color="auto" w:fill="FFFFFF"/>
      <w:lang w:val="vi-VN" w:eastAsia="vi-VN" w:bidi="vi-VN"/>
    </w:rPr>
  </w:style>
  <w:style w:type="character" w:customStyle="1" w:styleId="Bodytext214pt">
    <w:name w:val="Body text (2) + 14 pt"/>
    <w:aliases w:val="Spacing 0 pt"/>
    <w:basedOn w:val="Bodytext21"/>
    <w:rsid w:val="007D2B57"/>
    <w:rPr>
      <w:rFonts w:ascii="Times New Roman" w:eastAsia="Times New Roman" w:hAnsi="Times New Roman" w:cs="Times New Roman"/>
      <w:b/>
      <w:bCs/>
      <w:i w:val="0"/>
      <w:iCs w:val="0"/>
      <w:smallCaps w:val="0"/>
      <w:strike w:val="0"/>
      <w:color w:val="000000"/>
      <w:spacing w:val="-10"/>
      <w:w w:val="100"/>
      <w:position w:val="0"/>
      <w:sz w:val="28"/>
      <w:szCs w:val="28"/>
      <w:u w:val="none"/>
      <w:shd w:val="clear" w:color="auto" w:fill="FFFFFF"/>
      <w:lang w:val="vi-VN" w:eastAsia="vi-VN" w:bidi="vi-VN"/>
    </w:rPr>
  </w:style>
  <w:style w:type="character" w:customStyle="1" w:styleId="Subtitle1">
    <w:name w:val="Subtitle1"/>
    <w:basedOn w:val="DefaultParagraphFont"/>
    <w:rsid w:val="007D2B57"/>
  </w:style>
  <w:style w:type="character" w:customStyle="1" w:styleId="subtitleculturespecies">
    <w:name w:val="subtitle_culturespecies"/>
    <w:basedOn w:val="DefaultParagraphFont"/>
    <w:rsid w:val="007D2B57"/>
  </w:style>
  <w:style w:type="character" w:customStyle="1" w:styleId="Heading42">
    <w:name w:val="Heading #4 (2)_"/>
    <w:basedOn w:val="DefaultParagraphFont"/>
    <w:link w:val="Heading420"/>
    <w:rsid w:val="007D2B57"/>
    <w:rPr>
      <w:rFonts w:eastAsia="Times New Roman" w:cs="Times New Roman"/>
      <w:b/>
      <w:bCs/>
      <w:sz w:val="19"/>
      <w:szCs w:val="19"/>
      <w:shd w:val="clear" w:color="auto" w:fill="FFFFFF"/>
    </w:rPr>
  </w:style>
  <w:style w:type="paragraph" w:customStyle="1" w:styleId="Heading420">
    <w:name w:val="Heading #4 (2)"/>
    <w:basedOn w:val="Normal"/>
    <w:link w:val="Heading42"/>
    <w:rsid w:val="007D2B57"/>
    <w:pPr>
      <w:widowControl w:val="0"/>
      <w:shd w:val="clear" w:color="auto" w:fill="FFFFFF"/>
      <w:spacing w:before="240" w:after="0" w:line="485" w:lineRule="exact"/>
      <w:jc w:val="center"/>
      <w:outlineLvl w:val="3"/>
    </w:pPr>
    <w:rPr>
      <w:rFonts w:eastAsia="Times New Roman" w:cs="Times New Roman"/>
      <w:b/>
      <w:bCs/>
      <w:sz w:val="19"/>
      <w:szCs w:val="19"/>
    </w:rPr>
  </w:style>
  <w:style w:type="character" w:customStyle="1" w:styleId="fn">
    <w:name w:val="fn"/>
    <w:basedOn w:val="DefaultParagraphFont"/>
    <w:rsid w:val="007D2B57"/>
  </w:style>
  <w:style w:type="character" w:customStyle="1" w:styleId="CharChar31">
    <w:name w:val="Char Char31"/>
    <w:rsid w:val="00053C92"/>
    <w:rPr>
      <w:rFonts w:ascii="Cambria" w:eastAsia="Times New Roman" w:hAnsi="Cambria" w:cs="Times New Roman"/>
      <w:b/>
      <w:bCs/>
      <w:kern w:val="32"/>
      <w:sz w:val="32"/>
      <w:szCs w:val="32"/>
      <w:lang w:val="en-US" w:eastAsia="en-US" w:bidi="ar-SA"/>
    </w:rPr>
  </w:style>
  <w:style w:type="character" w:customStyle="1" w:styleId="CharChar52">
    <w:name w:val="Char Char52"/>
    <w:rsid w:val="00053C92"/>
    <w:rPr>
      <w:b/>
      <w:bCs/>
      <w:color w:val="17365D"/>
      <w:sz w:val="28"/>
      <w:szCs w:val="26"/>
    </w:rPr>
  </w:style>
  <w:style w:type="character" w:customStyle="1" w:styleId="CharChar42">
    <w:name w:val="Char Char42"/>
    <w:rsid w:val="00053C92"/>
    <w:rPr>
      <w:b/>
      <w:bCs/>
      <w:color w:val="17365D"/>
      <w:sz w:val="28"/>
      <w:szCs w:val="22"/>
    </w:rPr>
  </w:style>
  <w:style w:type="paragraph" w:customStyle="1" w:styleId="CharCharCharChar1">
    <w:name w:val="Char Char Char Char1"/>
    <w:basedOn w:val="Normal"/>
    <w:rsid w:val="00053C92"/>
    <w:pPr>
      <w:spacing w:after="0" w:line="360" w:lineRule="auto"/>
      <w:jc w:val="both"/>
    </w:pPr>
    <w:rPr>
      <w:rFonts w:ascii="Arial" w:hAnsi="Arial" w:cs="Times New Roman"/>
      <w:sz w:val="22"/>
      <w:szCs w:val="20"/>
      <w:lang w:val="en-AU"/>
    </w:rPr>
  </w:style>
  <w:style w:type="character" w:customStyle="1" w:styleId="Chthchbng">
    <w:name w:val="Chú thích b?ng_"/>
    <w:basedOn w:val="DefaultParagraphFont"/>
    <w:link w:val="Chthchbng0"/>
    <w:uiPriority w:val="99"/>
    <w:locked/>
    <w:rsid w:val="0055394E"/>
    <w:rPr>
      <w:rFonts w:cs="Times New Roman"/>
      <w:spacing w:val="5"/>
      <w:sz w:val="25"/>
      <w:szCs w:val="25"/>
      <w:shd w:val="clear" w:color="auto" w:fill="FFFFFF"/>
    </w:rPr>
  </w:style>
  <w:style w:type="character" w:customStyle="1" w:styleId="Vanbnnidung0">
    <w:name w:val="Van b?n n?i dung"/>
    <w:basedOn w:val="Vanbnnidung"/>
    <w:rsid w:val="0055394E"/>
    <w:rPr>
      <w:rFonts w:ascii="Times New Roman" w:hAnsi="Times New Roman" w:cs="Times New Roman"/>
      <w:spacing w:val="5"/>
      <w:sz w:val="25"/>
      <w:szCs w:val="25"/>
      <w:shd w:val="clear" w:color="auto" w:fill="FFFFFF"/>
    </w:rPr>
  </w:style>
  <w:style w:type="paragraph" w:customStyle="1" w:styleId="Chthchbng0">
    <w:name w:val="Chú thích b?ng"/>
    <w:basedOn w:val="Normal"/>
    <w:link w:val="Chthchbng"/>
    <w:uiPriority w:val="99"/>
    <w:rsid w:val="0055394E"/>
    <w:pPr>
      <w:widowControl w:val="0"/>
      <w:shd w:val="clear" w:color="auto" w:fill="FFFFFF"/>
      <w:spacing w:after="0" w:line="240" w:lineRule="atLeast"/>
    </w:pPr>
    <w:rPr>
      <w:rFonts w:cs="Times New Roman"/>
      <w:spacing w:val="5"/>
      <w:sz w:val="25"/>
      <w:szCs w:val="25"/>
    </w:rPr>
  </w:style>
  <w:style w:type="character" w:customStyle="1" w:styleId="element-citation">
    <w:name w:val="element-citation"/>
    <w:basedOn w:val="DefaultParagraphFont"/>
    <w:rsid w:val="0055394E"/>
  </w:style>
  <w:style w:type="character" w:customStyle="1" w:styleId="ref-journal">
    <w:name w:val="ref-journal"/>
    <w:basedOn w:val="DefaultParagraphFont"/>
    <w:rsid w:val="0055394E"/>
  </w:style>
  <w:style w:type="character" w:customStyle="1" w:styleId="ref-vol">
    <w:name w:val="ref-vol"/>
    <w:basedOn w:val="DefaultParagraphFont"/>
    <w:rsid w:val="0055394E"/>
  </w:style>
  <w:style w:type="character" w:customStyle="1" w:styleId="citation">
    <w:name w:val="citation"/>
    <w:rsid w:val="0055394E"/>
    <w:rPr>
      <w:i w:val="0"/>
      <w:iCs w:val="0"/>
    </w:rPr>
  </w:style>
  <w:style w:type="character" w:customStyle="1" w:styleId="journaltitle">
    <w:name w:val="journaltitle"/>
    <w:basedOn w:val="DefaultParagraphFont"/>
    <w:rsid w:val="0055394E"/>
  </w:style>
  <w:style w:type="paragraph" w:customStyle="1" w:styleId="icon--meta-keyline-before">
    <w:name w:val="icon--meta-keyline-before"/>
    <w:basedOn w:val="Normal"/>
    <w:rsid w:val="0055394E"/>
    <w:pPr>
      <w:spacing w:before="100" w:beforeAutospacing="1" w:after="100" w:afterAutospacing="1" w:line="240" w:lineRule="auto"/>
    </w:pPr>
    <w:rPr>
      <w:rFonts w:eastAsia="Times New Roman" w:cs="Times New Roman"/>
      <w:sz w:val="24"/>
      <w:szCs w:val="24"/>
    </w:rPr>
  </w:style>
  <w:style w:type="character" w:customStyle="1" w:styleId="articlecitationyear">
    <w:name w:val="articlecitation_year"/>
    <w:basedOn w:val="DefaultParagraphFont"/>
    <w:rsid w:val="0055394E"/>
  </w:style>
  <w:style w:type="character" w:customStyle="1" w:styleId="articlecitationvolume">
    <w:name w:val="articlecitation_volume"/>
    <w:basedOn w:val="DefaultParagraphFont"/>
    <w:rsid w:val="0055394E"/>
  </w:style>
  <w:style w:type="character" w:customStyle="1" w:styleId="articlecitationpages">
    <w:name w:val="articlecitation_pages"/>
    <w:basedOn w:val="DefaultParagraphFont"/>
    <w:rsid w:val="0055394E"/>
  </w:style>
  <w:style w:type="character" w:customStyle="1" w:styleId="u-inline-block">
    <w:name w:val="u-inline-block"/>
    <w:basedOn w:val="DefaultParagraphFont"/>
    <w:rsid w:val="0055394E"/>
  </w:style>
  <w:style w:type="character" w:customStyle="1" w:styleId="authorscontact">
    <w:name w:val="authors__contact"/>
    <w:basedOn w:val="DefaultParagraphFont"/>
    <w:rsid w:val="0055394E"/>
  </w:style>
  <w:style w:type="character" w:customStyle="1" w:styleId="authors-affiliationsname">
    <w:name w:val="authors-affiliations__name"/>
    <w:basedOn w:val="DefaultParagraphFont"/>
    <w:rsid w:val="0055394E"/>
  </w:style>
  <w:style w:type="character" w:customStyle="1" w:styleId="author-informationcontact">
    <w:name w:val="author-information__contact"/>
    <w:basedOn w:val="DefaultParagraphFont"/>
    <w:rsid w:val="0055394E"/>
  </w:style>
  <w:style w:type="character" w:customStyle="1" w:styleId="affiliationcount">
    <w:name w:val="affiliation__count"/>
    <w:basedOn w:val="DefaultParagraphFont"/>
    <w:rsid w:val="0055394E"/>
  </w:style>
  <w:style w:type="character" w:customStyle="1" w:styleId="affiliationdepartment">
    <w:name w:val="affiliation__department"/>
    <w:basedOn w:val="DefaultParagraphFont"/>
    <w:rsid w:val="0055394E"/>
  </w:style>
  <w:style w:type="character" w:customStyle="1" w:styleId="affiliationname">
    <w:name w:val="affiliation__name"/>
    <w:basedOn w:val="DefaultParagraphFont"/>
    <w:rsid w:val="0055394E"/>
  </w:style>
  <w:style w:type="character" w:customStyle="1" w:styleId="affiliationcity">
    <w:name w:val="affiliation__city"/>
    <w:basedOn w:val="DefaultParagraphFont"/>
    <w:rsid w:val="0055394E"/>
  </w:style>
  <w:style w:type="character" w:customStyle="1" w:styleId="affiliationcountry">
    <w:name w:val="affiliation__country"/>
    <w:basedOn w:val="DefaultParagraphFont"/>
    <w:rsid w:val="0055394E"/>
  </w:style>
  <w:style w:type="character" w:customStyle="1" w:styleId="BodyText2Char1">
    <w:name w:val="Body Text 2 Char1"/>
    <w:rsid w:val="0055394E"/>
    <w:rPr>
      <w:rFonts w:ascii=".VnTime" w:hAnsi=".VnTime"/>
      <w:sz w:val="26"/>
      <w:lang w:val="en-US" w:eastAsia="en-US" w:bidi="ar-SA"/>
    </w:rPr>
  </w:style>
  <w:style w:type="character" w:customStyle="1" w:styleId="gje">
    <w:name w:val="gje"/>
    <w:basedOn w:val="DefaultParagraphFont"/>
    <w:rsid w:val="0055394E"/>
  </w:style>
  <w:style w:type="paragraph" w:customStyle="1" w:styleId="Preformatted">
    <w:name w:val="Preformatted"/>
    <w:basedOn w:val="Normal"/>
    <w:rsid w:val="0055394E"/>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line="240" w:lineRule="auto"/>
    </w:pPr>
    <w:rPr>
      <w:rFonts w:ascii="Courier New" w:eastAsia="Times New Roman" w:hAnsi="Courier New" w:cs="Times New Roman"/>
      <w:snapToGrid w:val="0"/>
      <w:sz w:val="20"/>
      <w:szCs w:val="20"/>
    </w:rPr>
  </w:style>
  <w:style w:type="paragraph" w:customStyle="1" w:styleId="NDTLTK0">
    <w:name w:val="NDTLTK"/>
    <w:basedOn w:val="Normal"/>
    <w:rsid w:val="0055394E"/>
    <w:pPr>
      <w:spacing w:before="60" w:after="0" w:line="260" w:lineRule="atLeast"/>
      <w:ind w:left="360" w:hanging="360"/>
      <w:jc w:val="both"/>
    </w:pPr>
    <w:rPr>
      <w:rFonts w:ascii=".VnCentury Schoolbook" w:eastAsia="Times New Roman" w:hAnsi=".VnCentury Schoolbook" w:cs="Times New Roman"/>
      <w:sz w:val="19"/>
      <w:szCs w:val="20"/>
    </w:rPr>
  </w:style>
  <w:style w:type="paragraph" w:customStyle="1" w:styleId="tg">
    <w:name w:val="tg"/>
    <w:basedOn w:val="Normal"/>
    <w:rsid w:val="0055394E"/>
    <w:pPr>
      <w:spacing w:before="120" w:after="0" w:line="240" w:lineRule="auto"/>
      <w:ind w:firstLine="454"/>
      <w:jc w:val="center"/>
    </w:pPr>
    <w:rPr>
      <w:rFonts w:eastAsia="Times New Roman" w:cs="Times New Roman"/>
      <w:b/>
      <w:sz w:val="22"/>
      <w:szCs w:val="28"/>
    </w:rPr>
  </w:style>
  <w:style w:type="paragraph" w:styleId="ListBullet">
    <w:name w:val="List Bullet"/>
    <w:basedOn w:val="Normal"/>
    <w:uiPriority w:val="99"/>
    <w:rsid w:val="0055394E"/>
    <w:pPr>
      <w:tabs>
        <w:tab w:val="num" w:pos="720"/>
      </w:tabs>
      <w:spacing w:after="0" w:line="240" w:lineRule="auto"/>
      <w:ind w:left="720" w:hanging="360"/>
    </w:pPr>
    <w:rPr>
      <w:rFonts w:eastAsia="Times New Roman" w:cs="Times New Roman"/>
      <w:sz w:val="24"/>
      <w:szCs w:val="24"/>
    </w:rPr>
  </w:style>
  <w:style w:type="character" w:customStyle="1" w:styleId="CharChar2">
    <w:name w:val="Char Char2"/>
    <w:locked/>
    <w:rsid w:val="0055394E"/>
    <w:rPr>
      <w:rFonts w:ascii="Arial" w:hAnsi="Arial" w:cs="Arial"/>
      <w:b/>
      <w:bCs/>
      <w:sz w:val="24"/>
      <w:szCs w:val="24"/>
      <w:lang w:val="en-US" w:eastAsia="en-US"/>
    </w:rPr>
  </w:style>
  <w:style w:type="character" w:customStyle="1" w:styleId="longtext1">
    <w:name w:val="long_text1"/>
    <w:rsid w:val="0055394E"/>
    <w:rPr>
      <w:sz w:val="20"/>
      <w:szCs w:val="20"/>
    </w:rPr>
  </w:style>
  <w:style w:type="character" w:customStyle="1" w:styleId="mediumtext">
    <w:name w:val="medium_text"/>
    <w:basedOn w:val="DefaultParagraphFont"/>
    <w:rsid w:val="0055394E"/>
  </w:style>
  <w:style w:type="character" w:customStyle="1" w:styleId="citationyear1">
    <w:name w:val="citation_year1"/>
    <w:rsid w:val="0055394E"/>
    <w:rPr>
      <w:b/>
      <w:bCs/>
    </w:rPr>
  </w:style>
  <w:style w:type="character" w:customStyle="1" w:styleId="citationvolume1">
    <w:name w:val="citation_volume1"/>
    <w:rsid w:val="0055394E"/>
    <w:rPr>
      <w:i/>
      <w:iCs/>
    </w:rPr>
  </w:style>
  <w:style w:type="character" w:customStyle="1" w:styleId="CharChar14">
    <w:name w:val="Char Char14"/>
    <w:locked/>
    <w:rsid w:val="0055394E"/>
    <w:rPr>
      <w:rFonts w:cs="Arial"/>
      <w:b/>
      <w:bCs/>
      <w:kern w:val="32"/>
      <w:sz w:val="32"/>
      <w:szCs w:val="32"/>
      <w:lang w:val="en-US" w:eastAsia="en-US" w:bidi="ar-SA"/>
    </w:rPr>
  </w:style>
  <w:style w:type="character" w:customStyle="1" w:styleId="CharChar13">
    <w:name w:val="Char Char13"/>
    <w:locked/>
    <w:rsid w:val="0055394E"/>
    <w:rPr>
      <w:rFonts w:cs="Arial"/>
      <w:b/>
      <w:bCs/>
      <w:iCs/>
      <w:sz w:val="28"/>
      <w:szCs w:val="28"/>
      <w:lang w:val="en-US" w:eastAsia="en-US" w:bidi="ar-SA"/>
    </w:rPr>
  </w:style>
  <w:style w:type="character" w:customStyle="1" w:styleId="CharChar10">
    <w:name w:val="Char Char10"/>
    <w:aliases w:val="Heading 3 Char5,3 bullet Char4,b Char4,2 Char4,Heading 3 Char Char Char4,Heading 3 Char1 Char Char4,Head3 Char4,Heading 3 Char1 Char13,Heading 3 Char Char Char Char Char13,Heading 3 Char Char Char Char Char Char4,Heading 31.2.1 Char4"/>
    <w:locked/>
    <w:rsid w:val="0055394E"/>
    <w:rPr>
      <w:rFonts w:cs="Times New Roman"/>
      <w:b/>
      <w:bCs/>
      <w:i/>
      <w:iCs/>
      <w:sz w:val="26"/>
      <w:szCs w:val="26"/>
      <w:lang w:val="en-US" w:eastAsia="en-US" w:bidi="ar-SA"/>
    </w:rPr>
  </w:style>
  <w:style w:type="character" w:customStyle="1" w:styleId="CharChar9">
    <w:name w:val="Char Char9"/>
    <w:locked/>
    <w:rsid w:val="0055394E"/>
    <w:rPr>
      <w:rFonts w:cs="Times New Roman"/>
      <w:b/>
      <w:bCs/>
      <w:sz w:val="22"/>
      <w:szCs w:val="22"/>
      <w:lang w:val="en-US" w:eastAsia="en-US" w:bidi="ar-SA"/>
    </w:rPr>
  </w:style>
  <w:style w:type="character" w:customStyle="1" w:styleId="CharChar8">
    <w:name w:val="Char Char8"/>
    <w:locked/>
    <w:rsid w:val="0055394E"/>
    <w:rPr>
      <w:rFonts w:ascii="Arial" w:hAnsi="Arial" w:cs="Times New Roman"/>
      <w:b/>
      <w:bCs/>
      <w:sz w:val="24"/>
      <w:szCs w:val="24"/>
      <w:lang w:val="en-US" w:eastAsia="en-US" w:bidi="ar-SA"/>
    </w:rPr>
  </w:style>
  <w:style w:type="character" w:customStyle="1" w:styleId="CharChar61">
    <w:name w:val="Char Char61"/>
    <w:locked/>
    <w:rsid w:val="0055394E"/>
    <w:rPr>
      <w:rFonts w:ascii="Times New Roman" w:hAnsi="Times New Roman" w:cs="Times New Roman"/>
      <w:sz w:val="24"/>
      <w:szCs w:val="24"/>
      <w:lang w:val="pt-BR" w:eastAsia="en-US"/>
    </w:rPr>
  </w:style>
  <w:style w:type="character" w:customStyle="1" w:styleId="CharChar51">
    <w:name w:val="Char Char51"/>
    <w:locked/>
    <w:rsid w:val="0055394E"/>
    <w:rPr>
      <w:rFonts w:cs="Times New Roman"/>
      <w:sz w:val="24"/>
      <w:szCs w:val="24"/>
      <w:lang w:val="en-US" w:eastAsia="en-US"/>
    </w:rPr>
  </w:style>
  <w:style w:type="character" w:customStyle="1" w:styleId="CharChar41">
    <w:name w:val="Char Char41"/>
    <w:locked/>
    <w:rsid w:val="0055394E"/>
    <w:rPr>
      <w:rFonts w:ascii="Times New Roman" w:hAnsi="Times New Roman" w:cs="Times New Roman"/>
      <w:i/>
      <w:iCs/>
      <w:sz w:val="24"/>
      <w:szCs w:val="24"/>
      <w:lang w:val="en-US" w:eastAsia="en-US"/>
    </w:rPr>
  </w:style>
  <w:style w:type="character" w:customStyle="1" w:styleId="CharChar21">
    <w:name w:val="Char Char21"/>
    <w:locked/>
    <w:rsid w:val="0055394E"/>
    <w:rPr>
      <w:rFonts w:ascii="Arial" w:hAnsi="Arial" w:cs="Arial"/>
      <w:b/>
      <w:bCs/>
      <w:sz w:val="24"/>
      <w:szCs w:val="24"/>
      <w:lang w:val="en-US" w:eastAsia="en-US"/>
    </w:rPr>
  </w:style>
  <w:style w:type="character" w:customStyle="1" w:styleId="ff52">
    <w:name w:val="ff52"/>
    <w:basedOn w:val="DefaultParagraphFont"/>
    <w:rsid w:val="0055394E"/>
  </w:style>
  <w:style w:type="character" w:customStyle="1" w:styleId="ff1">
    <w:name w:val="ff1"/>
    <w:basedOn w:val="DefaultParagraphFont"/>
    <w:rsid w:val="0055394E"/>
  </w:style>
  <w:style w:type="paragraph" w:customStyle="1" w:styleId="CharCharCharCharCharCharCharCharCharCharCharCharCharCharChar">
    <w:name w:val="Char Char Char Char Char Char Char Char Char Char Char Char Char Char Char"/>
    <w:basedOn w:val="Normal"/>
    <w:rsid w:val="0055394E"/>
    <w:pPr>
      <w:spacing w:line="240" w:lineRule="exact"/>
    </w:pPr>
    <w:rPr>
      <w:rFonts w:ascii="Verdana" w:eastAsia="Times New Roman" w:hAnsi="Verdana" w:cs="Times New Roman"/>
      <w:sz w:val="20"/>
      <w:szCs w:val="20"/>
    </w:rPr>
  </w:style>
  <w:style w:type="paragraph" w:customStyle="1" w:styleId="DisplayEquationAurora">
    <w:name w:val="Display Equation (Aurora)"/>
    <w:basedOn w:val="Normal"/>
    <w:link w:val="DisplayEquationAuroraChar"/>
    <w:rsid w:val="0055394E"/>
    <w:pPr>
      <w:tabs>
        <w:tab w:val="center" w:pos="4536"/>
        <w:tab w:val="right" w:pos="9072"/>
      </w:tabs>
      <w:spacing w:after="0" w:line="276" w:lineRule="auto"/>
      <w:jc w:val="both"/>
    </w:pPr>
    <w:rPr>
      <w:rFonts w:eastAsia="Times New Roman" w:cs="Times New Roman"/>
      <w:bCs/>
      <w:sz w:val="24"/>
      <w:szCs w:val="24"/>
    </w:rPr>
  </w:style>
  <w:style w:type="character" w:customStyle="1" w:styleId="DisplayEquationAuroraChar">
    <w:name w:val="Display Equation (Aurora) Char"/>
    <w:link w:val="DisplayEquationAurora"/>
    <w:rsid w:val="0055394E"/>
    <w:rPr>
      <w:rFonts w:eastAsia="Times New Roman" w:cs="Times New Roman"/>
      <w:bCs/>
      <w:sz w:val="24"/>
      <w:szCs w:val="24"/>
    </w:rPr>
  </w:style>
  <w:style w:type="character" w:customStyle="1" w:styleId="SectionBreakAurora">
    <w:name w:val="Section Break (Aurora)"/>
    <w:rsid w:val="0055394E"/>
    <w:rPr>
      <w:rFonts w:ascii="Times New Roman" w:hAnsi="Times New Roman"/>
      <w:bCs/>
      <w:vanish/>
      <w:color w:val="800080"/>
    </w:rPr>
  </w:style>
  <w:style w:type="paragraph" w:customStyle="1" w:styleId="Content">
    <w:name w:val="Content"/>
    <w:basedOn w:val="Normal"/>
    <w:link w:val="ContentChar"/>
    <w:qFormat/>
    <w:rsid w:val="0055394E"/>
    <w:pPr>
      <w:spacing w:before="200" w:after="0" w:line="360" w:lineRule="auto"/>
      <w:jc w:val="both"/>
    </w:pPr>
    <w:rPr>
      <w:rFonts w:eastAsia="Times New Roman" w:cs="Times New Roman"/>
      <w:sz w:val="26"/>
      <w:szCs w:val="20"/>
    </w:rPr>
  </w:style>
  <w:style w:type="character" w:customStyle="1" w:styleId="ContentChar">
    <w:name w:val="Content Char"/>
    <w:basedOn w:val="DefaultParagraphFont"/>
    <w:link w:val="Content"/>
    <w:rsid w:val="0055394E"/>
    <w:rPr>
      <w:rFonts w:eastAsia="Times New Roman" w:cs="Times New Roman"/>
      <w:sz w:val="26"/>
      <w:szCs w:val="20"/>
    </w:rPr>
  </w:style>
  <w:style w:type="character" w:customStyle="1" w:styleId="CaptionChar">
    <w:name w:val="Caption Char"/>
    <w:link w:val="Caption"/>
    <w:rsid w:val="0055394E"/>
    <w:rPr>
      <w:rFonts w:eastAsia="Times New Roman" w:cs="Times New Roman"/>
      <w:b/>
      <w:bCs/>
      <w:sz w:val="20"/>
      <w:szCs w:val="20"/>
    </w:rPr>
  </w:style>
  <w:style w:type="paragraph" w:customStyle="1" w:styleId="Nidung">
    <w:name w:val="Nội dung"/>
    <w:basedOn w:val="Normal"/>
    <w:link w:val="NidungChar"/>
    <w:rsid w:val="0055394E"/>
    <w:pPr>
      <w:spacing w:after="0" w:line="312" w:lineRule="auto"/>
      <w:ind w:firstLine="720"/>
      <w:jc w:val="both"/>
    </w:pPr>
    <w:rPr>
      <w:rFonts w:eastAsia="Times New Roman" w:cs="Times New Roman"/>
      <w:sz w:val="28"/>
      <w:szCs w:val="20"/>
      <w:lang w:val="x-none" w:eastAsia="x-none"/>
    </w:rPr>
  </w:style>
  <w:style w:type="character" w:customStyle="1" w:styleId="NidungChar">
    <w:name w:val="Nội dung Char"/>
    <w:link w:val="Nidung"/>
    <w:rsid w:val="0055394E"/>
    <w:rPr>
      <w:rFonts w:eastAsia="Times New Roman" w:cs="Times New Roman"/>
      <w:sz w:val="28"/>
      <w:szCs w:val="20"/>
      <w:lang w:val="x-none" w:eastAsia="x-none"/>
    </w:rPr>
  </w:style>
  <w:style w:type="character" w:customStyle="1" w:styleId="Bodytext60">
    <w:name w:val="Body text6"/>
    <w:rsid w:val="0055394E"/>
    <w:rPr>
      <w:sz w:val="22"/>
      <w:szCs w:val="22"/>
      <w:shd w:val="clear" w:color="auto" w:fill="FFFFFF"/>
    </w:rPr>
  </w:style>
  <w:style w:type="character" w:customStyle="1" w:styleId="BodytextItalic1">
    <w:name w:val="Body text + Italic1"/>
    <w:rsid w:val="0055394E"/>
    <w:rPr>
      <w:i/>
      <w:iCs/>
      <w:sz w:val="22"/>
      <w:szCs w:val="22"/>
      <w:shd w:val="clear" w:color="auto" w:fill="FFFFFF"/>
    </w:rPr>
  </w:style>
  <w:style w:type="character" w:customStyle="1" w:styleId="bodytextChar0">
    <w:name w:val="bodytext Char"/>
    <w:link w:val="bodytext0"/>
    <w:locked/>
    <w:rsid w:val="0055394E"/>
    <w:rPr>
      <w:rFonts w:eastAsia="Times New Roman" w:cs="Times New Roman"/>
      <w:sz w:val="24"/>
      <w:szCs w:val="24"/>
    </w:rPr>
  </w:style>
  <w:style w:type="paragraph" w:customStyle="1" w:styleId="Style3">
    <w:name w:val="Style3"/>
    <w:basedOn w:val="Normal"/>
    <w:link w:val="Style3Char"/>
    <w:qFormat/>
    <w:rsid w:val="0055394E"/>
    <w:pPr>
      <w:tabs>
        <w:tab w:val="left" w:pos="0"/>
      </w:tabs>
      <w:spacing w:after="0" w:line="360" w:lineRule="auto"/>
      <w:jc w:val="both"/>
    </w:pPr>
    <w:rPr>
      <w:rFonts w:eastAsia="Calibri" w:cs="Times New Roman"/>
      <w:b/>
      <w:i/>
      <w:color w:val="000000"/>
      <w:sz w:val="28"/>
      <w:szCs w:val="28"/>
    </w:rPr>
  </w:style>
  <w:style w:type="paragraph" w:customStyle="1" w:styleId="CharCharCharCharCharCharCharCharCharCharCharCharCharCharChar1">
    <w:name w:val="Char Char Char Char Char Char Char Char Char Char Char Char Char Char Char1"/>
    <w:basedOn w:val="Normal"/>
    <w:rsid w:val="00182DA5"/>
    <w:pPr>
      <w:spacing w:line="240" w:lineRule="exact"/>
    </w:pPr>
    <w:rPr>
      <w:rFonts w:ascii="Verdana" w:eastAsia="Times New Roman" w:hAnsi="Verdana" w:cs="Times New Roman"/>
      <w:sz w:val="20"/>
      <w:szCs w:val="20"/>
    </w:rPr>
  </w:style>
  <w:style w:type="paragraph" w:customStyle="1" w:styleId="BodyChar">
    <w:name w:val="Body Char"/>
    <w:uiPriority w:val="99"/>
    <w:rsid w:val="0053044D"/>
    <w:pPr>
      <w:tabs>
        <w:tab w:val="left" w:pos="567"/>
      </w:tabs>
      <w:suppressAutoHyphens/>
      <w:spacing w:after="0" w:line="240" w:lineRule="auto"/>
      <w:jc w:val="both"/>
    </w:pPr>
    <w:rPr>
      <w:rFonts w:ascii="Times" w:eastAsia="Arial" w:hAnsi="Times" w:cs="Lohit Devanagari"/>
      <w:color w:val="000000"/>
      <w:kern w:val="2"/>
      <w:sz w:val="22"/>
      <w:lang w:val="en-GB" w:eastAsia="hi-IN" w:bidi="hi-IN"/>
    </w:rPr>
  </w:style>
  <w:style w:type="character" w:customStyle="1" w:styleId="SubtitleChar1">
    <w:name w:val="Subtitle Char1"/>
    <w:uiPriority w:val="99"/>
    <w:locked/>
    <w:rsid w:val="0053044D"/>
    <w:rPr>
      <w:rFonts w:ascii="Arial" w:eastAsia="Times New Roman" w:hAnsi="Arial" w:cs="Arial"/>
      <w:kern w:val="2"/>
      <w:sz w:val="24"/>
      <w:szCs w:val="24"/>
      <w:lang w:val="en-GB" w:eastAsia="zh-CN"/>
    </w:rPr>
  </w:style>
  <w:style w:type="character" w:customStyle="1" w:styleId="MathematicaFormatStandardForm">
    <w:name w:val="MathematicaFormatStandardForm"/>
    <w:uiPriority w:val="99"/>
    <w:rsid w:val="0053044D"/>
    <w:rPr>
      <w:rFonts w:ascii="Inherited" w:hAnsi="Inherited" w:cs="Inherited" w:hint="default"/>
    </w:rPr>
  </w:style>
  <w:style w:type="numbering" w:customStyle="1" w:styleId="NoList2">
    <w:name w:val="No List2"/>
    <w:next w:val="NoList"/>
    <w:semiHidden/>
    <w:unhideWhenUsed/>
    <w:rsid w:val="00A23CDC"/>
  </w:style>
  <w:style w:type="paragraph" w:customStyle="1" w:styleId="lv3">
    <w:name w:val="lv3"/>
    <w:basedOn w:val="Normal"/>
    <w:qFormat/>
    <w:rsid w:val="009E0618"/>
    <w:pPr>
      <w:spacing w:after="0" w:line="360" w:lineRule="auto"/>
      <w:jc w:val="both"/>
    </w:pPr>
    <w:rPr>
      <w:rFonts w:eastAsia="Times New Roman" w:cs="Times New Roman"/>
      <w:b/>
      <w:bCs/>
      <w:i/>
      <w:color w:val="000000" w:themeColor="text1"/>
      <w:sz w:val="28"/>
      <w:szCs w:val="28"/>
      <w:lang w:val="nl-NL"/>
    </w:rPr>
  </w:style>
  <w:style w:type="character" w:customStyle="1" w:styleId="Heading3Char1">
    <w:name w:val="Heading 3 Char1"/>
    <w:rsid w:val="009E0618"/>
    <w:rPr>
      <w:b/>
      <w:bCs/>
      <w:sz w:val="24"/>
      <w:szCs w:val="24"/>
      <w:lang w:val="en-US" w:eastAsia="en-US" w:bidi="ar-SA"/>
    </w:rPr>
  </w:style>
  <w:style w:type="character" w:customStyle="1" w:styleId="Heading4Char1">
    <w:name w:val="Heading 4 Char1"/>
    <w:aliases w:val="Ngoc 3 Char"/>
    <w:locked/>
    <w:rsid w:val="009E0618"/>
    <w:rPr>
      <w:b/>
      <w:bCs/>
      <w:sz w:val="28"/>
      <w:szCs w:val="24"/>
      <w:lang w:val="en-US" w:eastAsia="en-US" w:bidi="ar-SA"/>
    </w:rPr>
  </w:style>
  <w:style w:type="paragraph" w:customStyle="1" w:styleId="msonormalcxspmiddle">
    <w:name w:val="msonormalcxspmiddle"/>
    <w:basedOn w:val="Normal"/>
    <w:rsid w:val="009E0618"/>
    <w:pPr>
      <w:spacing w:before="100" w:beforeAutospacing="1" w:after="100" w:afterAutospacing="1" w:line="240" w:lineRule="auto"/>
    </w:pPr>
    <w:rPr>
      <w:rFonts w:eastAsia="Times New Roman" w:cs="Times New Roman"/>
      <w:sz w:val="24"/>
      <w:szCs w:val="24"/>
    </w:rPr>
  </w:style>
  <w:style w:type="paragraph" w:customStyle="1" w:styleId="msonormalcxsplast">
    <w:name w:val="msonormalcxsplast"/>
    <w:basedOn w:val="Normal"/>
    <w:rsid w:val="009E0618"/>
    <w:pPr>
      <w:spacing w:before="100" w:beforeAutospacing="1" w:after="100" w:afterAutospacing="1" w:line="240" w:lineRule="auto"/>
    </w:pPr>
    <w:rPr>
      <w:rFonts w:eastAsia="Times New Roman" w:cs="Times New Roman"/>
      <w:sz w:val="24"/>
      <w:szCs w:val="24"/>
    </w:rPr>
  </w:style>
  <w:style w:type="paragraph" w:customStyle="1" w:styleId="listparagraphcxsplast">
    <w:name w:val="listparagraphcxsplast"/>
    <w:basedOn w:val="Normal"/>
    <w:rsid w:val="009E0618"/>
    <w:pPr>
      <w:spacing w:before="100" w:beforeAutospacing="1" w:after="100" w:afterAutospacing="1" w:line="240" w:lineRule="auto"/>
    </w:pPr>
    <w:rPr>
      <w:rFonts w:eastAsia="Times New Roman" w:cs="Times New Roman"/>
      <w:sz w:val="24"/>
      <w:szCs w:val="24"/>
    </w:rPr>
  </w:style>
  <w:style w:type="paragraph" w:customStyle="1" w:styleId="A2">
    <w:name w:val="A2"/>
    <w:basedOn w:val="Normal"/>
    <w:link w:val="A2Char"/>
    <w:rsid w:val="009E0618"/>
    <w:pPr>
      <w:spacing w:after="0" w:line="360" w:lineRule="auto"/>
      <w:ind w:firstLine="720"/>
      <w:jc w:val="both"/>
    </w:pPr>
    <w:rPr>
      <w:rFonts w:eastAsia="Times New Roman" w:cs="Times New Roman"/>
      <w:b/>
      <w:i/>
      <w:sz w:val="28"/>
      <w:szCs w:val="28"/>
      <w:lang w:val="it-IT"/>
    </w:rPr>
  </w:style>
  <w:style w:type="character" w:customStyle="1" w:styleId="A2Char">
    <w:name w:val="A2 Char"/>
    <w:link w:val="A2"/>
    <w:rsid w:val="009E0618"/>
    <w:rPr>
      <w:rFonts w:eastAsia="Times New Roman" w:cs="Times New Roman"/>
      <w:b/>
      <w:i/>
      <w:sz w:val="28"/>
      <w:szCs w:val="28"/>
      <w:lang w:val="it-IT"/>
    </w:rPr>
  </w:style>
  <w:style w:type="paragraph" w:customStyle="1" w:styleId="listparagraphcxspmiddle">
    <w:name w:val="listparagraphcxspmiddle"/>
    <w:basedOn w:val="Normal"/>
    <w:rsid w:val="009E0618"/>
    <w:pPr>
      <w:spacing w:before="100" w:beforeAutospacing="1" w:after="100" w:afterAutospacing="1" w:line="240" w:lineRule="auto"/>
    </w:pPr>
    <w:rPr>
      <w:rFonts w:eastAsia="Times New Roman" w:cs="Times New Roman"/>
      <w:sz w:val="24"/>
      <w:szCs w:val="24"/>
    </w:rPr>
  </w:style>
  <w:style w:type="paragraph" w:customStyle="1" w:styleId="listparagraphcxspmiddlecxsplast">
    <w:name w:val="listparagraphcxspmiddlecxsplast"/>
    <w:basedOn w:val="Normal"/>
    <w:rsid w:val="009E0618"/>
    <w:pPr>
      <w:spacing w:before="100" w:beforeAutospacing="1" w:after="100" w:afterAutospacing="1" w:line="240" w:lineRule="auto"/>
    </w:pPr>
    <w:rPr>
      <w:rFonts w:eastAsia="Times New Roman" w:cs="Times New Roman"/>
      <w:sz w:val="24"/>
      <w:szCs w:val="24"/>
    </w:rPr>
  </w:style>
  <w:style w:type="paragraph" w:customStyle="1" w:styleId="listparagraphcxspmiddlecxspmiddle">
    <w:name w:val="listparagraphcxspmiddlecxspmiddle"/>
    <w:basedOn w:val="Normal"/>
    <w:rsid w:val="009E0618"/>
    <w:pPr>
      <w:spacing w:before="100" w:beforeAutospacing="1" w:after="100" w:afterAutospacing="1" w:line="240" w:lineRule="auto"/>
    </w:pPr>
    <w:rPr>
      <w:rFonts w:eastAsia="Times New Roman" w:cs="Times New Roman"/>
      <w:sz w:val="24"/>
      <w:szCs w:val="24"/>
    </w:rPr>
  </w:style>
  <w:style w:type="character" w:customStyle="1" w:styleId="Vnbnnidung2Khnginnghing">
    <w:name w:val="Văn bản nội dung (2) + Không in nghiêng"/>
    <w:uiPriority w:val="99"/>
    <w:rsid w:val="009E0618"/>
    <w:rPr>
      <w:rFonts w:ascii="Times New Roman" w:hAnsi="Times New Roman" w:cs="Times New Roman" w:hint="default"/>
      <w:i/>
      <w:iCs w:val="0"/>
      <w:strike w:val="0"/>
      <w:dstrike w:val="0"/>
      <w:color w:val="000000"/>
      <w:spacing w:val="0"/>
      <w:w w:val="100"/>
      <w:position w:val="0"/>
      <w:sz w:val="24"/>
      <w:u w:val="none"/>
      <w:effect w:val="none"/>
      <w:lang w:val="vi-VN"/>
    </w:rPr>
  </w:style>
  <w:style w:type="character" w:customStyle="1" w:styleId="VnbnnidungInm">
    <w:name w:val="Văn bản nội dung + In đậm"/>
    <w:uiPriority w:val="99"/>
    <w:rsid w:val="009E0618"/>
    <w:rPr>
      <w:rFonts w:ascii="Times New Roman" w:hAnsi="Times New Roman" w:cs="Times New Roman" w:hint="default"/>
      <w:b/>
      <w:bCs w:val="0"/>
      <w:strike w:val="0"/>
      <w:dstrike w:val="0"/>
      <w:color w:val="000000"/>
      <w:spacing w:val="0"/>
      <w:w w:val="100"/>
      <w:position w:val="0"/>
      <w:sz w:val="24"/>
      <w:u w:val="none"/>
      <w:effect w:val="none"/>
      <w:lang w:val="vi-VN"/>
    </w:rPr>
  </w:style>
  <w:style w:type="paragraph" w:customStyle="1" w:styleId="StyleTimesNewRoman14ptNotBoldJustifiedFirstline01">
    <w:name w:val="Style Times New Roman 14 pt Not Bold Justified First line:  0.1..."/>
    <w:basedOn w:val="Normal"/>
    <w:rsid w:val="009E0618"/>
    <w:pPr>
      <w:tabs>
        <w:tab w:val="left" w:pos="2160"/>
        <w:tab w:val="left" w:pos="4860"/>
      </w:tabs>
      <w:spacing w:after="0" w:line="360" w:lineRule="auto"/>
      <w:ind w:firstLine="360"/>
      <w:jc w:val="both"/>
    </w:pPr>
    <w:rPr>
      <w:rFonts w:eastAsia="Times New Roman" w:cs="Times New Roman"/>
      <w:color w:val="000000"/>
      <w:sz w:val="28"/>
      <w:szCs w:val="28"/>
      <w:lang w:val="fr-FR"/>
    </w:rPr>
  </w:style>
  <w:style w:type="paragraph" w:customStyle="1" w:styleId="BodyText6">
    <w:name w:val="Body Text6"/>
    <w:basedOn w:val="Normal"/>
    <w:link w:val="Bodytext1"/>
    <w:rsid w:val="009E0618"/>
    <w:pPr>
      <w:widowControl w:val="0"/>
      <w:shd w:val="clear" w:color="auto" w:fill="FFFFFF"/>
      <w:spacing w:after="0" w:line="446" w:lineRule="exact"/>
      <w:jc w:val="both"/>
    </w:pPr>
    <w:rPr>
      <w:rFonts w:eastAsia="Times New Roman" w:cs="Times New Roman"/>
      <w:sz w:val="27"/>
      <w:szCs w:val="27"/>
    </w:rPr>
  </w:style>
  <w:style w:type="character" w:customStyle="1" w:styleId="BodytextGeorgia">
    <w:name w:val="Body text + Georgia"/>
    <w:aliases w:val="12 pt"/>
    <w:rsid w:val="009E0618"/>
    <w:rPr>
      <w:rFonts w:ascii="Georgia" w:eastAsia="Georgia" w:hAnsi="Georgia" w:cs="Georgia"/>
      <w:b w:val="0"/>
      <w:bCs w:val="0"/>
      <w:i w:val="0"/>
      <w:iCs w:val="0"/>
      <w:smallCaps w:val="0"/>
      <w:strike w:val="0"/>
      <w:color w:val="000000"/>
      <w:spacing w:val="0"/>
      <w:w w:val="100"/>
      <w:position w:val="0"/>
      <w:sz w:val="24"/>
      <w:szCs w:val="24"/>
      <w:u w:val="none"/>
    </w:rPr>
  </w:style>
  <w:style w:type="paragraph" w:customStyle="1" w:styleId="EndNoteBibliographyTitle">
    <w:name w:val="EndNote Bibliography Title"/>
    <w:basedOn w:val="Normal"/>
    <w:link w:val="EndNoteBibliographyTitleChar"/>
    <w:rsid w:val="009E0618"/>
    <w:pPr>
      <w:spacing w:after="0" w:line="276" w:lineRule="auto"/>
      <w:jc w:val="center"/>
    </w:pPr>
    <w:rPr>
      <w:rFonts w:ascii="Calibri" w:eastAsiaTheme="minorEastAsia" w:hAnsi="Calibri" w:cs="Calibri"/>
      <w:noProof/>
      <w:sz w:val="22"/>
    </w:rPr>
  </w:style>
  <w:style w:type="character" w:customStyle="1" w:styleId="EndNoteBibliographyTitleChar">
    <w:name w:val="EndNote Bibliography Title Char"/>
    <w:basedOn w:val="DefaultParagraphFont"/>
    <w:link w:val="EndNoteBibliographyTitle"/>
    <w:rsid w:val="009E0618"/>
    <w:rPr>
      <w:rFonts w:ascii="Calibri" w:eastAsiaTheme="minorEastAsia" w:hAnsi="Calibri" w:cs="Calibri"/>
      <w:noProof/>
      <w:sz w:val="22"/>
    </w:rPr>
  </w:style>
  <w:style w:type="paragraph" w:customStyle="1" w:styleId="EndNoteBibliography">
    <w:name w:val="EndNote Bibliography"/>
    <w:basedOn w:val="Normal"/>
    <w:link w:val="EndNoteBibliographyChar"/>
    <w:rsid w:val="009E0618"/>
    <w:pPr>
      <w:spacing w:after="200" w:line="240" w:lineRule="auto"/>
    </w:pPr>
    <w:rPr>
      <w:rFonts w:ascii="Calibri" w:eastAsiaTheme="minorEastAsia" w:hAnsi="Calibri" w:cs="Calibri"/>
      <w:noProof/>
      <w:sz w:val="22"/>
    </w:rPr>
  </w:style>
  <w:style w:type="character" w:customStyle="1" w:styleId="EndNoteBibliographyChar">
    <w:name w:val="EndNote Bibliography Char"/>
    <w:basedOn w:val="DefaultParagraphFont"/>
    <w:link w:val="EndNoteBibliography"/>
    <w:rsid w:val="009E0618"/>
    <w:rPr>
      <w:rFonts w:ascii="Calibri" w:eastAsiaTheme="minorEastAsia" w:hAnsi="Calibri" w:cs="Calibri"/>
      <w:noProof/>
      <w:sz w:val="22"/>
    </w:rPr>
  </w:style>
  <w:style w:type="paragraph" w:customStyle="1" w:styleId="noidungtin">
    <w:name w:val="noidungtin"/>
    <w:basedOn w:val="Normal"/>
    <w:uiPriority w:val="99"/>
    <w:rsid w:val="009E0618"/>
    <w:pPr>
      <w:spacing w:before="100" w:beforeAutospacing="1" w:after="100" w:afterAutospacing="1" w:line="240" w:lineRule="auto"/>
    </w:pPr>
    <w:rPr>
      <w:rFonts w:eastAsia="Times New Roman" w:cs="Times New Roman"/>
      <w:sz w:val="24"/>
      <w:szCs w:val="24"/>
      <w:lang w:val="vi-VN" w:eastAsia="vi-VN"/>
    </w:rPr>
  </w:style>
  <w:style w:type="paragraph" w:customStyle="1" w:styleId="NDTLTK">
    <w:name w:val="ND TLTK"/>
    <w:basedOn w:val="Normal"/>
    <w:uiPriority w:val="99"/>
    <w:rsid w:val="009E0618"/>
    <w:pPr>
      <w:numPr>
        <w:numId w:val="5"/>
      </w:numPr>
      <w:spacing w:before="60" w:after="0" w:line="260" w:lineRule="atLeast"/>
      <w:jc w:val="both"/>
    </w:pPr>
    <w:rPr>
      <w:rFonts w:ascii=".VnCentury Schoolbook" w:eastAsia="Times New Roman" w:hAnsi=".VnCentury Schoolbook" w:cs="Times New Roman"/>
      <w:sz w:val="19"/>
      <w:szCs w:val="21"/>
    </w:rPr>
  </w:style>
  <w:style w:type="table" w:customStyle="1" w:styleId="TableGrid4">
    <w:name w:val="Table Grid4"/>
    <w:basedOn w:val="TableNormal"/>
    <w:next w:val="TableGrid"/>
    <w:uiPriority w:val="59"/>
    <w:rsid w:val="00815638"/>
    <w:pPr>
      <w:spacing w:after="0" w:line="240" w:lineRule="auto"/>
    </w:pPr>
    <w:rPr>
      <w:sz w:val="28"/>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size1">
    <w:name w:val="textsize1"/>
    <w:basedOn w:val="DefaultParagraphFont"/>
    <w:rsid w:val="00756E29"/>
  </w:style>
  <w:style w:type="paragraph" w:customStyle="1" w:styleId="xl22">
    <w:name w:val="xl22"/>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rPr>
  </w:style>
  <w:style w:type="paragraph" w:customStyle="1" w:styleId="xl23">
    <w:name w:val="xl23"/>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24"/>
      <w:szCs w:val="24"/>
    </w:rPr>
  </w:style>
  <w:style w:type="paragraph" w:customStyle="1" w:styleId="xl24">
    <w:name w:val="xl24"/>
    <w:basedOn w:val="Normal"/>
    <w:rsid w:val="00756E29"/>
    <w:pPr>
      <w:pBdr>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24"/>
      <w:szCs w:val="24"/>
    </w:rPr>
  </w:style>
  <w:style w:type="paragraph" w:customStyle="1" w:styleId="xl25">
    <w:name w:val="xl25"/>
    <w:basedOn w:val="Normal"/>
    <w:rsid w:val="00756E29"/>
    <w:pPr>
      <w:pBdr>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rPr>
  </w:style>
  <w:style w:type="paragraph" w:customStyle="1" w:styleId="xl26">
    <w:name w:val="xl26"/>
    <w:basedOn w:val="Normal"/>
    <w:rsid w:val="00756E29"/>
    <w:pPr>
      <w:pBdr>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24"/>
      <w:szCs w:val="24"/>
    </w:rPr>
  </w:style>
  <w:style w:type="paragraph" w:customStyle="1" w:styleId="xl27">
    <w:name w:val="xl27"/>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i/>
      <w:iCs/>
      <w:sz w:val="24"/>
      <w:szCs w:val="24"/>
    </w:rPr>
  </w:style>
  <w:style w:type="paragraph" w:customStyle="1" w:styleId="xl28">
    <w:name w:val="xl28"/>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i/>
      <w:iCs/>
      <w:sz w:val="24"/>
      <w:szCs w:val="24"/>
    </w:rPr>
  </w:style>
  <w:style w:type="paragraph" w:customStyle="1" w:styleId="xl29">
    <w:name w:val="xl29"/>
    <w:basedOn w:val="Normal"/>
    <w:rsid w:val="00756E29"/>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cs="Times New Roman"/>
      <w:sz w:val="24"/>
      <w:szCs w:val="24"/>
    </w:rPr>
  </w:style>
  <w:style w:type="paragraph" w:customStyle="1" w:styleId="xl30">
    <w:name w:val="xl30"/>
    <w:basedOn w:val="Normal"/>
    <w:rsid w:val="00756E29"/>
    <w:pPr>
      <w:pBdr>
        <w:top w:val="single" w:sz="4" w:space="0" w:color="auto"/>
        <w:bottom w:val="single" w:sz="4" w:space="0" w:color="auto"/>
      </w:pBdr>
      <w:spacing w:before="100" w:beforeAutospacing="1" w:after="100" w:afterAutospacing="1" w:line="240" w:lineRule="auto"/>
      <w:jc w:val="center"/>
    </w:pPr>
    <w:rPr>
      <w:rFonts w:eastAsia="Times New Roman" w:cs="Times New Roman"/>
      <w:sz w:val="24"/>
      <w:szCs w:val="24"/>
    </w:rPr>
  </w:style>
  <w:style w:type="paragraph" w:customStyle="1" w:styleId="xl31">
    <w:name w:val="xl31"/>
    <w:basedOn w:val="Normal"/>
    <w:rsid w:val="00756E29"/>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rPr>
  </w:style>
  <w:style w:type="paragraph" w:customStyle="1" w:styleId="xl32">
    <w:name w:val="xl32"/>
    <w:basedOn w:val="Normal"/>
    <w:rsid w:val="00756E29"/>
    <w:pPr>
      <w:spacing w:before="100" w:beforeAutospacing="1" w:after="100" w:afterAutospacing="1" w:line="240" w:lineRule="auto"/>
      <w:jc w:val="center"/>
    </w:pPr>
    <w:rPr>
      <w:rFonts w:eastAsia="Times New Roman" w:cs="Times New Roman"/>
      <w:sz w:val="24"/>
      <w:szCs w:val="24"/>
    </w:rPr>
  </w:style>
  <w:style w:type="paragraph" w:customStyle="1" w:styleId="xl33">
    <w:name w:val="xl33"/>
    <w:basedOn w:val="Normal"/>
    <w:rsid w:val="00756E29"/>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cs="Times New Roman"/>
      <w:sz w:val="24"/>
      <w:szCs w:val="24"/>
    </w:rPr>
  </w:style>
  <w:style w:type="paragraph" w:customStyle="1" w:styleId="xl34">
    <w:name w:val="xl34"/>
    <w:basedOn w:val="Normal"/>
    <w:rsid w:val="00756E29"/>
    <w:pPr>
      <w:pBdr>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rPr>
  </w:style>
  <w:style w:type="table" w:customStyle="1" w:styleId="Calendar1">
    <w:name w:val="Calendar 1"/>
    <w:basedOn w:val="TableNormal"/>
    <w:uiPriority w:val="99"/>
    <w:qFormat/>
    <w:rsid w:val="00756E29"/>
    <w:pPr>
      <w:spacing w:after="0" w:line="240" w:lineRule="auto"/>
    </w:pPr>
    <w:rPr>
      <w:rFonts w:ascii="Calibri" w:eastAsia="Times New Roman" w:hAnsi="Calibri" w:cs="Times New Roman"/>
      <w:sz w:val="22"/>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CharCharCharCharCharCharChar3">
    <w:name w:val="Char Char Char Char Char Char Char3"/>
    <w:basedOn w:val="Normal"/>
    <w:rsid w:val="00756E29"/>
    <w:pPr>
      <w:widowControl w:val="0"/>
      <w:spacing w:after="0" w:line="240" w:lineRule="auto"/>
      <w:jc w:val="both"/>
    </w:pPr>
    <w:rPr>
      <w:rFonts w:cs="Times New Roman"/>
      <w:kern w:val="2"/>
      <w:sz w:val="24"/>
      <w:szCs w:val="26"/>
      <w:lang w:eastAsia="zh-CN"/>
    </w:rPr>
  </w:style>
  <w:style w:type="character" w:customStyle="1" w:styleId="notranslate">
    <w:name w:val="notranslate"/>
    <w:basedOn w:val="DefaultParagraphFont"/>
    <w:rsid w:val="00756E29"/>
  </w:style>
  <w:style w:type="paragraph" w:customStyle="1" w:styleId="CharChar1CharCharCharCharCharCharCharCharCharCharCharChar">
    <w:name w:val="Char Char1 Char Char Char Char Char Char Char Char Char Char Char Char"/>
    <w:basedOn w:val="Normal"/>
    <w:rsid w:val="00756E29"/>
    <w:pPr>
      <w:spacing w:line="240" w:lineRule="exact"/>
    </w:pPr>
    <w:rPr>
      <w:rFonts w:ascii="Verdana" w:hAnsi="Verdana" w:cs="Times New Roman"/>
      <w:sz w:val="20"/>
      <w:szCs w:val="20"/>
    </w:rPr>
  </w:style>
  <w:style w:type="character" w:customStyle="1" w:styleId="f17s8c0lf6w16ar0">
    <w:name w:val="f17 s8 c0 lf6 w16a r0"/>
    <w:basedOn w:val="DefaultParagraphFont"/>
    <w:rsid w:val="00756E29"/>
  </w:style>
  <w:style w:type="character" w:customStyle="1" w:styleId="f18l0w0">
    <w:name w:val="f18 l0 w0"/>
    <w:basedOn w:val="DefaultParagraphFont"/>
    <w:rsid w:val="00756E29"/>
  </w:style>
  <w:style w:type="character" w:customStyle="1" w:styleId="l7cw16b">
    <w:name w:val="l7c w16b"/>
    <w:basedOn w:val="DefaultParagraphFont"/>
    <w:rsid w:val="00756E29"/>
  </w:style>
  <w:style w:type="character" w:customStyle="1" w:styleId="f17s8c0lf7w16cr0">
    <w:name w:val="f17 s8 c0 lf7 w16c r0"/>
    <w:basedOn w:val="DefaultParagraphFont"/>
    <w:rsid w:val="00756E29"/>
  </w:style>
  <w:style w:type="character" w:customStyle="1" w:styleId="ffs1c0lecw16dr0">
    <w:name w:val="ff s1 c0 lec w16d r0"/>
    <w:basedOn w:val="DefaultParagraphFont"/>
    <w:rsid w:val="00756E29"/>
  </w:style>
  <w:style w:type="character" w:customStyle="1" w:styleId="f10l0w0">
    <w:name w:val="f10 l0 w0"/>
    <w:basedOn w:val="DefaultParagraphFont"/>
    <w:rsid w:val="00756E29"/>
  </w:style>
  <w:style w:type="character" w:customStyle="1" w:styleId="l93w16e">
    <w:name w:val="l93 w16e"/>
    <w:basedOn w:val="DefaultParagraphFont"/>
    <w:rsid w:val="00756E29"/>
  </w:style>
  <w:style w:type="character" w:customStyle="1" w:styleId="l9bw16f">
    <w:name w:val="l9b w16f"/>
    <w:basedOn w:val="DefaultParagraphFont"/>
    <w:rsid w:val="00756E29"/>
  </w:style>
  <w:style w:type="character" w:customStyle="1" w:styleId="ffs1c0la2w170r0">
    <w:name w:val="ff s1 c0 la2 w170 r0"/>
    <w:basedOn w:val="DefaultParagraphFont"/>
    <w:rsid w:val="00756E29"/>
  </w:style>
  <w:style w:type="character" w:customStyle="1" w:styleId="l9dw171">
    <w:name w:val="l9d w171"/>
    <w:basedOn w:val="DefaultParagraphFont"/>
    <w:rsid w:val="00756E29"/>
  </w:style>
  <w:style w:type="character" w:customStyle="1" w:styleId="ffs1c0l0w172r0">
    <w:name w:val="ff s1 c0 l0 w172 r0"/>
    <w:basedOn w:val="DefaultParagraphFont"/>
    <w:rsid w:val="00756E29"/>
  </w:style>
  <w:style w:type="character" w:customStyle="1" w:styleId="f10w0">
    <w:name w:val="f10 w0"/>
    <w:basedOn w:val="DefaultParagraphFont"/>
    <w:rsid w:val="00756E29"/>
  </w:style>
  <w:style w:type="character" w:customStyle="1" w:styleId="l97w173">
    <w:name w:val="l97 w173"/>
    <w:basedOn w:val="DefaultParagraphFont"/>
    <w:rsid w:val="00756E29"/>
  </w:style>
  <w:style w:type="character" w:customStyle="1" w:styleId="ffs1c0ld8w174r0">
    <w:name w:val="ff s1 c0 ld8 w174 r0"/>
    <w:basedOn w:val="DefaultParagraphFont"/>
    <w:rsid w:val="00756E29"/>
  </w:style>
  <w:style w:type="character" w:customStyle="1" w:styleId="l9dw175">
    <w:name w:val="l9d w175"/>
    <w:basedOn w:val="DefaultParagraphFont"/>
    <w:rsid w:val="00756E29"/>
  </w:style>
  <w:style w:type="character" w:customStyle="1" w:styleId="ffs1c0lf8w176r0">
    <w:name w:val="ff s1 c0 lf8 w176 r0"/>
    <w:basedOn w:val="DefaultParagraphFont"/>
    <w:rsid w:val="00756E29"/>
  </w:style>
  <w:style w:type="character" w:customStyle="1" w:styleId="ffs1c0lecw177r0">
    <w:name w:val="ff s1 c0 lec w177 r0"/>
    <w:basedOn w:val="DefaultParagraphFont"/>
    <w:rsid w:val="00756E29"/>
  </w:style>
  <w:style w:type="character" w:customStyle="1" w:styleId="lf9w178">
    <w:name w:val="lf9 w178"/>
    <w:basedOn w:val="DefaultParagraphFont"/>
    <w:rsid w:val="00756E29"/>
  </w:style>
  <w:style w:type="character" w:customStyle="1" w:styleId="ffle">
    <w:name w:val="ff le"/>
    <w:basedOn w:val="DefaultParagraphFont"/>
    <w:rsid w:val="00756E29"/>
  </w:style>
  <w:style w:type="character" w:customStyle="1" w:styleId="ffs1c0lb0w179r0">
    <w:name w:val="ff s1 c0 lb0 w179 r0"/>
    <w:basedOn w:val="DefaultParagraphFont"/>
    <w:rsid w:val="00756E29"/>
  </w:style>
  <w:style w:type="character" w:customStyle="1" w:styleId="ffs1c0l93w17ar0">
    <w:name w:val="ff s1 c0 l93 w17a r0"/>
    <w:basedOn w:val="DefaultParagraphFont"/>
    <w:rsid w:val="00756E29"/>
  </w:style>
  <w:style w:type="character" w:customStyle="1" w:styleId="ffs1c0la5w17br0">
    <w:name w:val="ff s1 c0 la5 w17b r0"/>
    <w:basedOn w:val="DefaultParagraphFont"/>
    <w:rsid w:val="00756E29"/>
  </w:style>
  <w:style w:type="character" w:customStyle="1" w:styleId="l90w17c">
    <w:name w:val="l90 w17c"/>
    <w:basedOn w:val="DefaultParagraphFont"/>
    <w:rsid w:val="00756E29"/>
  </w:style>
  <w:style w:type="character" w:customStyle="1" w:styleId="ffs1c0l0w17dr0">
    <w:name w:val="ff s1 c0 l0 w17d r0"/>
    <w:basedOn w:val="DefaultParagraphFont"/>
    <w:rsid w:val="00756E29"/>
  </w:style>
  <w:style w:type="character" w:customStyle="1" w:styleId="ffs1c0la4w17er0">
    <w:name w:val="ff s1 c0 la4 w17e r0"/>
    <w:basedOn w:val="DefaultParagraphFont"/>
    <w:rsid w:val="00756E29"/>
  </w:style>
  <w:style w:type="character" w:customStyle="1" w:styleId="ffs1c0lecw17fr0">
    <w:name w:val="ff s1 c0 lec w17f r0"/>
    <w:basedOn w:val="DefaultParagraphFont"/>
    <w:rsid w:val="00756E29"/>
  </w:style>
  <w:style w:type="character" w:customStyle="1" w:styleId="BodyTextChar1">
    <w:name w:val="Body Text Char1"/>
    <w:semiHidden/>
    <w:rsid w:val="00756E29"/>
    <w:rPr>
      <w:rFonts w:ascii=".VnTime" w:hAnsi=".VnTime"/>
      <w:sz w:val="28"/>
      <w:lang w:val="en-US" w:eastAsia="en-US" w:bidi="ar-SA"/>
    </w:rPr>
  </w:style>
  <w:style w:type="paragraph" w:customStyle="1" w:styleId="CharCharCharChar5">
    <w:name w:val="Char Char Char Char5"/>
    <w:basedOn w:val="Normal"/>
    <w:rsid w:val="00756E29"/>
    <w:pPr>
      <w:spacing w:after="0" w:line="240" w:lineRule="auto"/>
    </w:pPr>
    <w:rPr>
      <w:rFonts w:eastAsia="Times New Roman" w:cs="Times New Roman"/>
      <w:sz w:val="28"/>
      <w:szCs w:val="28"/>
    </w:rPr>
  </w:style>
  <w:style w:type="paragraph" w:customStyle="1" w:styleId="CharCharCharCharCharCharCharCharCharCharCharCharChar">
    <w:name w:val="Char Char Char Char Char Char Char Char Char Char Char Char Char"/>
    <w:basedOn w:val="Normal"/>
    <w:rsid w:val="00756E29"/>
    <w:pPr>
      <w:spacing w:after="0" w:line="240" w:lineRule="auto"/>
    </w:pPr>
    <w:rPr>
      <w:rFonts w:ascii="Arial" w:eastAsia="Times New Roman" w:hAnsi="Arial" w:cs="Times New Roman"/>
      <w:sz w:val="22"/>
      <w:szCs w:val="20"/>
      <w:lang w:val="en-AU"/>
    </w:rPr>
  </w:style>
  <w:style w:type="character" w:customStyle="1" w:styleId="CharChar19">
    <w:name w:val="Char Char19"/>
    <w:rsid w:val="00756E29"/>
    <w:rPr>
      <w:b/>
      <w:bCs/>
      <w:sz w:val="30"/>
      <w:szCs w:val="30"/>
      <w:lang w:val="en-US" w:eastAsia="en-US" w:bidi="ar-SA"/>
    </w:rPr>
  </w:style>
  <w:style w:type="character" w:customStyle="1" w:styleId="CharChar131">
    <w:name w:val="Char Char131"/>
    <w:rsid w:val="00756E29"/>
    <w:rPr>
      <w:rFonts w:ascii="Arial" w:eastAsia="Times New Roman" w:hAnsi="Arial" w:cs="Arial"/>
      <w:b/>
      <w:bCs/>
      <w:i/>
      <w:iCs/>
      <w:sz w:val="28"/>
      <w:szCs w:val="28"/>
    </w:rPr>
  </w:style>
  <w:style w:type="character" w:customStyle="1" w:styleId="BangChar">
    <w:name w:val="Bang Char"/>
    <w:link w:val="Bang"/>
    <w:rsid w:val="00756E29"/>
    <w:rPr>
      <w:rFonts w:eastAsia="Times New Roman" w:cs="Times New Roman"/>
      <w:b/>
      <w:bCs/>
      <w:i/>
      <w:iCs/>
      <w:sz w:val="26"/>
      <w:szCs w:val="26"/>
      <w:lang w:val="pt-BR" w:eastAsia="fr-FR"/>
    </w:rPr>
  </w:style>
  <w:style w:type="paragraph" w:customStyle="1" w:styleId="CharCharChar1CharCharCharCharCharCharChar">
    <w:name w:val="Char Char Char1 Char Char Char Char Char Char Char"/>
    <w:basedOn w:val="Normal"/>
    <w:semiHidden/>
    <w:rsid w:val="00756E29"/>
    <w:pPr>
      <w:spacing w:line="240" w:lineRule="exact"/>
    </w:pPr>
    <w:rPr>
      <w:rFonts w:ascii="Arial" w:eastAsia="Times New Roman" w:hAnsi="Arial" w:cs="Times New Roman"/>
      <w:sz w:val="22"/>
    </w:rPr>
  </w:style>
  <w:style w:type="character" w:customStyle="1" w:styleId="CharChar17">
    <w:name w:val="Char Char17"/>
    <w:locked/>
    <w:rsid w:val="00756E29"/>
    <w:rPr>
      <w:rFonts w:eastAsia="Times New Roman"/>
      <w:i/>
      <w:iCs/>
      <w:sz w:val="28"/>
      <w:szCs w:val="28"/>
    </w:rPr>
  </w:style>
  <w:style w:type="character" w:customStyle="1" w:styleId="CharChar18">
    <w:name w:val="Char Char18"/>
    <w:locked/>
    <w:rsid w:val="00756E29"/>
    <w:rPr>
      <w:rFonts w:eastAsia="Times New Roman"/>
      <w:b/>
      <w:bCs/>
      <w:i/>
      <w:iCs/>
      <w:sz w:val="27"/>
      <w:szCs w:val="27"/>
    </w:rPr>
  </w:style>
  <w:style w:type="character" w:customStyle="1" w:styleId="CharChar111">
    <w:name w:val="Char Char111"/>
    <w:locked/>
    <w:rsid w:val="00756E29"/>
    <w:rPr>
      <w:rFonts w:ascii=".VnTime" w:hAnsi=".VnTime" w:cs=".VnTime"/>
      <w:sz w:val="20"/>
      <w:szCs w:val="20"/>
      <w:lang w:val="en-US" w:eastAsia="x-none"/>
    </w:rPr>
  </w:style>
  <w:style w:type="character" w:customStyle="1" w:styleId="ff2">
    <w:name w:val="ff2"/>
    <w:rsid w:val="00756E29"/>
  </w:style>
  <w:style w:type="character" w:customStyle="1" w:styleId="ff9">
    <w:name w:val="ff9"/>
    <w:rsid w:val="00756E29"/>
  </w:style>
  <w:style w:type="character" w:customStyle="1" w:styleId="ff2ls0">
    <w:name w:val="ff2 ls0"/>
    <w:rsid w:val="00756E29"/>
  </w:style>
  <w:style w:type="character" w:customStyle="1" w:styleId="ff8">
    <w:name w:val="ff8"/>
    <w:rsid w:val="00756E29"/>
  </w:style>
  <w:style w:type="character" w:customStyle="1" w:styleId="ffb">
    <w:name w:val="ffb"/>
    <w:rsid w:val="00756E29"/>
  </w:style>
  <w:style w:type="character" w:customStyle="1" w:styleId="ff5">
    <w:name w:val="ff5"/>
    <w:rsid w:val="00756E29"/>
  </w:style>
  <w:style w:type="character" w:customStyle="1" w:styleId="ffa">
    <w:name w:val="ffa"/>
    <w:rsid w:val="00756E29"/>
  </w:style>
  <w:style w:type="character" w:customStyle="1" w:styleId="ff3ls7">
    <w:name w:val="ff3 ls7"/>
    <w:rsid w:val="00756E29"/>
  </w:style>
  <w:style w:type="character" w:customStyle="1" w:styleId="ff4">
    <w:name w:val="ff4"/>
    <w:rsid w:val="00756E29"/>
  </w:style>
  <w:style w:type="character" w:customStyle="1" w:styleId="ff3">
    <w:name w:val="ff3"/>
    <w:rsid w:val="00756E29"/>
  </w:style>
  <w:style w:type="character" w:customStyle="1" w:styleId="fs5">
    <w:name w:val="fs5"/>
    <w:rsid w:val="00756E29"/>
  </w:style>
  <w:style w:type="character" w:customStyle="1" w:styleId="CharChar121">
    <w:name w:val="Char Char121"/>
    <w:locked/>
    <w:rsid w:val="00756E29"/>
    <w:rPr>
      <w:rFonts w:eastAsia="Times New Roman"/>
      <w:sz w:val="24"/>
      <w:szCs w:val="24"/>
      <w:lang w:val="en-US" w:eastAsia="x-none"/>
    </w:rPr>
  </w:style>
  <w:style w:type="paragraph" w:customStyle="1" w:styleId="11nidung">
    <w:name w:val="1.1. nội dung"/>
    <w:basedOn w:val="Normal"/>
    <w:link w:val="11nidungChar"/>
    <w:rsid w:val="007A38D4"/>
    <w:pPr>
      <w:widowControl w:val="0"/>
      <w:spacing w:after="0" w:line="276" w:lineRule="auto"/>
      <w:ind w:firstLine="567"/>
      <w:jc w:val="both"/>
    </w:pPr>
    <w:rPr>
      <w:rFonts w:eastAsia="Times New Roman" w:cs="Times New Roman"/>
      <w:szCs w:val="20"/>
    </w:rPr>
  </w:style>
  <w:style w:type="character" w:customStyle="1" w:styleId="volume">
    <w:name w:val="volume"/>
    <w:basedOn w:val="DefaultParagraphFont"/>
    <w:rsid w:val="00756E29"/>
    <w:rPr>
      <w:sz w:val="28"/>
      <w:szCs w:val="28"/>
      <w:lang w:val="en-US" w:eastAsia="en-US" w:bidi="ar-SA"/>
    </w:rPr>
  </w:style>
  <w:style w:type="character" w:customStyle="1" w:styleId="contrib">
    <w:name w:val="contrib"/>
    <w:basedOn w:val="DefaultParagraphFont"/>
    <w:rsid w:val="00756E29"/>
    <w:rPr>
      <w:sz w:val="28"/>
      <w:szCs w:val="28"/>
      <w:lang w:val="en-US" w:eastAsia="en-US" w:bidi="ar-SA"/>
    </w:rPr>
  </w:style>
  <w:style w:type="paragraph" w:customStyle="1" w:styleId="Cutrc2">
    <w:name w:val="CÊu tróc2"/>
    <w:basedOn w:val="Normal"/>
    <w:link w:val="Cutrc2Char"/>
    <w:autoRedefine/>
    <w:rsid w:val="00756E29"/>
    <w:pPr>
      <w:widowControl w:val="0"/>
      <w:tabs>
        <w:tab w:val="left" w:pos="567"/>
        <w:tab w:val="left" w:pos="6300"/>
      </w:tabs>
      <w:spacing w:after="0" w:line="288" w:lineRule="auto"/>
      <w:ind w:firstLine="567"/>
      <w:jc w:val="both"/>
    </w:pPr>
    <w:rPr>
      <w:rFonts w:eastAsia="Times New Roman" w:cs="Times New Roman"/>
      <w:spacing w:val="-2"/>
      <w:sz w:val="26"/>
      <w:szCs w:val="26"/>
    </w:rPr>
  </w:style>
  <w:style w:type="paragraph" w:customStyle="1" w:styleId="CharCharCharCharCharCharCharCharCharCharCharCharChar1">
    <w:name w:val="Char Char Char Char Char Char Char Char Char Char Char Char Char1"/>
    <w:basedOn w:val="Normal"/>
    <w:next w:val="Normal"/>
    <w:autoRedefine/>
    <w:semiHidden/>
    <w:rsid w:val="00756E29"/>
    <w:pPr>
      <w:spacing w:before="120" w:after="120" w:line="312" w:lineRule="auto"/>
    </w:pPr>
    <w:rPr>
      <w:rFonts w:eastAsia="Times New Roman" w:cs="Times New Roman"/>
      <w:sz w:val="28"/>
      <w:szCs w:val="28"/>
    </w:rPr>
  </w:style>
  <w:style w:type="character" w:customStyle="1" w:styleId="Cutrc2Char">
    <w:name w:val="CÊu tróc2 Char"/>
    <w:basedOn w:val="DefaultParagraphFont"/>
    <w:link w:val="Cutrc2"/>
    <w:rsid w:val="00756E29"/>
    <w:rPr>
      <w:rFonts w:eastAsia="Times New Roman" w:cs="Times New Roman"/>
      <w:spacing w:val="-2"/>
      <w:sz w:val="26"/>
      <w:szCs w:val="26"/>
    </w:rPr>
  </w:style>
  <w:style w:type="paragraph" w:customStyle="1" w:styleId="abc">
    <w:name w:val="abc"/>
    <w:basedOn w:val="Normal"/>
    <w:rsid w:val="00756E29"/>
    <w:pPr>
      <w:spacing w:after="0" w:line="240" w:lineRule="auto"/>
    </w:pPr>
    <w:rPr>
      <w:rFonts w:ascii=".VnTime" w:eastAsia="Times New Roman" w:hAnsi=".VnTime" w:cs="Times New Roman"/>
      <w:sz w:val="28"/>
      <w:szCs w:val="28"/>
    </w:rPr>
  </w:style>
  <w:style w:type="paragraph" w:customStyle="1" w:styleId="BodyText220">
    <w:name w:val="Body Text 22"/>
    <w:basedOn w:val="Normal"/>
    <w:rsid w:val="00756E29"/>
    <w:pPr>
      <w:spacing w:after="120" w:line="240" w:lineRule="auto"/>
      <w:ind w:firstLine="720"/>
      <w:jc w:val="both"/>
    </w:pPr>
    <w:rPr>
      <w:rFonts w:ascii=".VnTime" w:eastAsia="Times New Roman" w:hAnsi=".VnTime" w:cs="Times New Roman"/>
      <w:sz w:val="28"/>
      <w:szCs w:val="20"/>
    </w:rPr>
  </w:style>
  <w:style w:type="paragraph" w:customStyle="1" w:styleId="Cutruc1">
    <w:name w:val="C©utruc1"/>
    <w:basedOn w:val="Normal"/>
    <w:autoRedefine/>
    <w:rsid w:val="00756E29"/>
    <w:pPr>
      <w:spacing w:before="120" w:after="0" w:line="240" w:lineRule="auto"/>
      <w:ind w:firstLine="720"/>
      <w:jc w:val="both"/>
    </w:pPr>
    <w:rPr>
      <w:rFonts w:ascii=".VnTime" w:hAnsi=".VnTime" w:cs="Times New Roman"/>
      <w:snapToGrid w:val="0"/>
      <w:sz w:val="28"/>
      <w:szCs w:val="28"/>
      <w:lang w:val="pt-BR"/>
    </w:rPr>
  </w:style>
  <w:style w:type="character" w:customStyle="1" w:styleId="source">
    <w:name w:val="source"/>
    <w:basedOn w:val="DefaultParagraphFont"/>
    <w:rsid w:val="00756E29"/>
    <w:rPr>
      <w:sz w:val="28"/>
      <w:szCs w:val="28"/>
      <w:lang w:val="en-US" w:eastAsia="en-US" w:bidi="ar-SA"/>
    </w:rPr>
  </w:style>
  <w:style w:type="paragraph" w:customStyle="1" w:styleId="summary">
    <w:name w:val="summary"/>
    <w:basedOn w:val="Normal"/>
    <w:rsid w:val="00756E29"/>
    <w:pPr>
      <w:spacing w:before="100" w:beforeAutospacing="1" w:after="100" w:afterAutospacing="1" w:line="240" w:lineRule="auto"/>
    </w:pPr>
    <w:rPr>
      <w:rFonts w:eastAsia="Times New Roman" w:cs="Times New Roman"/>
      <w:sz w:val="24"/>
      <w:szCs w:val="24"/>
    </w:rPr>
  </w:style>
  <w:style w:type="paragraph" w:customStyle="1" w:styleId="nidungon">
    <w:name w:val="nội dung đoạn"/>
    <w:basedOn w:val="Normal"/>
    <w:rsid w:val="007E17FC"/>
    <w:pPr>
      <w:spacing w:after="0" w:line="276" w:lineRule="auto"/>
    </w:pPr>
    <w:rPr>
      <w:rFonts w:eastAsia="Times New Roman" w:cs="Times New Roman"/>
      <w:szCs w:val="24"/>
    </w:rPr>
  </w:style>
  <w:style w:type="paragraph" w:customStyle="1" w:styleId="2a">
    <w:name w:val="2a"/>
    <w:basedOn w:val="Normal"/>
    <w:rsid w:val="00756E29"/>
    <w:pPr>
      <w:spacing w:before="100" w:beforeAutospacing="1" w:after="100" w:afterAutospacing="1" w:line="240" w:lineRule="auto"/>
    </w:pPr>
    <w:rPr>
      <w:rFonts w:eastAsia="Times New Roman" w:cs="Times New Roman"/>
      <w:sz w:val="24"/>
      <w:szCs w:val="24"/>
    </w:rPr>
  </w:style>
  <w:style w:type="character" w:customStyle="1" w:styleId="hpsatn">
    <w:name w:val="hps atn"/>
    <w:basedOn w:val="DefaultParagraphFont"/>
    <w:rsid w:val="00756E29"/>
    <w:rPr>
      <w:sz w:val="28"/>
      <w:szCs w:val="28"/>
      <w:lang w:val="en-US" w:eastAsia="en-US" w:bidi="ar-SA"/>
    </w:rPr>
  </w:style>
  <w:style w:type="paragraph" w:customStyle="1" w:styleId="v33">
    <w:name w:val="v33"/>
    <w:basedOn w:val="Normal"/>
    <w:rsid w:val="00756E29"/>
    <w:pPr>
      <w:spacing w:before="100" w:beforeAutospacing="1" w:after="100" w:afterAutospacing="1" w:line="240" w:lineRule="auto"/>
    </w:pPr>
    <w:rPr>
      <w:rFonts w:eastAsia="Times New Roman" w:cs="Times New Roman"/>
      <w:sz w:val="24"/>
      <w:szCs w:val="24"/>
    </w:rPr>
  </w:style>
  <w:style w:type="character" w:customStyle="1" w:styleId="BodyText3Char1">
    <w:name w:val="Body Text 3 Char1"/>
    <w:basedOn w:val="DefaultParagraphFont"/>
    <w:locked/>
    <w:rsid w:val="00756E29"/>
    <w:rPr>
      <w:rFonts w:ascii="Times New Roman" w:eastAsia="Times New Roman" w:hAnsi="Times New Roman" w:cs="Times New Roman"/>
      <w:sz w:val="16"/>
      <w:szCs w:val="16"/>
    </w:rPr>
  </w:style>
  <w:style w:type="paragraph" w:customStyle="1" w:styleId="font5">
    <w:name w:val="font5"/>
    <w:basedOn w:val="Normal"/>
    <w:rsid w:val="00756E29"/>
    <w:pPr>
      <w:spacing w:before="100" w:beforeAutospacing="1" w:after="100" w:afterAutospacing="1" w:line="240" w:lineRule="auto"/>
    </w:pPr>
    <w:rPr>
      <w:rFonts w:eastAsia="Times New Roman" w:cs="Times New Roman"/>
      <w:color w:val="000000"/>
      <w:sz w:val="24"/>
      <w:szCs w:val="24"/>
    </w:rPr>
  </w:style>
  <w:style w:type="paragraph" w:customStyle="1" w:styleId="font6">
    <w:name w:val="font6"/>
    <w:basedOn w:val="Normal"/>
    <w:rsid w:val="00756E29"/>
    <w:pPr>
      <w:spacing w:before="100" w:beforeAutospacing="1" w:after="100" w:afterAutospacing="1" w:line="240" w:lineRule="auto"/>
    </w:pPr>
    <w:rPr>
      <w:rFonts w:eastAsia="Times New Roman" w:cs="Times New Roman"/>
      <w:i/>
      <w:iCs/>
      <w:color w:val="000000"/>
      <w:sz w:val="24"/>
      <w:szCs w:val="24"/>
    </w:rPr>
  </w:style>
  <w:style w:type="paragraph" w:customStyle="1" w:styleId="xl65">
    <w:name w:val="xl65"/>
    <w:basedOn w:val="Normal"/>
    <w:rsid w:val="00756E29"/>
    <w:pPr>
      <w:spacing w:before="100" w:beforeAutospacing="1" w:after="100" w:afterAutospacing="1" w:line="240" w:lineRule="auto"/>
      <w:ind w:firstLineChars="100" w:firstLine="100"/>
      <w:textAlignment w:val="top"/>
    </w:pPr>
    <w:rPr>
      <w:rFonts w:eastAsia="Times New Roman" w:cs="Times New Roman"/>
      <w:b/>
      <w:bCs/>
      <w:color w:val="000000"/>
      <w:sz w:val="24"/>
      <w:szCs w:val="24"/>
    </w:rPr>
  </w:style>
  <w:style w:type="paragraph" w:customStyle="1" w:styleId="xl66">
    <w:name w:val="xl66"/>
    <w:basedOn w:val="Normal"/>
    <w:rsid w:val="00756E29"/>
    <w:pPr>
      <w:spacing w:before="100" w:beforeAutospacing="1" w:after="100" w:afterAutospacing="1" w:line="240" w:lineRule="auto"/>
      <w:ind w:firstLineChars="100" w:firstLine="100"/>
      <w:textAlignment w:val="top"/>
    </w:pPr>
    <w:rPr>
      <w:rFonts w:eastAsia="Times New Roman" w:cs="Times New Roman"/>
      <w:b/>
      <w:bCs/>
      <w:color w:val="000000"/>
      <w:sz w:val="24"/>
      <w:szCs w:val="24"/>
    </w:rPr>
  </w:style>
  <w:style w:type="paragraph" w:customStyle="1" w:styleId="xl67">
    <w:name w:val="xl67"/>
    <w:basedOn w:val="Normal"/>
    <w:rsid w:val="00756E29"/>
    <w:pPr>
      <w:spacing w:before="100" w:beforeAutospacing="1" w:after="100" w:afterAutospacing="1" w:line="240" w:lineRule="auto"/>
      <w:ind w:firstLineChars="100" w:firstLine="100"/>
    </w:pPr>
    <w:rPr>
      <w:rFonts w:eastAsia="Times New Roman" w:cs="Times New Roman"/>
      <w:b/>
      <w:bCs/>
      <w:color w:val="000000"/>
      <w:sz w:val="24"/>
      <w:szCs w:val="24"/>
    </w:rPr>
  </w:style>
  <w:style w:type="paragraph" w:customStyle="1" w:styleId="xl68">
    <w:name w:val="xl68"/>
    <w:basedOn w:val="Normal"/>
    <w:rsid w:val="00756E29"/>
    <w:pPr>
      <w:spacing w:before="100" w:beforeAutospacing="1" w:after="100" w:afterAutospacing="1" w:line="240" w:lineRule="auto"/>
      <w:jc w:val="center"/>
      <w:textAlignment w:val="top"/>
    </w:pPr>
    <w:rPr>
      <w:rFonts w:eastAsia="Times New Roman" w:cs="Times New Roman"/>
      <w:b/>
      <w:bCs/>
      <w:color w:val="000000"/>
      <w:sz w:val="24"/>
      <w:szCs w:val="24"/>
    </w:rPr>
  </w:style>
  <w:style w:type="paragraph" w:customStyle="1" w:styleId="xl69">
    <w:name w:val="xl69"/>
    <w:basedOn w:val="Normal"/>
    <w:rsid w:val="00756E29"/>
    <w:pPr>
      <w:spacing w:before="100" w:beforeAutospacing="1" w:after="100" w:afterAutospacing="1" w:line="240" w:lineRule="auto"/>
      <w:ind w:firstLineChars="100" w:firstLine="100"/>
    </w:pPr>
    <w:rPr>
      <w:rFonts w:eastAsia="Times New Roman" w:cs="Times New Roman"/>
      <w:color w:val="000000"/>
      <w:sz w:val="24"/>
      <w:szCs w:val="24"/>
    </w:rPr>
  </w:style>
  <w:style w:type="paragraph" w:customStyle="1" w:styleId="xl70">
    <w:name w:val="xl70"/>
    <w:basedOn w:val="Normal"/>
    <w:rsid w:val="00756E29"/>
    <w:pPr>
      <w:spacing w:before="100" w:beforeAutospacing="1" w:after="100" w:afterAutospacing="1" w:line="240" w:lineRule="auto"/>
      <w:ind w:firstLineChars="100" w:firstLine="100"/>
    </w:pPr>
    <w:rPr>
      <w:rFonts w:eastAsia="Times New Roman" w:cs="Times New Roman"/>
      <w:b/>
      <w:bCs/>
      <w:color w:val="000000"/>
      <w:sz w:val="24"/>
      <w:szCs w:val="24"/>
    </w:rPr>
  </w:style>
  <w:style w:type="paragraph" w:customStyle="1" w:styleId="xl71">
    <w:name w:val="xl71"/>
    <w:basedOn w:val="Normal"/>
    <w:rsid w:val="00756E29"/>
    <w:pPr>
      <w:spacing w:before="100" w:beforeAutospacing="1" w:after="100" w:afterAutospacing="1" w:line="240" w:lineRule="auto"/>
      <w:ind w:firstLineChars="100" w:firstLine="100"/>
    </w:pPr>
    <w:rPr>
      <w:rFonts w:eastAsia="Times New Roman" w:cs="Times New Roman"/>
      <w:color w:val="000000"/>
      <w:sz w:val="24"/>
      <w:szCs w:val="24"/>
    </w:rPr>
  </w:style>
  <w:style w:type="paragraph" w:customStyle="1" w:styleId="xl72">
    <w:name w:val="xl72"/>
    <w:basedOn w:val="Normal"/>
    <w:rsid w:val="00756E29"/>
    <w:pPr>
      <w:spacing w:before="100" w:beforeAutospacing="1" w:after="100" w:afterAutospacing="1" w:line="240" w:lineRule="auto"/>
      <w:ind w:firstLineChars="100" w:firstLine="100"/>
    </w:pPr>
    <w:rPr>
      <w:rFonts w:ascii="Arial" w:eastAsia="Times New Roman" w:hAnsi="Arial" w:cs="Arial"/>
      <w:color w:val="000000"/>
      <w:sz w:val="24"/>
      <w:szCs w:val="24"/>
    </w:rPr>
  </w:style>
  <w:style w:type="paragraph" w:customStyle="1" w:styleId="xl73">
    <w:name w:val="xl73"/>
    <w:basedOn w:val="Normal"/>
    <w:rsid w:val="00756E29"/>
    <w:pPr>
      <w:spacing w:before="100" w:beforeAutospacing="1" w:after="100" w:afterAutospacing="1" w:line="240" w:lineRule="auto"/>
      <w:ind w:firstLineChars="100" w:firstLine="100"/>
    </w:pPr>
    <w:rPr>
      <w:rFonts w:ascii="Arial" w:eastAsia="Times New Roman" w:hAnsi="Arial" w:cs="Arial"/>
      <w:color w:val="000000"/>
      <w:sz w:val="24"/>
      <w:szCs w:val="24"/>
    </w:rPr>
  </w:style>
  <w:style w:type="paragraph" w:customStyle="1" w:styleId="xl74">
    <w:name w:val="xl74"/>
    <w:basedOn w:val="Normal"/>
    <w:rsid w:val="00756E29"/>
    <w:pPr>
      <w:spacing w:before="100" w:beforeAutospacing="1" w:after="100" w:afterAutospacing="1" w:line="240" w:lineRule="auto"/>
      <w:ind w:firstLineChars="100" w:firstLine="100"/>
    </w:pPr>
    <w:rPr>
      <w:rFonts w:ascii="Arial" w:eastAsia="Times New Roman" w:hAnsi="Arial" w:cs="Arial"/>
      <w:b/>
      <w:bCs/>
      <w:color w:val="000000"/>
      <w:sz w:val="24"/>
      <w:szCs w:val="24"/>
    </w:rPr>
  </w:style>
  <w:style w:type="paragraph" w:customStyle="1" w:styleId="xl75">
    <w:name w:val="xl75"/>
    <w:basedOn w:val="Normal"/>
    <w:rsid w:val="00756E29"/>
    <w:pPr>
      <w:spacing w:before="100" w:beforeAutospacing="1" w:after="100" w:afterAutospacing="1" w:line="240" w:lineRule="auto"/>
      <w:textAlignment w:val="top"/>
    </w:pPr>
    <w:rPr>
      <w:rFonts w:eastAsia="Times New Roman" w:cs="Times New Roman"/>
      <w:sz w:val="24"/>
      <w:szCs w:val="24"/>
    </w:rPr>
  </w:style>
  <w:style w:type="paragraph" w:customStyle="1" w:styleId="xl76">
    <w:name w:val="xl76"/>
    <w:basedOn w:val="Normal"/>
    <w:rsid w:val="00756E29"/>
    <w:pPr>
      <w:spacing w:before="100" w:beforeAutospacing="1" w:after="100" w:afterAutospacing="1" w:line="240" w:lineRule="auto"/>
    </w:pPr>
    <w:rPr>
      <w:rFonts w:eastAsia="Times New Roman" w:cs="Times New Roman"/>
      <w:b/>
      <w:bCs/>
      <w:color w:val="000000"/>
      <w:sz w:val="24"/>
      <w:szCs w:val="24"/>
    </w:rPr>
  </w:style>
  <w:style w:type="paragraph" w:customStyle="1" w:styleId="xl77">
    <w:name w:val="xl77"/>
    <w:basedOn w:val="Normal"/>
    <w:rsid w:val="00756E29"/>
    <w:pPr>
      <w:pBdr>
        <w:top w:val="single"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4"/>
      <w:szCs w:val="24"/>
    </w:rPr>
  </w:style>
  <w:style w:type="paragraph" w:customStyle="1" w:styleId="xl78">
    <w:name w:val="xl78"/>
    <w:basedOn w:val="Normal"/>
    <w:rsid w:val="00756E29"/>
    <w:pPr>
      <w:pBdr>
        <w:top w:val="single"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4"/>
      <w:szCs w:val="24"/>
    </w:rPr>
  </w:style>
  <w:style w:type="paragraph" w:customStyle="1" w:styleId="xl79">
    <w:name w:val="xl79"/>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4"/>
      <w:szCs w:val="24"/>
    </w:rPr>
  </w:style>
  <w:style w:type="paragraph" w:customStyle="1" w:styleId="xl80">
    <w:name w:val="xl80"/>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4"/>
      <w:szCs w:val="24"/>
    </w:rPr>
  </w:style>
  <w:style w:type="paragraph" w:customStyle="1" w:styleId="xl81">
    <w:name w:val="xl81"/>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color w:val="000000"/>
      <w:sz w:val="24"/>
      <w:szCs w:val="24"/>
    </w:rPr>
  </w:style>
  <w:style w:type="paragraph" w:customStyle="1" w:styleId="xl82">
    <w:name w:val="xl82"/>
    <w:basedOn w:val="Normal"/>
    <w:rsid w:val="00756E29"/>
    <w:pPr>
      <w:pBdr>
        <w:top w:val="dashed" w:sz="4" w:space="0" w:color="auto"/>
        <w:left w:val="single" w:sz="4" w:space="0" w:color="auto"/>
        <w:bottom w:val="dashed" w:sz="4" w:space="0" w:color="auto"/>
        <w:right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color w:val="FF0000"/>
      <w:sz w:val="24"/>
      <w:szCs w:val="24"/>
    </w:rPr>
  </w:style>
  <w:style w:type="paragraph" w:customStyle="1" w:styleId="xl83">
    <w:name w:val="xl83"/>
    <w:basedOn w:val="Normal"/>
    <w:rsid w:val="00756E29"/>
    <w:pPr>
      <w:pBdr>
        <w:top w:val="dashed" w:sz="4" w:space="0" w:color="auto"/>
        <w:left w:val="single" w:sz="4" w:space="0" w:color="auto"/>
        <w:bottom w:val="dashed" w:sz="4" w:space="0" w:color="auto"/>
        <w:right w:val="single" w:sz="4" w:space="0" w:color="auto"/>
      </w:pBdr>
      <w:shd w:val="clear" w:color="000000" w:fill="FFFFFF"/>
      <w:spacing w:before="100" w:beforeAutospacing="1" w:after="100" w:afterAutospacing="1" w:line="240" w:lineRule="auto"/>
      <w:jc w:val="both"/>
      <w:textAlignment w:val="top"/>
    </w:pPr>
    <w:rPr>
      <w:rFonts w:eastAsia="Times New Roman" w:cs="Times New Roman"/>
      <w:b/>
      <w:bCs/>
      <w:color w:val="FF0000"/>
      <w:sz w:val="24"/>
      <w:szCs w:val="24"/>
    </w:rPr>
  </w:style>
  <w:style w:type="paragraph" w:customStyle="1" w:styleId="xl84">
    <w:name w:val="xl84"/>
    <w:basedOn w:val="Normal"/>
    <w:rsid w:val="00756E29"/>
    <w:pPr>
      <w:pBdr>
        <w:top w:val="dashed" w:sz="4" w:space="0" w:color="auto"/>
        <w:left w:val="single" w:sz="4" w:space="0" w:color="auto"/>
        <w:bottom w:val="dashed" w:sz="4" w:space="0" w:color="auto"/>
        <w:right w:val="single" w:sz="4" w:space="0" w:color="auto"/>
      </w:pBdr>
      <w:shd w:val="clear" w:color="000000" w:fill="FFFFFF"/>
      <w:spacing w:before="100" w:beforeAutospacing="1" w:after="100" w:afterAutospacing="1" w:line="240" w:lineRule="auto"/>
      <w:textAlignment w:val="top"/>
    </w:pPr>
    <w:rPr>
      <w:rFonts w:eastAsia="Times New Roman" w:cs="Times New Roman"/>
      <w:b/>
      <w:bCs/>
      <w:color w:val="FF0000"/>
      <w:sz w:val="24"/>
      <w:szCs w:val="24"/>
    </w:rPr>
  </w:style>
  <w:style w:type="paragraph" w:customStyle="1" w:styleId="xl85">
    <w:name w:val="xl85"/>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pPr>
    <w:rPr>
      <w:rFonts w:eastAsia="Times New Roman" w:cs="Times New Roman"/>
      <w:sz w:val="24"/>
      <w:szCs w:val="24"/>
    </w:rPr>
  </w:style>
  <w:style w:type="paragraph" w:customStyle="1" w:styleId="xl86">
    <w:name w:val="xl86"/>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color w:val="000000"/>
      <w:sz w:val="24"/>
      <w:szCs w:val="24"/>
    </w:rPr>
  </w:style>
  <w:style w:type="paragraph" w:customStyle="1" w:styleId="xl87">
    <w:name w:val="xl87"/>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color w:val="000000"/>
      <w:sz w:val="24"/>
      <w:szCs w:val="24"/>
    </w:rPr>
  </w:style>
  <w:style w:type="paragraph" w:customStyle="1" w:styleId="xl88">
    <w:name w:val="xl88"/>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pPr>
    <w:rPr>
      <w:rFonts w:eastAsia="Times New Roman" w:cs="Times New Roman"/>
      <w:b/>
      <w:bCs/>
      <w:color w:val="000000"/>
      <w:sz w:val="24"/>
      <w:szCs w:val="24"/>
    </w:rPr>
  </w:style>
  <w:style w:type="paragraph" w:customStyle="1" w:styleId="xl89">
    <w:name w:val="xl89"/>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textAlignment w:val="top"/>
    </w:pPr>
    <w:rPr>
      <w:rFonts w:eastAsia="Times New Roman" w:cs="Times New Roman"/>
      <w:sz w:val="24"/>
      <w:szCs w:val="24"/>
    </w:rPr>
  </w:style>
  <w:style w:type="paragraph" w:customStyle="1" w:styleId="xl90">
    <w:name w:val="xl90"/>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b/>
      <w:bCs/>
      <w:i/>
      <w:iCs/>
      <w:color w:val="000000"/>
      <w:sz w:val="24"/>
      <w:szCs w:val="24"/>
    </w:rPr>
  </w:style>
  <w:style w:type="paragraph" w:customStyle="1" w:styleId="xl91">
    <w:name w:val="xl91"/>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b/>
      <w:bCs/>
      <w:i/>
      <w:iCs/>
      <w:color w:val="000000"/>
      <w:sz w:val="24"/>
      <w:szCs w:val="24"/>
    </w:rPr>
  </w:style>
  <w:style w:type="paragraph" w:customStyle="1" w:styleId="xl92">
    <w:name w:val="xl92"/>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b/>
      <w:bCs/>
      <w:i/>
      <w:iCs/>
      <w:color w:val="000000"/>
      <w:sz w:val="24"/>
      <w:szCs w:val="24"/>
    </w:rPr>
  </w:style>
  <w:style w:type="paragraph" w:customStyle="1" w:styleId="xl93">
    <w:name w:val="xl93"/>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b/>
      <w:bCs/>
      <w:i/>
      <w:iCs/>
      <w:sz w:val="24"/>
      <w:szCs w:val="24"/>
    </w:rPr>
  </w:style>
  <w:style w:type="paragraph" w:customStyle="1" w:styleId="xl94">
    <w:name w:val="xl94"/>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i/>
      <w:iCs/>
      <w:color w:val="000000"/>
      <w:sz w:val="24"/>
      <w:szCs w:val="24"/>
    </w:rPr>
  </w:style>
  <w:style w:type="paragraph" w:customStyle="1" w:styleId="xl95">
    <w:name w:val="xl95"/>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i/>
      <w:iCs/>
      <w:color w:val="000000"/>
      <w:sz w:val="24"/>
      <w:szCs w:val="24"/>
    </w:rPr>
  </w:style>
  <w:style w:type="paragraph" w:customStyle="1" w:styleId="xl96">
    <w:name w:val="xl96"/>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i/>
      <w:iCs/>
      <w:color w:val="000000"/>
      <w:sz w:val="24"/>
      <w:szCs w:val="24"/>
    </w:rPr>
  </w:style>
  <w:style w:type="paragraph" w:customStyle="1" w:styleId="xl97">
    <w:name w:val="xl97"/>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pPr>
    <w:rPr>
      <w:rFonts w:eastAsia="Times New Roman" w:cs="Times New Roman"/>
      <w:b/>
      <w:bCs/>
      <w:i/>
      <w:iCs/>
      <w:sz w:val="24"/>
      <w:szCs w:val="24"/>
    </w:rPr>
  </w:style>
  <w:style w:type="paragraph" w:customStyle="1" w:styleId="xl98">
    <w:name w:val="xl98"/>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i/>
      <w:iCs/>
      <w:color w:val="000000"/>
      <w:sz w:val="24"/>
      <w:szCs w:val="24"/>
    </w:rPr>
  </w:style>
  <w:style w:type="paragraph" w:customStyle="1" w:styleId="xl99">
    <w:name w:val="xl99"/>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i/>
      <w:iCs/>
      <w:color w:val="000000"/>
      <w:sz w:val="24"/>
      <w:szCs w:val="24"/>
    </w:rPr>
  </w:style>
  <w:style w:type="paragraph" w:customStyle="1" w:styleId="xl100">
    <w:name w:val="xl100"/>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i/>
      <w:iCs/>
      <w:sz w:val="24"/>
      <w:szCs w:val="24"/>
    </w:rPr>
  </w:style>
  <w:style w:type="paragraph" w:customStyle="1" w:styleId="xl101">
    <w:name w:val="xl101"/>
    <w:basedOn w:val="Normal"/>
    <w:rsid w:val="00756E29"/>
    <w:pPr>
      <w:pBdr>
        <w:top w:val="dashed" w:sz="4" w:space="0" w:color="auto"/>
        <w:left w:val="single" w:sz="4" w:space="16" w:color="auto"/>
        <w:bottom w:val="dashed" w:sz="4" w:space="0" w:color="auto"/>
        <w:right w:val="single" w:sz="4" w:space="0" w:color="auto"/>
      </w:pBdr>
      <w:spacing w:before="100" w:beforeAutospacing="1" w:after="100" w:afterAutospacing="1" w:line="240" w:lineRule="auto"/>
      <w:ind w:firstLineChars="200" w:firstLine="200"/>
      <w:textAlignment w:val="top"/>
    </w:pPr>
    <w:rPr>
      <w:rFonts w:eastAsia="Times New Roman" w:cs="Times New Roman"/>
      <w:i/>
      <w:iCs/>
      <w:sz w:val="24"/>
      <w:szCs w:val="24"/>
    </w:rPr>
  </w:style>
  <w:style w:type="paragraph" w:customStyle="1" w:styleId="xl102">
    <w:name w:val="xl102"/>
    <w:basedOn w:val="Normal"/>
    <w:rsid w:val="00756E29"/>
    <w:pPr>
      <w:pBdr>
        <w:top w:val="dashed" w:sz="4" w:space="0" w:color="auto"/>
        <w:left w:val="single" w:sz="4" w:space="16" w:color="auto"/>
        <w:bottom w:val="dashed" w:sz="4" w:space="0" w:color="auto"/>
        <w:right w:val="single" w:sz="4" w:space="0" w:color="auto"/>
      </w:pBdr>
      <w:spacing w:before="100" w:beforeAutospacing="1" w:after="100" w:afterAutospacing="1" w:line="240" w:lineRule="auto"/>
      <w:ind w:firstLineChars="200" w:firstLine="200"/>
    </w:pPr>
    <w:rPr>
      <w:rFonts w:eastAsia="Times New Roman" w:cs="Times New Roman"/>
      <w:i/>
      <w:iCs/>
      <w:sz w:val="24"/>
      <w:szCs w:val="24"/>
    </w:rPr>
  </w:style>
  <w:style w:type="paragraph" w:customStyle="1" w:styleId="xl103">
    <w:name w:val="xl103"/>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b/>
      <w:bCs/>
      <w:i/>
      <w:iCs/>
      <w:color w:val="000000"/>
      <w:sz w:val="24"/>
      <w:szCs w:val="24"/>
    </w:rPr>
  </w:style>
  <w:style w:type="paragraph" w:customStyle="1" w:styleId="xl104">
    <w:name w:val="xl104"/>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b/>
      <w:bCs/>
      <w:i/>
      <w:iCs/>
      <w:color w:val="000000"/>
      <w:sz w:val="24"/>
      <w:szCs w:val="24"/>
    </w:rPr>
  </w:style>
  <w:style w:type="paragraph" w:customStyle="1" w:styleId="xl105">
    <w:name w:val="xl105"/>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i/>
      <w:iCs/>
      <w:color w:val="000000"/>
      <w:sz w:val="24"/>
      <w:szCs w:val="24"/>
    </w:rPr>
  </w:style>
  <w:style w:type="paragraph" w:customStyle="1" w:styleId="xl106">
    <w:name w:val="xl106"/>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pPr>
    <w:rPr>
      <w:rFonts w:eastAsia="Times New Roman" w:cs="Times New Roman"/>
      <w:b/>
      <w:bCs/>
      <w:i/>
      <w:iCs/>
      <w:sz w:val="24"/>
      <w:szCs w:val="24"/>
    </w:rPr>
  </w:style>
  <w:style w:type="paragraph" w:customStyle="1" w:styleId="xl107">
    <w:name w:val="xl107"/>
    <w:basedOn w:val="Normal"/>
    <w:rsid w:val="00756E29"/>
    <w:pPr>
      <w:pBdr>
        <w:top w:val="dashed" w:sz="4" w:space="0" w:color="auto"/>
        <w:left w:val="single" w:sz="4" w:space="16" w:color="auto"/>
        <w:bottom w:val="dashed" w:sz="4" w:space="0" w:color="auto"/>
        <w:right w:val="single" w:sz="4" w:space="0" w:color="auto"/>
      </w:pBdr>
      <w:spacing w:before="100" w:beforeAutospacing="1" w:after="100" w:afterAutospacing="1" w:line="240" w:lineRule="auto"/>
      <w:ind w:firstLineChars="200" w:firstLine="200"/>
      <w:textAlignment w:val="top"/>
    </w:pPr>
    <w:rPr>
      <w:rFonts w:eastAsia="Times New Roman" w:cs="Times New Roman"/>
      <w:b/>
      <w:bCs/>
      <w:i/>
      <w:iCs/>
      <w:sz w:val="24"/>
      <w:szCs w:val="24"/>
    </w:rPr>
  </w:style>
  <w:style w:type="paragraph" w:customStyle="1" w:styleId="xl108">
    <w:name w:val="xl108"/>
    <w:basedOn w:val="Normal"/>
    <w:rsid w:val="00756E29"/>
    <w:pPr>
      <w:pBdr>
        <w:top w:val="dashed" w:sz="4" w:space="0" w:color="auto"/>
        <w:left w:val="single" w:sz="4" w:space="16" w:color="auto"/>
        <w:bottom w:val="dashed" w:sz="4" w:space="0" w:color="auto"/>
        <w:right w:val="single" w:sz="4" w:space="0" w:color="auto"/>
      </w:pBdr>
      <w:spacing w:before="100" w:beforeAutospacing="1" w:after="100" w:afterAutospacing="1" w:line="240" w:lineRule="auto"/>
      <w:ind w:firstLineChars="200" w:firstLine="200"/>
      <w:textAlignment w:val="top"/>
    </w:pPr>
    <w:rPr>
      <w:rFonts w:eastAsia="Times New Roman" w:cs="Times New Roman"/>
      <w:b/>
      <w:bCs/>
      <w:i/>
      <w:iCs/>
      <w:color w:val="FF0000"/>
      <w:sz w:val="24"/>
      <w:szCs w:val="24"/>
    </w:rPr>
  </w:style>
  <w:style w:type="paragraph" w:customStyle="1" w:styleId="xl109">
    <w:name w:val="xl109"/>
    <w:basedOn w:val="Normal"/>
    <w:rsid w:val="00756E29"/>
    <w:pPr>
      <w:pBdr>
        <w:top w:val="dashed" w:sz="4" w:space="0" w:color="auto"/>
        <w:left w:val="single" w:sz="4" w:space="0" w:color="auto"/>
        <w:bottom w:val="dashed" w:sz="4" w:space="0" w:color="auto"/>
        <w:right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color w:val="000000"/>
      <w:sz w:val="24"/>
      <w:szCs w:val="24"/>
    </w:rPr>
  </w:style>
  <w:style w:type="paragraph" w:customStyle="1" w:styleId="xl110">
    <w:name w:val="xl110"/>
    <w:basedOn w:val="Normal"/>
    <w:rsid w:val="00756E29"/>
    <w:pPr>
      <w:pBdr>
        <w:top w:val="dashed" w:sz="4" w:space="0" w:color="auto"/>
        <w:left w:val="single" w:sz="4" w:space="0" w:color="auto"/>
        <w:bottom w:val="dashed" w:sz="4" w:space="0" w:color="auto"/>
        <w:right w:val="single" w:sz="4" w:space="0" w:color="auto"/>
      </w:pBdr>
      <w:shd w:val="clear" w:color="000000" w:fill="FFFFFF"/>
      <w:spacing w:before="100" w:beforeAutospacing="1" w:after="100" w:afterAutospacing="1" w:line="240" w:lineRule="auto"/>
      <w:jc w:val="both"/>
      <w:textAlignment w:val="top"/>
    </w:pPr>
    <w:rPr>
      <w:rFonts w:eastAsia="Times New Roman" w:cs="Times New Roman"/>
      <w:b/>
      <w:bCs/>
      <w:color w:val="000000"/>
      <w:sz w:val="24"/>
      <w:szCs w:val="24"/>
    </w:rPr>
  </w:style>
  <w:style w:type="paragraph" w:customStyle="1" w:styleId="xl111">
    <w:name w:val="xl111"/>
    <w:basedOn w:val="Normal"/>
    <w:rsid w:val="00756E29"/>
    <w:pPr>
      <w:pBdr>
        <w:top w:val="dashed" w:sz="4" w:space="0" w:color="auto"/>
        <w:left w:val="single" w:sz="4" w:space="8" w:color="auto"/>
        <w:bottom w:val="dashed" w:sz="4" w:space="0" w:color="auto"/>
        <w:right w:val="single" w:sz="4" w:space="0" w:color="auto"/>
      </w:pBdr>
      <w:shd w:val="clear" w:color="000000" w:fill="FFFFFF"/>
      <w:spacing w:before="100" w:beforeAutospacing="1" w:after="100" w:afterAutospacing="1" w:line="240" w:lineRule="auto"/>
      <w:ind w:firstLineChars="100" w:firstLine="100"/>
      <w:textAlignment w:val="top"/>
    </w:pPr>
    <w:rPr>
      <w:rFonts w:eastAsia="Times New Roman" w:cs="Times New Roman"/>
      <w:b/>
      <w:bCs/>
      <w:color w:val="000000"/>
      <w:sz w:val="24"/>
      <w:szCs w:val="24"/>
    </w:rPr>
  </w:style>
  <w:style w:type="paragraph" w:customStyle="1" w:styleId="xl112">
    <w:name w:val="xl112"/>
    <w:basedOn w:val="Normal"/>
    <w:rsid w:val="00756E29"/>
    <w:pPr>
      <w:pBdr>
        <w:top w:val="dashed" w:sz="4" w:space="0" w:color="auto"/>
        <w:left w:val="single" w:sz="4" w:space="8" w:color="auto"/>
        <w:bottom w:val="dashed" w:sz="4" w:space="0" w:color="auto"/>
        <w:right w:val="single" w:sz="4" w:space="0" w:color="auto"/>
      </w:pBdr>
      <w:shd w:val="clear" w:color="000000" w:fill="FFFFFF"/>
      <w:spacing w:before="100" w:beforeAutospacing="1" w:after="100" w:afterAutospacing="1" w:line="240" w:lineRule="auto"/>
      <w:ind w:firstLineChars="100" w:firstLine="100"/>
      <w:textAlignment w:val="top"/>
    </w:pPr>
    <w:rPr>
      <w:rFonts w:eastAsia="Times New Roman" w:cs="Times New Roman"/>
      <w:b/>
      <w:bCs/>
      <w:color w:val="FF0000"/>
      <w:sz w:val="24"/>
      <w:szCs w:val="24"/>
    </w:rPr>
  </w:style>
  <w:style w:type="paragraph" w:customStyle="1" w:styleId="xl113">
    <w:name w:val="xl113"/>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i/>
      <w:iCs/>
      <w:color w:val="FF0000"/>
      <w:sz w:val="24"/>
      <w:szCs w:val="24"/>
    </w:rPr>
  </w:style>
  <w:style w:type="paragraph" w:customStyle="1" w:styleId="xl114">
    <w:name w:val="xl114"/>
    <w:basedOn w:val="Normal"/>
    <w:rsid w:val="00756E29"/>
    <w:pPr>
      <w:pBdr>
        <w:top w:val="dashed" w:sz="4" w:space="0" w:color="auto"/>
        <w:left w:val="single" w:sz="4" w:space="24" w:color="auto"/>
        <w:bottom w:val="dashed" w:sz="4" w:space="0" w:color="auto"/>
        <w:right w:val="single" w:sz="4" w:space="0" w:color="auto"/>
      </w:pBdr>
      <w:spacing w:before="100" w:beforeAutospacing="1" w:after="100" w:afterAutospacing="1" w:line="240" w:lineRule="auto"/>
      <w:ind w:firstLineChars="300" w:firstLine="300"/>
    </w:pPr>
    <w:rPr>
      <w:rFonts w:eastAsia="Times New Roman" w:cs="Times New Roman"/>
      <w:i/>
      <w:iCs/>
      <w:color w:val="000000"/>
      <w:sz w:val="24"/>
      <w:szCs w:val="24"/>
    </w:rPr>
  </w:style>
  <w:style w:type="paragraph" w:customStyle="1" w:styleId="xl115">
    <w:name w:val="xl115"/>
    <w:basedOn w:val="Normal"/>
    <w:rsid w:val="00756E29"/>
    <w:pPr>
      <w:pBdr>
        <w:top w:val="dashed" w:sz="4" w:space="0" w:color="auto"/>
        <w:left w:val="single" w:sz="4" w:space="16" w:color="auto"/>
        <w:bottom w:val="dashed" w:sz="4" w:space="0" w:color="auto"/>
        <w:right w:val="single" w:sz="4" w:space="0" w:color="auto"/>
      </w:pBdr>
      <w:shd w:val="clear" w:color="000000" w:fill="FFFF00"/>
      <w:spacing w:before="100" w:beforeAutospacing="1" w:after="100" w:afterAutospacing="1" w:line="240" w:lineRule="auto"/>
      <w:ind w:firstLineChars="200" w:firstLine="200"/>
      <w:textAlignment w:val="top"/>
    </w:pPr>
    <w:rPr>
      <w:rFonts w:eastAsia="Times New Roman" w:cs="Times New Roman"/>
      <w:i/>
      <w:iCs/>
      <w:sz w:val="24"/>
      <w:szCs w:val="24"/>
    </w:rPr>
  </w:style>
  <w:style w:type="paragraph" w:customStyle="1" w:styleId="xl116">
    <w:name w:val="xl116"/>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pPr>
    <w:rPr>
      <w:rFonts w:eastAsia="Times New Roman" w:cs="Times New Roman"/>
      <w:i/>
      <w:iCs/>
      <w:color w:val="000000"/>
      <w:sz w:val="24"/>
      <w:szCs w:val="24"/>
    </w:rPr>
  </w:style>
  <w:style w:type="paragraph" w:customStyle="1" w:styleId="xl117">
    <w:name w:val="xl117"/>
    <w:basedOn w:val="Normal"/>
    <w:rsid w:val="00756E29"/>
    <w:pPr>
      <w:pBdr>
        <w:top w:val="dashed" w:sz="4" w:space="0" w:color="auto"/>
        <w:left w:val="single" w:sz="4" w:space="16" w:color="auto"/>
        <w:bottom w:val="dashed" w:sz="4" w:space="0" w:color="auto"/>
        <w:right w:val="single" w:sz="4" w:space="0" w:color="auto"/>
      </w:pBdr>
      <w:spacing w:before="100" w:beforeAutospacing="1" w:after="100" w:afterAutospacing="1" w:line="240" w:lineRule="auto"/>
      <w:ind w:firstLineChars="200" w:firstLine="200"/>
      <w:textAlignment w:val="top"/>
    </w:pPr>
    <w:rPr>
      <w:rFonts w:eastAsia="Times New Roman" w:cs="Times New Roman"/>
      <w:i/>
      <w:iCs/>
      <w:color w:val="FF0000"/>
      <w:sz w:val="24"/>
      <w:szCs w:val="24"/>
    </w:rPr>
  </w:style>
  <w:style w:type="paragraph" w:customStyle="1" w:styleId="xl118">
    <w:name w:val="xl118"/>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i/>
      <w:iCs/>
      <w:color w:val="000000"/>
      <w:sz w:val="24"/>
      <w:szCs w:val="24"/>
    </w:rPr>
  </w:style>
  <w:style w:type="paragraph" w:customStyle="1" w:styleId="xl119">
    <w:name w:val="xl119"/>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pPr>
    <w:rPr>
      <w:rFonts w:eastAsia="Times New Roman" w:cs="Times New Roman"/>
      <w:sz w:val="24"/>
      <w:szCs w:val="24"/>
    </w:rPr>
  </w:style>
  <w:style w:type="paragraph" w:customStyle="1" w:styleId="xl120">
    <w:name w:val="xl120"/>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color w:val="000000"/>
      <w:sz w:val="24"/>
      <w:szCs w:val="24"/>
    </w:rPr>
  </w:style>
  <w:style w:type="paragraph" w:customStyle="1" w:styleId="xl121">
    <w:name w:val="xl121"/>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color w:val="000000"/>
      <w:sz w:val="24"/>
      <w:szCs w:val="24"/>
    </w:rPr>
  </w:style>
  <w:style w:type="paragraph" w:customStyle="1" w:styleId="xl122">
    <w:name w:val="xl122"/>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color w:val="000000"/>
      <w:sz w:val="24"/>
      <w:szCs w:val="24"/>
    </w:rPr>
  </w:style>
  <w:style w:type="paragraph" w:customStyle="1" w:styleId="xl123">
    <w:name w:val="xl123"/>
    <w:basedOn w:val="Normal"/>
    <w:rsid w:val="00756E29"/>
    <w:pPr>
      <w:pBdr>
        <w:top w:val="dashed" w:sz="4" w:space="0" w:color="auto"/>
        <w:left w:val="single" w:sz="4" w:space="24" w:color="auto"/>
        <w:bottom w:val="dashed" w:sz="4" w:space="0" w:color="auto"/>
        <w:right w:val="single" w:sz="4" w:space="0" w:color="auto"/>
      </w:pBdr>
      <w:spacing w:before="100" w:beforeAutospacing="1" w:after="100" w:afterAutospacing="1" w:line="240" w:lineRule="auto"/>
      <w:ind w:firstLineChars="300" w:firstLine="300"/>
      <w:textAlignment w:val="top"/>
    </w:pPr>
    <w:rPr>
      <w:rFonts w:eastAsia="Times New Roman" w:cs="Times New Roman"/>
      <w:color w:val="000000"/>
      <w:sz w:val="24"/>
      <w:szCs w:val="24"/>
    </w:rPr>
  </w:style>
  <w:style w:type="paragraph" w:customStyle="1" w:styleId="xl124">
    <w:name w:val="xl124"/>
    <w:basedOn w:val="Normal"/>
    <w:rsid w:val="00756E29"/>
    <w:pPr>
      <w:pBdr>
        <w:top w:val="dashed" w:sz="4" w:space="0" w:color="auto"/>
        <w:left w:val="single" w:sz="4" w:space="16" w:color="auto"/>
        <w:bottom w:val="dashed" w:sz="4" w:space="0" w:color="auto"/>
        <w:right w:val="single" w:sz="4" w:space="0" w:color="auto"/>
      </w:pBdr>
      <w:spacing w:before="100" w:beforeAutospacing="1" w:after="100" w:afterAutospacing="1" w:line="240" w:lineRule="auto"/>
      <w:ind w:firstLineChars="200" w:firstLine="200"/>
      <w:textAlignment w:val="top"/>
    </w:pPr>
    <w:rPr>
      <w:rFonts w:eastAsia="Times New Roman" w:cs="Times New Roman"/>
      <w:color w:val="000000"/>
      <w:sz w:val="24"/>
      <w:szCs w:val="24"/>
    </w:rPr>
  </w:style>
  <w:style w:type="paragraph" w:customStyle="1" w:styleId="xl125">
    <w:name w:val="xl125"/>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pPr>
    <w:rPr>
      <w:rFonts w:eastAsia="Times New Roman" w:cs="Times New Roman"/>
      <w:color w:val="000000"/>
      <w:sz w:val="24"/>
      <w:szCs w:val="24"/>
    </w:rPr>
  </w:style>
  <w:style w:type="paragraph" w:customStyle="1" w:styleId="xl126">
    <w:name w:val="xl126"/>
    <w:basedOn w:val="Normal"/>
    <w:rsid w:val="00756E29"/>
    <w:pPr>
      <w:pBdr>
        <w:top w:val="dashed" w:sz="4" w:space="0" w:color="auto"/>
        <w:left w:val="single" w:sz="4" w:space="24" w:color="auto"/>
        <w:bottom w:val="dashed" w:sz="4" w:space="0" w:color="auto"/>
        <w:right w:val="single" w:sz="4" w:space="0" w:color="auto"/>
      </w:pBdr>
      <w:spacing w:before="100" w:beforeAutospacing="1" w:after="100" w:afterAutospacing="1" w:line="240" w:lineRule="auto"/>
      <w:ind w:firstLineChars="300" w:firstLine="300"/>
    </w:pPr>
    <w:rPr>
      <w:rFonts w:eastAsia="Times New Roman" w:cs="Times New Roman"/>
      <w:color w:val="FF0000"/>
      <w:sz w:val="24"/>
      <w:szCs w:val="24"/>
    </w:rPr>
  </w:style>
  <w:style w:type="paragraph" w:customStyle="1" w:styleId="xl127">
    <w:name w:val="xl127"/>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b/>
      <w:bCs/>
      <w:color w:val="000000"/>
      <w:sz w:val="24"/>
      <w:szCs w:val="24"/>
    </w:rPr>
  </w:style>
  <w:style w:type="paragraph" w:customStyle="1" w:styleId="xl128">
    <w:name w:val="xl128"/>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color w:val="000000"/>
      <w:sz w:val="24"/>
      <w:szCs w:val="24"/>
    </w:rPr>
  </w:style>
  <w:style w:type="paragraph" w:customStyle="1" w:styleId="xl129">
    <w:name w:val="xl129"/>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color w:val="FF0000"/>
      <w:sz w:val="24"/>
      <w:szCs w:val="24"/>
    </w:rPr>
  </w:style>
  <w:style w:type="paragraph" w:customStyle="1" w:styleId="xl130">
    <w:name w:val="xl130"/>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i/>
      <w:iCs/>
      <w:color w:val="000000"/>
      <w:sz w:val="24"/>
      <w:szCs w:val="24"/>
    </w:rPr>
  </w:style>
  <w:style w:type="paragraph" w:customStyle="1" w:styleId="xl131">
    <w:name w:val="xl131"/>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i/>
      <w:iCs/>
      <w:color w:val="FF0000"/>
      <w:sz w:val="24"/>
      <w:szCs w:val="24"/>
    </w:rPr>
  </w:style>
  <w:style w:type="paragraph" w:customStyle="1" w:styleId="xl132">
    <w:name w:val="xl132"/>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color w:val="000000"/>
      <w:sz w:val="24"/>
      <w:szCs w:val="24"/>
    </w:rPr>
  </w:style>
  <w:style w:type="paragraph" w:customStyle="1" w:styleId="xl133">
    <w:name w:val="xl133"/>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pPr>
    <w:rPr>
      <w:rFonts w:eastAsia="Times New Roman" w:cs="Times New Roman"/>
      <w:color w:val="FF0000"/>
      <w:sz w:val="24"/>
      <w:szCs w:val="24"/>
    </w:rPr>
  </w:style>
  <w:style w:type="paragraph" w:customStyle="1" w:styleId="xl134">
    <w:name w:val="xl134"/>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ascii="Simplified Arabic" w:eastAsia="Times New Roman" w:hAnsi="Simplified Arabic" w:cs="Simplified Arabic"/>
      <w:b/>
      <w:bCs/>
      <w:i/>
      <w:iCs/>
      <w:color w:val="FF0000"/>
      <w:sz w:val="24"/>
      <w:szCs w:val="24"/>
    </w:rPr>
  </w:style>
  <w:style w:type="paragraph" w:customStyle="1" w:styleId="xl135">
    <w:name w:val="xl135"/>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pPr>
    <w:rPr>
      <w:rFonts w:ascii="Simplified Arabic" w:eastAsia="Times New Roman" w:hAnsi="Simplified Arabic" w:cs="Simplified Arabic"/>
      <w:b/>
      <w:bCs/>
      <w:i/>
      <w:iCs/>
      <w:color w:val="000000"/>
      <w:sz w:val="24"/>
      <w:szCs w:val="24"/>
    </w:rPr>
  </w:style>
  <w:style w:type="paragraph" w:customStyle="1" w:styleId="xl136">
    <w:name w:val="xl136"/>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pPr>
    <w:rPr>
      <w:rFonts w:ascii="Simplified Arabic" w:eastAsia="Times New Roman" w:hAnsi="Simplified Arabic" w:cs="Simplified Arabic"/>
      <w:color w:val="FF0000"/>
      <w:sz w:val="24"/>
      <w:szCs w:val="24"/>
    </w:rPr>
  </w:style>
  <w:style w:type="paragraph" w:customStyle="1" w:styleId="xl137">
    <w:name w:val="xl137"/>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pPr>
    <w:rPr>
      <w:rFonts w:ascii="Arial" w:eastAsia="Times New Roman" w:hAnsi="Arial" w:cs="Arial"/>
      <w:color w:val="000000"/>
      <w:sz w:val="24"/>
      <w:szCs w:val="24"/>
    </w:rPr>
  </w:style>
  <w:style w:type="paragraph" w:customStyle="1" w:styleId="xl138">
    <w:name w:val="xl138"/>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pPr>
    <w:rPr>
      <w:rFonts w:ascii="Arial" w:eastAsia="Times New Roman" w:hAnsi="Arial" w:cs="Arial"/>
      <w:b/>
      <w:bCs/>
      <w:i/>
      <w:iCs/>
      <w:color w:val="000000"/>
      <w:sz w:val="24"/>
      <w:szCs w:val="24"/>
    </w:rPr>
  </w:style>
  <w:style w:type="paragraph" w:customStyle="1" w:styleId="xl139">
    <w:name w:val="xl139"/>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b/>
      <w:bCs/>
      <w:i/>
      <w:iCs/>
      <w:color w:val="FF0000"/>
      <w:sz w:val="24"/>
      <w:szCs w:val="24"/>
    </w:rPr>
  </w:style>
  <w:style w:type="paragraph" w:customStyle="1" w:styleId="xl140">
    <w:name w:val="xl140"/>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b/>
      <w:bCs/>
      <w:i/>
      <w:iCs/>
      <w:color w:val="FF0000"/>
      <w:sz w:val="24"/>
      <w:szCs w:val="24"/>
    </w:rPr>
  </w:style>
  <w:style w:type="paragraph" w:customStyle="1" w:styleId="xl141">
    <w:name w:val="xl141"/>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i/>
      <w:iCs/>
      <w:color w:val="FF0000"/>
      <w:sz w:val="24"/>
      <w:szCs w:val="24"/>
    </w:rPr>
  </w:style>
  <w:style w:type="paragraph" w:customStyle="1" w:styleId="xl142">
    <w:name w:val="xl142"/>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i/>
      <w:iCs/>
      <w:color w:val="FF0000"/>
      <w:sz w:val="24"/>
      <w:szCs w:val="24"/>
    </w:rPr>
  </w:style>
  <w:style w:type="paragraph" w:customStyle="1" w:styleId="xl143">
    <w:name w:val="xl143"/>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i/>
      <w:iCs/>
      <w:color w:val="FF0000"/>
      <w:sz w:val="24"/>
      <w:szCs w:val="24"/>
    </w:rPr>
  </w:style>
  <w:style w:type="paragraph" w:customStyle="1" w:styleId="xl144">
    <w:name w:val="xl144"/>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pPr>
    <w:rPr>
      <w:rFonts w:eastAsia="Times New Roman" w:cs="Times New Roman"/>
      <w:i/>
      <w:iCs/>
      <w:color w:val="FF0000"/>
      <w:sz w:val="24"/>
      <w:szCs w:val="24"/>
    </w:rPr>
  </w:style>
  <w:style w:type="paragraph" w:customStyle="1" w:styleId="xl145">
    <w:name w:val="xl145"/>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pPr>
    <w:rPr>
      <w:rFonts w:eastAsia="Times New Roman" w:cs="Times New Roman"/>
      <w:b/>
      <w:bCs/>
      <w:i/>
      <w:iCs/>
      <w:color w:val="FF0000"/>
      <w:sz w:val="24"/>
      <w:szCs w:val="24"/>
    </w:rPr>
  </w:style>
  <w:style w:type="paragraph" w:customStyle="1" w:styleId="xl146">
    <w:name w:val="xl146"/>
    <w:basedOn w:val="Normal"/>
    <w:rsid w:val="00756E29"/>
    <w:pPr>
      <w:pBdr>
        <w:top w:val="dashed" w:sz="4" w:space="0" w:color="auto"/>
        <w:left w:val="single" w:sz="4" w:space="8" w:color="auto"/>
        <w:bottom w:val="dashed" w:sz="4" w:space="0" w:color="auto"/>
        <w:right w:val="single" w:sz="4" w:space="0" w:color="auto"/>
      </w:pBdr>
      <w:spacing w:before="100" w:beforeAutospacing="1" w:after="100" w:afterAutospacing="1" w:line="240" w:lineRule="auto"/>
      <w:ind w:firstLineChars="100" w:firstLine="100"/>
    </w:pPr>
    <w:rPr>
      <w:rFonts w:ascii="Arial" w:eastAsia="Times New Roman" w:hAnsi="Arial" w:cs="Arial"/>
      <w:b/>
      <w:bCs/>
      <w:i/>
      <w:iCs/>
      <w:color w:val="FF0000"/>
      <w:sz w:val="24"/>
      <w:szCs w:val="24"/>
    </w:rPr>
  </w:style>
  <w:style w:type="paragraph" w:customStyle="1" w:styleId="xl147">
    <w:name w:val="xl147"/>
    <w:basedOn w:val="Normal"/>
    <w:rsid w:val="00756E29"/>
    <w:pPr>
      <w:pBdr>
        <w:top w:val="dashed" w:sz="4" w:space="0" w:color="auto"/>
        <w:left w:val="single" w:sz="4" w:space="0" w:color="auto"/>
        <w:bottom w:val="dashed" w:sz="4" w:space="0" w:color="auto"/>
        <w:right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color w:val="FF0000"/>
      <w:sz w:val="24"/>
      <w:szCs w:val="24"/>
    </w:rPr>
  </w:style>
  <w:style w:type="paragraph" w:customStyle="1" w:styleId="xl148">
    <w:name w:val="xl148"/>
    <w:basedOn w:val="Normal"/>
    <w:rsid w:val="00756E29"/>
    <w:pPr>
      <w:pBdr>
        <w:top w:val="dashed" w:sz="4" w:space="0" w:color="auto"/>
        <w:left w:val="single" w:sz="4" w:space="8" w:color="auto"/>
        <w:bottom w:val="dashed" w:sz="4" w:space="0" w:color="auto"/>
        <w:right w:val="single" w:sz="4" w:space="0" w:color="auto"/>
      </w:pBdr>
      <w:shd w:val="clear" w:color="000000" w:fill="FFFFFF"/>
      <w:spacing w:before="100" w:beforeAutospacing="1" w:after="100" w:afterAutospacing="1" w:line="240" w:lineRule="auto"/>
      <w:ind w:firstLineChars="100" w:firstLine="100"/>
      <w:textAlignment w:val="top"/>
    </w:pPr>
    <w:rPr>
      <w:rFonts w:eastAsia="Times New Roman" w:cs="Times New Roman"/>
      <w:b/>
      <w:bCs/>
      <w:color w:val="FF0000"/>
      <w:sz w:val="24"/>
      <w:szCs w:val="24"/>
    </w:rPr>
  </w:style>
  <w:style w:type="paragraph" w:customStyle="1" w:styleId="xl149">
    <w:name w:val="xl149"/>
    <w:basedOn w:val="Normal"/>
    <w:rsid w:val="00756E29"/>
    <w:pPr>
      <w:pBdr>
        <w:top w:val="dashed"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VnTime" w:eastAsia="Times New Roman" w:hAnsi=".VnTime" w:cs="Times New Roman"/>
      <w:b/>
      <w:bCs/>
      <w:color w:val="FF0000"/>
      <w:sz w:val="24"/>
      <w:szCs w:val="24"/>
    </w:rPr>
  </w:style>
  <w:style w:type="paragraph" w:customStyle="1" w:styleId="xl150">
    <w:name w:val="xl150"/>
    <w:basedOn w:val="Normal"/>
    <w:rsid w:val="00756E29"/>
    <w:pPr>
      <w:pBdr>
        <w:top w:val="dashed" w:sz="4" w:space="0" w:color="auto"/>
        <w:left w:val="single" w:sz="4" w:space="8" w:color="auto"/>
        <w:bottom w:val="single"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color w:val="FF0000"/>
      <w:sz w:val="24"/>
      <w:szCs w:val="24"/>
    </w:rPr>
  </w:style>
  <w:style w:type="paragraph" w:customStyle="1" w:styleId="xl151">
    <w:name w:val="xl151"/>
    <w:basedOn w:val="Normal"/>
    <w:rsid w:val="00756E29"/>
    <w:pPr>
      <w:pBdr>
        <w:top w:val="dashed"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24"/>
      <w:szCs w:val="24"/>
    </w:rPr>
  </w:style>
  <w:style w:type="paragraph" w:customStyle="1" w:styleId="xl152">
    <w:name w:val="xl152"/>
    <w:basedOn w:val="Normal"/>
    <w:rsid w:val="00756E29"/>
    <w:pPr>
      <w:pBdr>
        <w:top w:val="dashed" w:sz="4" w:space="0" w:color="auto"/>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i/>
      <w:iCs/>
      <w:color w:val="000000"/>
      <w:sz w:val="24"/>
      <w:szCs w:val="24"/>
    </w:rPr>
  </w:style>
  <w:style w:type="paragraph" w:customStyle="1" w:styleId="xl153">
    <w:name w:val="xl153"/>
    <w:basedOn w:val="Normal"/>
    <w:rsid w:val="00756E29"/>
    <w:pPr>
      <w:pBdr>
        <w:top w:val="dashed"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color w:val="FF0000"/>
      <w:sz w:val="24"/>
      <w:szCs w:val="24"/>
    </w:rPr>
  </w:style>
  <w:style w:type="paragraph" w:customStyle="1" w:styleId="xl154">
    <w:name w:val="xl154"/>
    <w:basedOn w:val="Normal"/>
    <w:rsid w:val="00756E29"/>
    <w:pPr>
      <w:spacing w:before="100" w:beforeAutospacing="1" w:after="100" w:afterAutospacing="1" w:line="240" w:lineRule="auto"/>
      <w:jc w:val="center"/>
    </w:pPr>
    <w:rPr>
      <w:rFonts w:eastAsia="Times New Roman" w:cs="Times New Roman"/>
      <w:sz w:val="24"/>
      <w:szCs w:val="24"/>
    </w:rPr>
  </w:style>
  <w:style w:type="paragraph" w:customStyle="1" w:styleId="xl155">
    <w:name w:val="xl155"/>
    <w:basedOn w:val="Normal"/>
    <w:rsid w:val="00756E29"/>
    <w:pPr>
      <w:spacing w:before="100" w:beforeAutospacing="1" w:after="100" w:afterAutospacing="1" w:line="240" w:lineRule="auto"/>
    </w:pPr>
    <w:rPr>
      <w:rFonts w:ascii="Arial" w:eastAsia="Times New Roman" w:hAnsi="Arial" w:cs="Arial"/>
      <w:sz w:val="24"/>
      <w:szCs w:val="24"/>
    </w:rPr>
  </w:style>
  <w:style w:type="paragraph" w:customStyle="1" w:styleId="xl156">
    <w:name w:val="xl156"/>
    <w:basedOn w:val="Normal"/>
    <w:rsid w:val="00756E29"/>
    <w:pPr>
      <w:pBdr>
        <w:top w:val="dashed" w:sz="4" w:space="0" w:color="auto"/>
        <w:left w:val="single" w:sz="4" w:space="0" w:color="auto"/>
        <w:right w:val="single" w:sz="4" w:space="0" w:color="auto"/>
      </w:pBdr>
      <w:spacing w:before="100" w:beforeAutospacing="1" w:after="100" w:afterAutospacing="1" w:line="240" w:lineRule="auto"/>
      <w:jc w:val="center"/>
      <w:textAlignment w:val="top"/>
    </w:pPr>
    <w:rPr>
      <w:rFonts w:eastAsia="Times New Roman" w:cs="Times New Roman"/>
      <w:color w:val="000000"/>
      <w:sz w:val="24"/>
      <w:szCs w:val="24"/>
    </w:rPr>
  </w:style>
  <w:style w:type="paragraph" w:customStyle="1" w:styleId="xl157">
    <w:name w:val="xl157"/>
    <w:basedOn w:val="Normal"/>
    <w:rsid w:val="00756E29"/>
    <w:pPr>
      <w:pBdr>
        <w:top w:val="dashed" w:sz="4" w:space="0" w:color="auto"/>
        <w:left w:val="single" w:sz="4" w:space="0" w:color="auto"/>
        <w:right w:val="single" w:sz="4" w:space="0" w:color="auto"/>
      </w:pBdr>
      <w:spacing w:before="100" w:beforeAutospacing="1" w:after="100" w:afterAutospacing="1" w:line="240" w:lineRule="auto"/>
      <w:jc w:val="both"/>
      <w:textAlignment w:val="top"/>
    </w:pPr>
    <w:rPr>
      <w:rFonts w:eastAsia="Times New Roman" w:cs="Times New Roman"/>
      <w:color w:val="000000"/>
      <w:sz w:val="24"/>
      <w:szCs w:val="24"/>
    </w:rPr>
  </w:style>
  <w:style w:type="paragraph" w:customStyle="1" w:styleId="xl158">
    <w:name w:val="xl158"/>
    <w:basedOn w:val="Normal"/>
    <w:rsid w:val="00756E29"/>
    <w:pPr>
      <w:pBdr>
        <w:top w:val="dashed" w:sz="4" w:space="0" w:color="auto"/>
        <w:left w:val="single" w:sz="4" w:space="8" w:color="auto"/>
        <w:right w:val="single" w:sz="4" w:space="0" w:color="auto"/>
      </w:pBdr>
      <w:spacing w:before="100" w:beforeAutospacing="1" w:after="100" w:afterAutospacing="1" w:line="240" w:lineRule="auto"/>
      <w:ind w:firstLineChars="100" w:firstLine="100"/>
      <w:textAlignment w:val="top"/>
    </w:pPr>
    <w:rPr>
      <w:rFonts w:eastAsia="Times New Roman" w:cs="Times New Roman"/>
      <w:color w:val="000000"/>
      <w:sz w:val="24"/>
      <w:szCs w:val="24"/>
    </w:rPr>
  </w:style>
  <w:style w:type="paragraph" w:customStyle="1" w:styleId="xl159">
    <w:name w:val="xl159"/>
    <w:basedOn w:val="Normal"/>
    <w:rsid w:val="00756E29"/>
    <w:pPr>
      <w:pBdr>
        <w:top w:val="dashed" w:sz="4" w:space="0" w:color="auto"/>
        <w:left w:val="single" w:sz="4" w:space="31" w:color="auto"/>
        <w:right w:val="single" w:sz="4" w:space="0" w:color="auto"/>
      </w:pBdr>
      <w:spacing w:before="100" w:beforeAutospacing="1" w:after="100" w:afterAutospacing="1" w:line="240" w:lineRule="auto"/>
      <w:ind w:firstLineChars="400" w:firstLine="400"/>
    </w:pPr>
    <w:rPr>
      <w:rFonts w:eastAsia="Times New Roman" w:cs="Times New Roman"/>
      <w:color w:val="FF0000"/>
      <w:sz w:val="24"/>
      <w:szCs w:val="24"/>
    </w:rPr>
  </w:style>
  <w:style w:type="paragraph" w:customStyle="1" w:styleId="xl160">
    <w:name w:val="xl160"/>
    <w:basedOn w:val="Normal"/>
    <w:rsid w:val="00756E29"/>
    <w:pPr>
      <w:pBdr>
        <w:top w:val="dashed" w:sz="4" w:space="0" w:color="auto"/>
        <w:left w:val="single" w:sz="4" w:space="0" w:color="auto"/>
        <w:right w:val="single" w:sz="4" w:space="0" w:color="auto"/>
      </w:pBdr>
      <w:spacing w:before="100" w:beforeAutospacing="1" w:after="100" w:afterAutospacing="1" w:line="240" w:lineRule="auto"/>
      <w:textAlignment w:val="top"/>
    </w:pPr>
    <w:rPr>
      <w:rFonts w:eastAsia="Times New Roman" w:cs="Times New Roman"/>
      <w:sz w:val="24"/>
      <w:szCs w:val="24"/>
    </w:rPr>
  </w:style>
  <w:style w:type="paragraph" w:customStyle="1" w:styleId="xl161">
    <w:name w:val="xl161"/>
    <w:basedOn w:val="Normal"/>
    <w:rsid w:val="00756E29"/>
    <w:pPr>
      <w:pBdr>
        <w:top w:val="dashed" w:sz="4" w:space="0" w:color="auto"/>
        <w:left w:val="single" w:sz="4" w:space="0" w:color="auto"/>
        <w:right w:val="single" w:sz="4" w:space="0" w:color="auto"/>
      </w:pBdr>
      <w:spacing w:before="100" w:beforeAutospacing="1" w:after="100" w:afterAutospacing="1" w:line="240" w:lineRule="auto"/>
    </w:pPr>
    <w:rPr>
      <w:rFonts w:eastAsia="Times New Roman" w:cs="Times New Roman"/>
      <w:sz w:val="24"/>
      <w:szCs w:val="24"/>
    </w:rPr>
  </w:style>
  <w:style w:type="paragraph" w:customStyle="1" w:styleId="xl162">
    <w:name w:val="xl162"/>
    <w:basedOn w:val="Normal"/>
    <w:rsid w:val="00756E29"/>
    <w:pPr>
      <w:pBdr>
        <w:left w:val="single" w:sz="4" w:space="0" w:color="auto"/>
        <w:bottom w:val="dashed" w:sz="4" w:space="0" w:color="auto"/>
        <w:right w:val="single" w:sz="4" w:space="0" w:color="auto"/>
      </w:pBdr>
      <w:spacing w:before="100" w:beforeAutospacing="1" w:after="100" w:afterAutospacing="1" w:line="240" w:lineRule="auto"/>
      <w:textAlignment w:val="top"/>
    </w:pPr>
    <w:rPr>
      <w:rFonts w:eastAsia="Times New Roman" w:cs="Times New Roman"/>
      <w:sz w:val="24"/>
      <w:szCs w:val="24"/>
    </w:rPr>
  </w:style>
  <w:style w:type="paragraph" w:customStyle="1" w:styleId="xl163">
    <w:name w:val="xl163"/>
    <w:basedOn w:val="Normal"/>
    <w:rsid w:val="00756E29"/>
    <w:pPr>
      <w:pBdr>
        <w:left w:val="single" w:sz="4" w:space="0" w:color="auto"/>
        <w:bottom w:val="dashed" w:sz="4" w:space="0" w:color="auto"/>
        <w:right w:val="single" w:sz="4" w:space="0" w:color="auto"/>
      </w:pBdr>
      <w:spacing w:before="100" w:beforeAutospacing="1" w:after="100" w:afterAutospacing="1" w:line="240" w:lineRule="auto"/>
    </w:pPr>
    <w:rPr>
      <w:rFonts w:eastAsia="Times New Roman" w:cs="Times New Roman"/>
      <w:sz w:val="24"/>
      <w:szCs w:val="24"/>
    </w:rPr>
  </w:style>
  <w:style w:type="paragraph" w:customStyle="1" w:styleId="xl164">
    <w:name w:val="xl164"/>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b/>
      <w:bCs/>
      <w:color w:val="000000"/>
      <w:sz w:val="24"/>
      <w:szCs w:val="24"/>
    </w:rPr>
  </w:style>
  <w:style w:type="paragraph" w:customStyle="1" w:styleId="xl165">
    <w:name w:val="xl165"/>
    <w:basedOn w:val="Normal"/>
    <w:rsid w:val="00756E29"/>
    <w:pPr>
      <w:pBdr>
        <w:top w:val="single" w:sz="4" w:space="0" w:color="auto"/>
        <w:left w:val="single" w:sz="4" w:space="8" w:color="auto"/>
        <w:bottom w:val="single" w:sz="4" w:space="0" w:color="auto"/>
        <w:right w:val="single" w:sz="4" w:space="0" w:color="auto"/>
      </w:pBdr>
      <w:spacing w:before="100" w:beforeAutospacing="1" w:after="100" w:afterAutospacing="1" w:line="240" w:lineRule="auto"/>
      <w:ind w:firstLineChars="100" w:firstLine="100"/>
    </w:pPr>
    <w:rPr>
      <w:rFonts w:eastAsia="Times New Roman" w:cs="Times New Roman"/>
      <w:b/>
      <w:bCs/>
      <w:color w:val="000000"/>
      <w:sz w:val="24"/>
      <w:szCs w:val="24"/>
    </w:rPr>
  </w:style>
  <w:style w:type="paragraph" w:customStyle="1" w:styleId="xl166">
    <w:name w:val="xl166"/>
    <w:basedOn w:val="Normal"/>
    <w:rsid w:val="00756E29"/>
    <w:pPr>
      <w:pBdr>
        <w:top w:val="single" w:sz="4" w:space="0" w:color="auto"/>
        <w:left w:val="single" w:sz="4" w:space="8" w:color="auto"/>
        <w:bottom w:val="single" w:sz="4" w:space="0" w:color="auto"/>
        <w:right w:val="single" w:sz="4" w:space="0" w:color="auto"/>
      </w:pBdr>
      <w:spacing w:before="100" w:beforeAutospacing="1" w:after="100" w:afterAutospacing="1" w:line="240" w:lineRule="auto"/>
      <w:ind w:firstLineChars="100" w:firstLine="100"/>
    </w:pPr>
    <w:rPr>
      <w:rFonts w:eastAsia="Times New Roman" w:cs="Times New Roman"/>
      <w:b/>
      <w:bCs/>
      <w:color w:val="FF0000"/>
      <w:sz w:val="24"/>
      <w:szCs w:val="24"/>
    </w:rPr>
  </w:style>
  <w:style w:type="paragraph" w:customStyle="1" w:styleId="xl167">
    <w:name w:val="xl167"/>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24"/>
      <w:szCs w:val="24"/>
    </w:rPr>
  </w:style>
  <w:style w:type="paragraph" w:customStyle="1" w:styleId="xl168">
    <w:name w:val="xl168"/>
    <w:basedOn w:val="Normal"/>
    <w:rsid w:val="00756E29"/>
    <w:pPr>
      <w:spacing w:before="100" w:beforeAutospacing="1" w:after="100" w:afterAutospacing="1" w:line="240" w:lineRule="auto"/>
      <w:jc w:val="center"/>
    </w:pPr>
    <w:rPr>
      <w:rFonts w:eastAsia="Times New Roman" w:cs="Times New Roman"/>
      <w:b/>
      <w:bCs/>
      <w:color w:val="000000"/>
      <w:sz w:val="24"/>
      <w:szCs w:val="24"/>
    </w:rPr>
  </w:style>
  <w:style w:type="paragraph" w:customStyle="1" w:styleId="xl169">
    <w:name w:val="xl169"/>
    <w:basedOn w:val="Normal"/>
    <w:rsid w:val="00756E29"/>
    <w:pPr>
      <w:spacing w:before="100" w:beforeAutospacing="1" w:after="100" w:afterAutospacing="1" w:line="240" w:lineRule="auto"/>
    </w:pPr>
    <w:rPr>
      <w:rFonts w:eastAsia="Times New Roman" w:cs="Times New Roman"/>
      <w:b/>
      <w:bCs/>
      <w:color w:val="000000"/>
      <w:sz w:val="24"/>
      <w:szCs w:val="24"/>
    </w:rPr>
  </w:style>
  <w:style w:type="paragraph" w:customStyle="1" w:styleId="xl170">
    <w:name w:val="xl170"/>
    <w:basedOn w:val="Normal"/>
    <w:rsid w:val="00756E29"/>
    <w:pPr>
      <w:pBdr>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color w:val="000000"/>
      <w:sz w:val="24"/>
      <w:szCs w:val="24"/>
    </w:rPr>
  </w:style>
  <w:style w:type="paragraph" w:customStyle="1" w:styleId="xl171">
    <w:name w:val="xl171"/>
    <w:basedOn w:val="Normal"/>
    <w:rsid w:val="00756E29"/>
    <w:pPr>
      <w:pBdr>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color w:val="000000"/>
      <w:sz w:val="24"/>
      <w:szCs w:val="24"/>
    </w:rPr>
  </w:style>
  <w:style w:type="paragraph" w:customStyle="1" w:styleId="xl172">
    <w:name w:val="xl172"/>
    <w:basedOn w:val="Normal"/>
    <w:rsid w:val="00756E29"/>
    <w:pPr>
      <w:pBdr>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color w:val="000000"/>
      <w:sz w:val="24"/>
      <w:szCs w:val="24"/>
    </w:rPr>
  </w:style>
  <w:style w:type="paragraph" w:customStyle="1" w:styleId="xl173">
    <w:name w:val="xl173"/>
    <w:basedOn w:val="Normal"/>
    <w:rsid w:val="00756E29"/>
    <w:pPr>
      <w:pBdr>
        <w:left w:val="single" w:sz="4" w:space="24" w:color="auto"/>
        <w:bottom w:val="dashed" w:sz="4" w:space="0" w:color="auto"/>
        <w:right w:val="single" w:sz="4" w:space="0" w:color="auto"/>
      </w:pBdr>
      <w:spacing w:before="100" w:beforeAutospacing="1" w:after="100" w:afterAutospacing="1" w:line="240" w:lineRule="auto"/>
      <w:ind w:firstLineChars="300" w:firstLine="300"/>
      <w:textAlignment w:val="top"/>
    </w:pPr>
    <w:rPr>
      <w:rFonts w:eastAsia="Times New Roman" w:cs="Times New Roman"/>
      <w:color w:val="FF0000"/>
      <w:sz w:val="24"/>
      <w:szCs w:val="24"/>
    </w:rPr>
  </w:style>
  <w:style w:type="paragraph" w:customStyle="1" w:styleId="xl174">
    <w:name w:val="xl174"/>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4"/>
      <w:szCs w:val="24"/>
    </w:rPr>
  </w:style>
  <w:style w:type="paragraph" w:customStyle="1" w:styleId="xl175">
    <w:name w:val="xl175"/>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4"/>
      <w:szCs w:val="24"/>
    </w:rPr>
  </w:style>
  <w:style w:type="paragraph" w:customStyle="1" w:styleId="xl176">
    <w:name w:val="xl176"/>
    <w:basedOn w:val="Normal"/>
    <w:rsid w:val="00756E29"/>
    <w:pPr>
      <w:pBdr>
        <w:top w:val="dashed" w:sz="4" w:space="0" w:color="auto"/>
        <w:left w:val="single" w:sz="4" w:space="8" w:color="auto"/>
        <w:right w:val="single" w:sz="4" w:space="0" w:color="auto"/>
      </w:pBdr>
      <w:spacing w:before="100" w:beforeAutospacing="1" w:after="100" w:afterAutospacing="1" w:line="240" w:lineRule="auto"/>
      <w:ind w:firstLineChars="100" w:firstLine="100"/>
      <w:textAlignment w:val="top"/>
    </w:pPr>
    <w:rPr>
      <w:rFonts w:eastAsia="Times New Roman" w:cs="Times New Roman"/>
      <w:color w:val="000000"/>
      <w:sz w:val="24"/>
      <w:szCs w:val="24"/>
    </w:rPr>
  </w:style>
  <w:style w:type="paragraph" w:customStyle="1" w:styleId="xl177">
    <w:name w:val="xl177"/>
    <w:basedOn w:val="Normal"/>
    <w:rsid w:val="00756E29"/>
    <w:pPr>
      <w:pBdr>
        <w:top w:val="dashed" w:sz="4" w:space="0" w:color="auto"/>
        <w:left w:val="single" w:sz="4" w:space="8" w:color="auto"/>
        <w:right w:val="single" w:sz="4" w:space="0" w:color="auto"/>
      </w:pBdr>
      <w:spacing w:before="100" w:beforeAutospacing="1" w:after="100" w:afterAutospacing="1" w:line="240" w:lineRule="auto"/>
      <w:ind w:firstLineChars="100" w:firstLine="100"/>
    </w:pPr>
    <w:rPr>
      <w:rFonts w:eastAsia="Times New Roman" w:cs="Times New Roman"/>
      <w:color w:val="000000"/>
      <w:sz w:val="24"/>
      <w:szCs w:val="24"/>
    </w:rPr>
  </w:style>
  <w:style w:type="paragraph" w:customStyle="1" w:styleId="xl178">
    <w:name w:val="xl178"/>
    <w:basedOn w:val="Normal"/>
    <w:rsid w:val="00756E29"/>
    <w:pPr>
      <w:pBdr>
        <w:top w:val="single" w:sz="4" w:space="0" w:color="auto"/>
        <w:left w:val="single" w:sz="4" w:space="8" w:color="auto"/>
        <w:bottom w:val="single"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color w:val="000000"/>
      <w:sz w:val="24"/>
      <w:szCs w:val="24"/>
    </w:rPr>
  </w:style>
  <w:style w:type="paragraph" w:customStyle="1" w:styleId="xl179">
    <w:name w:val="xl179"/>
    <w:basedOn w:val="Normal"/>
    <w:rsid w:val="00756E29"/>
    <w:pPr>
      <w:pBdr>
        <w:top w:val="single" w:sz="4" w:space="0" w:color="auto"/>
        <w:left w:val="single" w:sz="4" w:space="8" w:color="auto"/>
        <w:bottom w:val="single"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color w:val="FF0000"/>
      <w:sz w:val="24"/>
      <w:szCs w:val="24"/>
    </w:rPr>
  </w:style>
  <w:style w:type="paragraph" w:customStyle="1" w:styleId="xl180">
    <w:name w:val="xl180"/>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eastAsia="Times New Roman" w:cs="Times New Roman"/>
      <w:sz w:val="24"/>
      <w:szCs w:val="24"/>
    </w:rPr>
  </w:style>
  <w:style w:type="paragraph" w:customStyle="1" w:styleId="xl181">
    <w:name w:val="xl181"/>
    <w:basedOn w:val="Normal"/>
    <w:rsid w:val="00756E29"/>
    <w:pPr>
      <w:spacing w:before="100" w:beforeAutospacing="1" w:after="100" w:afterAutospacing="1" w:line="240" w:lineRule="auto"/>
      <w:jc w:val="center"/>
    </w:pPr>
    <w:rPr>
      <w:rFonts w:eastAsia="Times New Roman" w:cs="Times New Roman"/>
      <w:color w:val="000000"/>
      <w:sz w:val="24"/>
      <w:szCs w:val="24"/>
    </w:rPr>
  </w:style>
  <w:style w:type="paragraph" w:customStyle="1" w:styleId="xl182">
    <w:name w:val="xl182"/>
    <w:basedOn w:val="Normal"/>
    <w:rsid w:val="00756E29"/>
    <w:pPr>
      <w:pBdr>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b/>
      <w:bCs/>
      <w:i/>
      <w:iCs/>
      <w:color w:val="000000"/>
      <w:sz w:val="24"/>
      <w:szCs w:val="24"/>
    </w:rPr>
  </w:style>
  <w:style w:type="paragraph" w:customStyle="1" w:styleId="xl183">
    <w:name w:val="xl183"/>
    <w:basedOn w:val="Normal"/>
    <w:rsid w:val="00756E29"/>
    <w:pPr>
      <w:pBdr>
        <w:left w:val="single" w:sz="4" w:space="0" w:color="auto"/>
        <w:bottom w:val="dashed" w:sz="4" w:space="0" w:color="auto"/>
        <w:right w:val="single" w:sz="4" w:space="0" w:color="auto"/>
      </w:pBdr>
      <w:spacing w:before="100" w:beforeAutospacing="1" w:after="100" w:afterAutospacing="1" w:line="240" w:lineRule="auto"/>
      <w:jc w:val="both"/>
      <w:textAlignment w:val="top"/>
    </w:pPr>
    <w:rPr>
      <w:rFonts w:eastAsia="Times New Roman" w:cs="Times New Roman"/>
      <w:b/>
      <w:bCs/>
      <w:i/>
      <w:iCs/>
      <w:color w:val="000000"/>
      <w:sz w:val="24"/>
      <w:szCs w:val="24"/>
    </w:rPr>
  </w:style>
  <w:style w:type="paragraph" w:customStyle="1" w:styleId="xl184">
    <w:name w:val="xl184"/>
    <w:basedOn w:val="Normal"/>
    <w:rsid w:val="00756E29"/>
    <w:pPr>
      <w:pBdr>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i/>
      <w:iCs/>
      <w:color w:val="000000"/>
      <w:sz w:val="24"/>
      <w:szCs w:val="24"/>
    </w:rPr>
  </w:style>
  <w:style w:type="paragraph" w:customStyle="1" w:styleId="xl185">
    <w:name w:val="xl185"/>
    <w:basedOn w:val="Normal"/>
    <w:rsid w:val="00756E29"/>
    <w:pPr>
      <w:pBdr>
        <w:left w:val="single" w:sz="4" w:space="8" w:color="auto"/>
        <w:bottom w:val="dashed" w:sz="4" w:space="0"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i/>
      <w:iCs/>
      <w:color w:val="FF0000"/>
      <w:sz w:val="24"/>
      <w:szCs w:val="24"/>
    </w:rPr>
  </w:style>
  <w:style w:type="paragraph" w:customStyle="1" w:styleId="xl186">
    <w:name w:val="xl186"/>
    <w:basedOn w:val="Normal"/>
    <w:rsid w:val="00756E29"/>
    <w:pPr>
      <w:spacing w:before="100" w:beforeAutospacing="1" w:after="100" w:afterAutospacing="1" w:line="240" w:lineRule="auto"/>
      <w:jc w:val="center"/>
    </w:pPr>
    <w:rPr>
      <w:rFonts w:ascii="Arial" w:eastAsia="Times New Roman" w:hAnsi="Arial" w:cs="Arial"/>
      <w:color w:val="000000"/>
      <w:sz w:val="24"/>
      <w:szCs w:val="24"/>
    </w:rPr>
  </w:style>
  <w:style w:type="paragraph" w:customStyle="1" w:styleId="xl187">
    <w:name w:val="xl187"/>
    <w:basedOn w:val="Normal"/>
    <w:rsid w:val="00756E29"/>
    <w:pPr>
      <w:pBdr>
        <w:top w:val="dashed" w:sz="4" w:space="0" w:color="auto"/>
        <w:left w:val="single" w:sz="4" w:space="0" w:color="auto"/>
        <w:right w:val="single" w:sz="4" w:space="0" w:color="auto"/>
      </w:pBdr>
      <w:spacing w:before="100" w:beforeAutospacing="1" w:after="100" w:afterAutospacing="1" w:line="240" w:lineRule="auto"/>
      <w:jc w:val="center"/>
      <w:textAlignment w:val="top"/>
    </w:pPr>
    <w:rPr>
      <w:rFonts w:eastAsia="Times New Roman" w:cs="Times New Roman"/>
      <w:b/>
      <w:bCs/>
      <w:i/>
      <w:iCs/>
      <w:color w:val="000000"/>
      <w:sz w:val="24"/>
      <w:szCs w:val="24"/>
    </w:rPr>
  </w:style>
  <w:style w:type="paragraph" w:customStyle="1" w:styleId="xl188">
    <w:name w:val="xl188"/>
    <w:basedOn w:val="Normal"/>
    <w:rsid w:val="00756E29"/>
    <w:pPr>
      <w:pBdr>
        <w:top w:val="dashed" w:sz="4" w:space="0" w:color="auto"/>
        <w:left w:val="single" w:sz="4" w:space="0" w:color="auto"/>
        <w:right w:val="single" w:sz="4" w:space="0" w:color="auto"/>
      </w:pBdr>
      <w:spacing w:before="100" w:beforeAutospacing="1" w:after="100" w:afterAutospacing="1" w:line="240" w:lineRule="auto"/>
      <w:jc w:val="both"/>
      <w:textAlignment w:val="top"/>
    </w:pPr>
    <w:rPr>
      <w:rFonts w:eastAsia="Times New Roman" w:cs="Times New Roman"/>
      <w:b/>
      <w:bCs/>
      <w:i/>
      <w:iCs/>
      <w:color w:val="000000"/>
      <w:sz w:val="24"/>
      <w:szCs w:val="24"/>
    </w:rPr>
  </w:style>
  <w:style w:type="paragraph" w:customStyle="1" w:styleId="xl189">
    <w:name w:val="xl189"/>
    <w:basedOn w:val="Normal"/>
    <w:rsid w:val="00756E29"/>
    <w:pPr>
      <w:pBdr>
        <w:top w:val="dashed" w:sz="4" w:space="0" w:color="auto"/>
        <w:left w:val="single" w:sz="4" w:space="8"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i/>
      <w:iCs/>
      <w:color w:val="000000"/>
      <w:sz w:val="24"/>
      <w:szCs w:val="24"/>
    </w:rPr>
  </w:style>
  <w:style w:type="paragraph" w:customStyle="1" w:styleId="xl190">
    <w:name w:val="xl190"/>
    <w:basedOn w:val="Normal"/>
    <w:rsid w:val="00756E29"/>
    <w:pPr>
      <w:pBdr>
        <w:top w:val="dashed" w:sz="4" w:space="0" w:color="auto"/>
        <w:left w:val="single" w:sz="4" w:space="8" w:color="auto"/>
        <w:right w:val="single" w:sz="4" w:space="0" w:color="auto"/>
      </w:pBdr>
      <w:spacing w:before="100" w:beforeAutospacing="1" w:after="100" w:afterAutospacing="1" w:line="240" w:lineRule="auto"/>
      <w:ind w:firstLineChars="100" w:firstLine="100"/>
      <w:textAlignment w:val="top"/>
    </w:pPr>
    <w:rPr>
      <w:rFonts w:eastAsia="Times New Roman" w:cs="Times New Roman"/>
      <w:b/>
      <w:bCs/>
      <w:i/>
      <w:iCs/>
      <w:color w:val="FF0000"/>
      <w:sz w:val="24"/>
      <w:szCs w:val="24"/>
    </w:rPr>
  </w:style>
  <w:style w:type="paragraph" w:customStyle="1" w:styleId="xl191">
    <w:name w:val="xl191"/>
    <w:basedOn w:val="Normal"/>
    <w:rsid w:val="00756E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color w:val="000000"/>
      <w:sz w:val="24"/>
      <w:szCs w:val="24"/>
    </w:rPr>
  </w:style>
  <w:style w:type="paragraph" w:customStyle="1" w:styleId="xl192">
    <w:name w:val="xl192"/>
    <w:basedOn w:val="Normal"/>
    <w:rsid w:val="00756E29"/>
    <w:pPr>
      <w:pBdr>
        <w:left w:val="single" w:sz="4" w:space="0" w:color="auto"/>
        <w:bottom w:val="dashed" w:sz="4" w:space="0" w:color="auto"/>
        <w:right w:val="single" w:sz="4"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93">
    <w:name w:val="xl193"/>
    <w:basedOn w:val="Normal"/>
    <w:rsid w:val="00756E29"/>
    <w:pPr>
      <w:pBdr>
        <w:left w:val="single" w:sz="4" w:space="0" w:color="auto"/>
        <w:bottom w:val="dashed" w:sz="4" w:space="0" w:color="auto"/>
        <w:right w:val="single" w:sz="4" w:space="0" w:color="auto"/>
      </w:pBdr>
      <w:spacing w:before="100" w:beforeAutospacing="1" w:after="100" w:afterAutospacing="1" w:line="240" w:lineRule="auto"/>
      <w:jc w:val="center"/>
    </w:pPr>
    <w:rPr>
      <w:rFonts w:eastAsia="Times New Roman" w:cs="Times New Roman"/>
      <w:color w:val="000000"/>
      <w:sz w:val="24"/>
      <w:szCs w:val="24"/>
    </w:rPr>
  </w:style>
  <w:style w:type="paragraph" w:customStyle="1" w:styleId="xl194">
    <w:name w:val="xl194"/>
    <w:basedOn w:val="Normal"/>
    <w:rsid w:val="00756E29"/>
    <w:pPr>
      <w:pBdr>
        <w:left w:val="single" w:sz="4" w:space="0" w:color="auto"/>
        <w:bottom w:val="dashed" w:sz="4" w:space="0" w:color="auto"/>
        <w:right w:val="single" w:sz="4" w:space="0" w:color="auto"/>
      </w:pBdr>
      <w:spacing w:before="100" w:beforeAutospacing="1" w:after="100" w:afterAutospacing="1" w:line="240" w:lineRule="auto"/>
      <w:jc w:val="center"/>
      <w:textAlignment w:val="top"/>
    </w:pPr>
    <w:rPr>
      <w:rFonts w:eastAsia="Times New Roman" w:cs="Times New Roman"/>
      <w:color w:val="000000"/>
      <w:sz w:val="24"/>
      <w:szCs w:val="24"/>
    </w:rPr>
  </w:style>
  <w:style w:type="numbering" w:customStyle="1" w:styleId="StyleBulleted1">
    <w:name w:val="Style Bulleted1"/>
    <w:rsid w:val="00756E29"/>
    <w:pPr>
      <w:numPr>
        <w:numId w:val="1"/>
      </w:numPr>
    </w:pPr>
  </w:style>
  <w:style w:type="character" w:customStyle="1" w:styleId="HeaderChar1">
    <w:name w:val="Header Char1"/>
    <w:basedOn w:val="DefaultParagraphFont"/>
    <w:rsid w:val="00756E29"/>
    <w:rPr>
      <w:rFonts w:ascii="Times New Roman" w:eastAsia="Times New Roman" w:hAnsi="Times New Roman" w:cs="Times New Roman"/>
      <w:sz w:val="28"/>
      <w:szCs w:val="28"/>
    </w:rPr>
  </w:style>
  <w:style w:type="character" w:customStyle="1" w:styleId="Date1">
    <w:name w:val="Date1"/>
    <w:basedOn w:val="DefaultParagraphFont"/>
    <w:rsid w:val="00756E29"/>
    <w:rPr>
      <w:sz w:val="28"/>
      <w:szCs w:val="28"/>
      <w:lang w:val="en-US" w:eastAsia="en-US" w:bidi="ar-SA"/>
    </w:rPr>
  </w:style>
  <w:style w:type="paragraph" w:styleId="z-TopofForm">
    <w:name w:val="HTML Top of Form"/>
    <w:basedOn w:val="Normal"/>
    <w:next w:val="Normal"/>
    <w:link w:val="z-TopofFormChar"/>
    <w:hidden/>
    <w:rsid w:val="00756E29"/>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rsid w:val="00756E29"/>
    <w:rPr>
      <w:rFonts w:ascii="Arial" w:eastAsia="Times New Roman" w:hAnsi="Arial" w:cs="Arial"/>
      <w:vanish/>
      <w:sz w:val="16"/>
      <w:szCs w:val="16"/>
    </w:rPr>
  </w:style>
  <w:style w:type="paragraph" w:styleId="z-BottomofForm">
    <w:name w:val="HTML Bottom of Form"/>
    <w:basedOn w:val="Normal"/>
    <w:next w:val="Normal"/>
    <w:link w:val="z-BottomofFormChar"/>
    <w:hidden/>
    <w:rsid w:val="00756E29"/>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rsid w:val="00756E29"/>
    <w:rPr>
      <w:rFonts w:ascii="Arial" w:eastAsia="Times New Roman" w:hAnsi="Arial" w:cs="Arial"/>
      <w:vanish/>
      <w:sz w:val="16"/>
      <w:szCs w:val="16"/>
    </w:rPr>
  </w:style>
  <w:style w:type="paragraph" w:customStyle="1" w:styleId="news">
    <w:name w:val="news"/>
    <w:basedOn w:val="Normal"/>
    <w:rsid w:val="00756E29"/>
    <w:pPr>
      <w:spacing w:before="100" w:beforeAutospacing="1" w:after="100" w:afterAutospacing="1" w:line="240" w:lineRule="auto"/>
    </w:pPr>
    <w:rPr>
      <w:rFonts w:ascii="Verdana" w:eastAsia="Times New Roman" w:hAnsi="Verdana" w:cs="Times New Roman"/>
      <w:color w:val="333333"/>
      <w:sz w:val="17"/>
      <w:szCs w:val="17"/>
    </w:rPr>
  </w:style>
  <w:style w:type="character" w:customStyle="1" w:styleId="storyteaser1">
    <w:name w:val="story_teaser1"/>
    <w:basedOn w:val="DefaultParagraphFont"/>
    <w:rsid w:val="00756E29"/>
    <w:rPr>
      <w:rFonts w:ascii="Arial" w:hAnsi="Arial" w:cs="Arial" w:hint="default"/>
      <w:b/>
      <w:bCs/>
      <w:color w:val="000000"/>
      <w:sz w:val="18"/>
      <w:szCs w:val="18"/>
      <w:lang w:val="en-US" w:eastAsia="en-US" w:bidi="ar-SA"/>
    </w:rPr>
  </w:style>
  <w:style w:type="paragraph" w:customStyle="1" w:styleId="Char9CharCharChar">
    <w:name w:val="Char9 Char Char Char"/>
    <w:autoRedefine/>
    <w:rsid w:val="00756E29"/>
    <w:pPr>
      <w:tabs>
        <w:tab w:val="left" w:pos="1152"/>
      </w:tabs>
      <w:spacing w:before="120" w:after="120" w:line="312" w:lineRule="auto"/>
    </w:pPr>
    <w:rPr>
      <w:rFonts w:ascii="Arial" w:eastAsia="Times New Roman" w:hAnsi="Arial" w:cs="Arial"/>
      <w:sz w:val="26"/>
      <w:szCs w:val="26"/>
    </w:rPr>
  </w:style>
  <w:style w:type="table" w:customStyle="1" w:styleId="TableGrid11">
    <w:name w:val="Table Grid11"/>
    <w:basedOn w:val="TableNormal"/>
    <w:next w:val="TableGrid"/>
    <w:rsid w:val="00756E29"/>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semiHidden/>
    <w:rsid w:val="00756E29"/>
  </w:style>
  <w:style w:type="numbering" w:customStyle="1" w:styleId="StyleBulleted2">
    <w:name w:val="Style Bulleted2"/>
    <w:rsid w:val="00756E29"/>
    <w:pPr>
      <w:numPr>
        <w:numId w:val="6"/>
      </w:numPr>
    </w:pPr>
  </w:style>
  <w:style w:type="paragraph" w:customStyle="1" w:styleId="CharCharCharCharCharCharCharCharCharCharCharCharCharCharCharChar">
    <w:name w:val="Char Char Char Char Char Char Char Char Char Char Char Char Char Char Char Char"/>
    <w:basedOn w:val="Normal"/>
    <w:next w:val="Normal"/>
    <w:autoRedefine/>
    <w:semiHidden/>
    <w:rsid w:val="00756E29"/>
    <w:pPr>
      <w:spacing w:before="120" w:after="120" w:line="312" w:lineRule="auto"/>
    </w:pPr>
    <w:rPr>
      <w:rFonts w:eastAsia="Times New Roman" w:cs="Times New Roman"/>
      <w:sz w:val="28"/>
      <w:szCs w:val="28"/>
    </w:rPr>
  </w:style>
  <w:style w:type="paragraph" w:customStyle="1" w:styleId="CharCharChar1CharCharCharCharCharCharChar1">
    <w:name w:val="Char Char Char1 Char Char Char Char Char Char Char1"/>
    <w:basedOn w:val="Normal"/>
    <w:semiHidden/>
    <w:rsid w:val="00756E29"/>
    <w:pPr>
      <w:spacing w:line="240" w:lineRule="exact"/>
    </w:pPr>
    <w:rPr>
      <w:rFonts w:ascii="Arial" w:eastAsia="Times New Roman" w:hAnsi="Arial" w:cs="Times New Roman"/>
      <w:sz w:val="22"/>
    </w:rPr>
  </w:style>
  <w:style w:type="character" w:customStyle="1" w:styleId="footer1">
    <w:name w:val="footer1"/>
    <w:basedOn w:val="DefaultParagraphFont"/>
    <w:rsid w:val="00756E29"/>
    <w:rPr>
      <w:sz w:val="28"/>
      <w:szCs w:val="28"/>
      <w:lang w:val="en-US" w:eastAsia="en-US" w:bidi="ar-SA"/>
    </w:rPr>
  </w:style>
  <w:style w:type="character" w:customStyle="1" w:styleId="2Char">
    <w:name w:val="2 Char"/>
    <w:link w:val="2"/>
    <w:rsid w:val="00756E29"/>
    <w:rPr>
      <w:rFonts w:eastAsia="Times New Roman" w:cs="Times New Roman"/>
      <w:b/>
      <w:bCs/>
      <w:sz w:val="26"/>
      <w:szCs w:val="26"/>
      <w:lang w:val="vi-VN" w:eastAsia="x-none"/>
    </w:rPr>
  </w:style>
  <w:style w:type="paragraph" w:customStyle="1" w:styleId="b0">
    <w:name w:val="b"/>
    <w:basedOn w:val="Heading1"/>
    <w:qFormat/>
    <w:rsid w:val="00756E29"/>
    <w:pPr>
      <w:widowControl/>
      <w:numPr>
        <w:numId w:val="0"/>
      </w:numPr>
      <w:spacing w:before="0" w:after="0" w:line="360" w:lineRule="auto"/>
      <w:jc w:val="center"/>
    </w:pPr>
    <w:rPr>
      <w:rFonts w:ascii="Times New Roman" w:hAnsi="Times New Roman"/>
      <w:bCs/>
      <w:spacing w:val="-2"/>
      <w:kern w:val="28"/>
      <w:sz w:val="28"/>
      <w:szCs w:val="28"/>
      <w:lang w:val="vi-VN" w:eastAsia="ar-SA"/>
    </w:rPr>
  </w:style>
  <w:style w:type="character" w:customStyle="1" w:styleId="binomial">
    <w:name w:val="binomial"/>
    <w:rsid w:val="00756E29"/>
  </w:style>
  <w:style w:type="paragraph" w:customStyle="1" w:styleId="xl64">
    <w:name w:val="xl64"/>
    <w:basedOn w:val="Normal"/>
    <w:rsid w:val="00C32923"/>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 w:val="28"/>
      <w:szCs w:val="28"/>
    </w:rPr>
  </w:style>
  <w:style w:type="character" w:customStyle="1" w:styleId="tribe">
    <w:name w:val="tribe"/>
    <w:rsid w:val="00C32923"/>
  </w:style>
  <w:style w:type="character" w:customStyle="1" w:styleId="species">
    <w:name w:val="species"/>
    <w:rsid w:val="00C32923"/>
  </w:style>
  <w:style w:type="paragraph" w:customStyle="1" w:styleId="CharCharCharCharCharChar1">
    <w:name w:val="Char Char Char Char Char Char1"/>
    <w:basedOn w:val="Normal"/>
    <w:uiPriority w:val="99"/>
    <w:rsid w:val="00C32923"/>
    <w:pPr>
      <w:tabs>
        <w:tab w:val="num" w:pos="720"/>
      </w:tabs>
      <w:spacing w:before="120" w:after="0" w:line="360" w:lineRule="auto"/>
      <w:ind w:left="720" w:hanging="360"/>
      <w:jc w:val="both"/>
    </w:pPr>
    <w:rPr>
      <w:rFonts w:ascii=".VnTime" w:eastAsia="Arial" w:hAnsi=".VnTime" w:cs=".VnTime"/>
      <w:sz w:val="28"/>
      <w:szCs w:val="28"/>
    </w:rPr>
  </w:style>
  <w:style w:type="paragraph" w:customStyle="1" w:styleId="Listenabsatz">
    <w:name w:val="Listenabsatz"/>
    <w:basedOn w:val="Normal"/>
    <w:uiPriority w:val="34"/>
    <w:qFormat/>
    <w:rsid w:val="00C32923"/>
    <w:pPr>
      <w:spacing w:after="200" w:line="276" w:lineRule="auto"/>
      <w:ind w:left="720"/>
      <w:contextualSpacing/>
    </w:pPr>
    <w:rPr>
      <w:rFonts w:ascii="Calibri" w:eastAsia="Calibri" w:hAnsi="Calibri" w:cs="Times New Roman"/>
      <w:sz w:val="22"/>
    </w:rPr>
  </w:style>
  <w:style w:type="character" w:customStyle="1" w:styleId="Bodytext61">
    <w:name w:val="Body text (6)_"/>
    <w:link w:val="Bodytext62"/>
    <w:rsid w:val="00C32923"/>
    <w:rPr>
      <w:i/>
      <w:iCs/>
      <w:spacing w:val="-20"/>
      <w:sz w:val="17"/>
      <w:szCs w:val="17"/>
      <w:shd w:val="clear" w:color="auto" w:fill="FFFFFF"/>
    </w:rPr>
  </w:style>
  <w:style w:type="paragraph" w:customStyle="1" w:styleId="Bodytext62">
    <w:name w:val="Body text (6)"/>
    <w:basedOn w:val="Normal"/>
    <w:link w:val="Bodytext61"/>
    <w:rsid w:val="00C32923"/>
    <w:pPr>
      <w:widowControl w:val="0"/>
      <w:shd w:val="clear" w:color="auto" w:fill="FFFFFF"/>
      <w:spacing w:before="60" w:after="0" w:line="179" w:lineRule="exact"/>
    </w:pPr>
    <w:rPr>
      <w:i/>
      <w:iCs/>
      <w:spacing w:val="-20"/>
      <w:sz w:val="17"/>
      <w:szCs w:val="17"/>
    </w:rPr>
  </w:style>
  <w:style w:type="paragraph" w:customStyle="1" w:styleId="Bodytext10">
    <w:name w:val="Body text1"/>
    <w:basedOn w:val="Normal"/>
    <w:qFormat/>
    <w:rsid w:val="00C32923"/>
    <w:pPr>
      <w:widowControl w:val="0"/>
      <w:shd w:val="clear" w:color="auto" w:fill="FFFFFF"/>
      <w:spacing w:after="0" w:line="394" w:lineRule="exact"/>
      <w:ind w:hanging="340"/>
      <w:jc w:val="both"/>
    </w:pPr>
    <w:rPr>
      <w:rFonts w:eastAsia="Times New Roman" w:cs="Times New Roman"/>
      <w:noProof/>
      <w:sz w:val="25"/>
      <w:szCs w:val="25"/>
    </w:rPr>
  </w:style>
  <w:style w:type="character" w:customStyle="1" w:styleId="BodytextItalic">
    <w:name w:val="Body text + Italic"/>
    <w:aliases w:val="Spacing -2 pt"/>
    <w:rsid w:val="00C32923"/>
    <w:rPr>
      <w:i/>
      <w:sz w:val="25"/>
    </w:rPr>
  </w:style>
  <w:style w:type="character" w:customStyle="1" w:styleId="Vanbnnidung6">
    <w:name w:val="Van b?n n?i dung (6)_"/>
    <w:link w:val="Vanbnnidung61"/>
    <w:rsid w:val="00C32923"/>
    <w:rPr>
      <w:i/>
      <w:iCs/>
      <w:spacing w:val="-10"/>
      <w:sz w:val="28"/>
      <w:szCs w:val="28"/>
      <w:shd w:val="clear" w:color="auto" w:fill="FFFFFF"/>
    </w:rPr>
  </w:style>
  <w:style w:type="paragraph" w:customStyle="1" w:styleId="Vanbnnidung61">
    <w:name w:val="Van b?n n?i dung (6)1"/>
    <w:basedOn w:val="Normal"/>
    <w:link w:val="Vanbnnidung6"/>
    <w:rsid w:val="00C32923"/>
    <w:pPr>
      <w:widowControl w:val="0"/>
      <w:shd w:val="clear" w:color="auto" w:fill="FFFFFF"/>
      <w:spacing w:before="480" w:after="480" w:line="547" w:lineRule="exact"/>
      <w:ind w:left="23" w:right="23" w:firstLine="561"/>
      <w:jc w:val="center"/>
    </w:pPr>
    <w:rPr>
      <w:i/>
      <w:iCs/>
      <w:spacing w:val="-10"/>
      <w:sz w:val="28"/>
      <w:szCs w:val="28"/>
    </w:rPr>
  </w:style>
  <w:style w:type="character" w:customStyle="1" w:styleId="Vanbnnidung60">
    <w:name w:val="Van b?n n?i dung (6)"/>
    <w:rsid w:val="00C32923"/>
    <w:rPr>
      <w:rFonts w:ascii="Times New Roman" w:hAnsi="Times New Roman" w:cs="Times New Roman"/>
      <w:i w:val="0"/>
      <w:iCs w:val="0"/>
      <w:spacing w:val="-10"/>
      <w:sz w:val="28"/>
      <w:szCs w:val="28"/>
      <w:u w:val="none"/>
      <w:lang w:bidi="ar-SA"/>
    </w:rPr>
  </w:style>
  <w:style w:type="character" w:customStyle="1" w:styleId="Vanbnnidung6Khnginnghing">
    <w:name w:val="Van b?n n?i dung (6) + Không in nghiêng"/>
    <w:aliases w:val="Giãn cách 0 pt8"/>
    <w:rsid w:val="00C32923"/>
    <w:rPr>
      <w:rFonts w:ascii="Times New Roman" w:hAnsi="Times New Roman" w:cs="Times New Roman"/>
      <w:i w:val="0"/>
      <w:iCs w:val="0"/>
      <w:spacing w:val="0"/>
      <w:sz w:val="28"/>
      <w:szCs w:val="28"/>
      <w:u w:val="none"/>
      <w:lang w:bidi="ar-SA"/>
    </w:rPr>
  </w:style>
  <w:style w:type="paragraph" w:customStyle="1" w:styleId="DANHMCBNG">
    <w:name w:val="DANH MỤC BẢNG"/>
    <w:basedOn w:val="Normal"/>
    <w:autoRedefine/>
    <w:rsid w:val="00C32923"/>
    <w:pPr>
      <w:spacing w:after="0" w:line="380" w:lineRule="exact"/>
      <w:outlineLvl w:val="1"/>
    </w:pPr>
    <w:rPr>
      <w:rFonts w:eastAsia="Times New Roman" w:cs="Times New Roman"/>
      <w:bCs/>
      <w:i/>
      <w:color w:val="000000"/>
      <w:kern w:val="2"/>
      <w:sz w:val="26"/>
      <w:szCs w:val="26"/>
      <w:lang w:val="vi-VN"/>
    </w:rPr>
  </w:style>
  <w:style w:type="character" w:customStyle="1" w:styleId="grame">
    <w:name w:val="grame"/>
    <w:basedOn w:val="DefaultParagraphFont"/>
    <w:rsid w:val="00C32923"/>
  </w:style>
  <w:style w:type="character" w:customStyle="1" w:styleId="t6Char">
    <w:name w:val="t6 Char"/>
    <w:link w:val="t6"/>
    <w:locked/>
    <w:rsid w:val="00C32923"/>
    <w:rPr>
      <w:sz w:val="26"/>
      <w:szCs w:val="26"/>
      <w:lang w:val="vi-VN" w:eastAsia="x-none"/>
    </w:rPr>
  </w:style>
  <w:style w:type="paragraph" w:customStyle="1" w:styleId="t6">
    <w:name w:val="t6"/>
    <w:basedOn w:val="Normal"/>
    <w:link w:val="t6Char"/>
    <w:rsid w:val="00C32923"/>
    <w:pPr>
      <w:spacing w:before="120" w:after="120" w:line="360" w:lineRule="exact"/>
      <w:ind w:firstLine="567"/>
      <w:jc w:val="both"/>
    </w:pPr>
    <w:rPr>
      <w:sz w:val="26"/>
      <w:szCs w:val="26"/>
      <w:lang w:val="vi-VN" w:eastAsia="x-none"/>
    </w:rPr>
  </w:style>
  <w:style w:type="paragraph" w:customStyle="1" w:styleId="msolistparagraph0">
    <w:name w:val="msolistparagraph"/>
    <w:basedOn w:val="Normal"/>
    <w:rsid w:val="00C32923"/>
    <w:pPr>
      <w:spacing w:after="200" w:line="276" w:lineRule="auto"/>
      <w:ind w:left="720"/>
      <w:contextualSpacing/>
    </w:pPr>
    <w:rPr>
      <w:rFonts w:ascii="Calibri" w:eastAsia="Malgun Gothic" w:hAnsi="Calibri" w:cs="Times New Roman"/>
      <w:sz w:val="22"/>
      <w:lang w:val="en-GB" w:eastAsia="ko-KR"/>
    </w:rPr>
  </w:style>
  <w:style w:type="paragraph" w:styleId="IntenseQuote">
    <w:name w:val="Intense Quote"/>
    <w:aliases w:val="heading 4"/>
    <w:basedOn w:val="Normal"/>
    <w:next w:val="Normal"/>
    <w:link w:val="IntenseQuoteChar"/>
    <w:uiPriority w:val="30"/>
    <w:qFormat/>
    <w:rsid w:val="00C32923"/>
    <w:pPr>
      <w:pBdr>
        <w:bottom w:val="single" w:sz="4" w:space="4" w:color="4F81BD"/>
      </w:pBdr>
      <w:spacing w:before="200" w:after="280" w:line="240" w:lineRule="auto"/>
      <w:ind w:left="936" w:right="936"/>
    </w:pPr>
    <w:rPr>
      <w:rFonts w:eastAsia="Times New Roman" w:cs="Times New Roman"/>
      <w:b/>
      <w:bCs/>
      <w:i/>
      <w:iCs/>
      <w:color w:val="4F81BD"/>
      <w:sz w:val="24"/>
      <w:szCs w:val="24"/>
      <w:lang w:val="vi-VN" w:eastAsia="vi-VN"/>
    </w:rPr>
  </w:style>
  <w:style w:type="character" w:customStyle="1" w:styleId="IntenseQuoteChar">
    <w:name w:val="Intense Quote Char"/>
    <w:aliases w:val="heading 4 Char"/>
    <w:basedOn w:val="DefaultParagraphFont"/>
    <w:link w:val="IntenseQuote"/>
    <w:uiPriority w:val="30"/>
    <w:rsid w:val="00C32923"/>
    <w:rPr>
      <w:rFonts w:eastAsia="Times New Roman" w:cs="Times New Roman"/>
      <w:b/>
      <w:bCs/>
      <w:i/>
      <w:iCs/>
      <w:color w:val="4F81BD"/>
      <w:sz w:val="24"/>
      <w:szCs w:val="24"/>
      <w:lang w:val="vi-VN" w:eastAsia="vi-VN"/>
    </w:rPr>
  </w:style>
  <w:style w:type="character" w:customStyle="1" w:styleId="tocnumber">
    <w:name w:val="tocnumber"/>
    <w:basedOn w:val="DefaultParagraphFont"/>
    <w:rsid w:val="00C32923"/>
  </w:style>
  <w:style w:type="character" w:customStyle="1" w:styleId="toctext">
    <w:name w:val="toctext"/>
    <w:basedOn w:val="DefaultParagraphFont"/>
    <w:rsid w:val="00C32923"/>
  </w:style>
  <w:style w:type="character" w:customStyle="1" w:styleId="productdetail-authorsmain">
    <w:name w:val="productdetail-authorsmain"/>
    <w:basedOn w:val="DefaultParagraphFont"/>
    <w:rsid w:val="00C32923"/>
  </w:style>
  <w:style w:type="character" w:customStyle="1" w:styleId="subfamily">
    <w:name w:val="subfamily"/>
    <w:basedOn w:val="DefaultParagraphFont"/>
    <w:rsid w:val="00C32923"/>
  </w:style>
  <w:style w:type="character" w:customStyle="1" w:styleId="genus">
    <w:name w:val="genus"/>
    <w:basedOn w:val="DefaultParagraphFont"/>
    <w:rsid w:val="00C32923"/>
  </w:style>
  <w:style w:type="character" w:customStyle="1" w:styleId="subtribe">
    <w:name w:val="subtribe"/>
    <w:basedOn w:val="DefaultParagraphFont"/>
    <w:rsid w:val="00C32923"/>
  </w:style>
  <w:style w:type="character" w:customStyle="1" w:styleId="fontstyle11">
    <w:name w:val="fontstyle11"/>
    <w:basedOn w:val="DefaultParagraphFont"/>
    <w:rsid w:val="00C32923"/>
    <w:rPr>
      <w:rFonts w:ascii="Berkeley-Book" w:hAnsi="Berkeley-Book" w:hint="default"/>
      <w:b w:val="0"/>
      <w:bCs w:val="0"/>
      <w:i w:val="0"/>
      <w:iCs w:val="0"/>
      <w:color w:val="231F20"/>
      <w:sz w:val="20"/>
      <w:szCs w:val="20"/>
    </w:rPr>
  </w:style>
  <w:style w:type="character" w:customStyle="1" w:styleId="citationjournal">
    <w:name w:val="citation journal"/>
    <w:basedOn w:val="DefaultParagraphFont"/>
    <w:rsid w:val="00C32923"/>
  </w:style>
  <w:style w:type="character" w:customStyle="1" w:styleId="Heading2Char1">
    <w:name w:val="Heading 2 Char1"/>
    <w:locked/>
    <w:rsid w:val="00C32923"/>
    <w:rPr>
      <w:rFonts w:ascii="Arial" w:eastAsia="SimSun" w:hAnsi="Arial" w:cs="Times New Roman"/>
      <w:sz w:val="32"/>
      <w:szCs w:val="20"/>
    </w:rPr>
  </w:style>
  <w:style w:type="character" w:customStyle="1" w:styleId="BChar">
    <w:name w:val="B Char"/>
    <w:link w:val="B"/>
    <w:locked/>
    <w:rsid w:val="00C32923"/>
    <w:rPr>
      <w:rFonts w:eastAsia="Times New Roman" w:cs="Times New Roman"/>
      <w:b/>
      <w:sz w:val="24"/>
      <w:szCs w:val="26"/>
      <w:lang w:val="pt-BR"/>
    </w:rPr>
  </w:style>
  <w:style w:type="paragraph" w:customStyle="1" w:styleId="xl63">
    <w:name w:val="xl63"/>
    <w:basedOn w:val="Normal"/>
    <w:rsid w:val="00C3292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 w:val="28"/>
      <w:szCs w:val="28"/>
    </w:rPr>
  </w:style>
  <w:style w:type="paragraph" w:customStyle="1" w:styleId="TH">
    <w:name w:val="ĐỒ THỊ"/>
    <w:basedOn w:val="Normal"/>
    <w:link w:val="THChar"/>
    <w:qFormat/>
    <w:rsid w:val="00C32923"/>
    <w:pPr>
      <w:widowControl w:val="0"/>
      <w:tabs>
        <w:tab w:val="left" w:pos="900"/>
        <w:tab w:val="left" w:pos="1260"/>
      </w:tabs>
      <w:autoSpaceDE w:val="0"/>
      <w:autoSpaceDN w:val="0"/>
      <w:adjustRightInd w:val="0"/>
      <w:spacing w:after="0" w:line="360" w:lineRule="auto"/>
      <w:ind w:right="81"/>
      <w:jc w:val="center"/>
    </w:pPr>
    <w:rPr>
      <w:rFonts w:ascii="Times New Roman Bold" w:eastAsia="Calibri" w:hAnsi="Times New Roman Bold" w:cs="Times New Roman"/>
      <w:b/>
      <w:spacing w:val="-22"/>
      <w:sz w:val="28"/>
      <w:szCs w:val="28"/>
    </w:rPr>
  </w:style>
  <w:style w:type="paragraph" w:customStyle="1" w:styleId="CharChar4CharChar">
    <w:name w:val="Char Char4 Char Char"/>
    <w:basedOn w:val="Normal"/>
    <w:next w:val="Normal"/>
    <w:autoRedefine/>
    <w:semiHidden/>
    <w:rsid w:val="00C32923"/>
    <w:pPr>
      <w:spacing w:before="120" w:after="120" w:line="312" w:lineRule="auto"/>
    </w:pPr>
    <w:rPr>
      <w:rFonts w:ascii=".VnTime" w:eastAsia="Arial" w:hAnsi=".VnTime" w:cs=".VnTime"/>
      <w:sz w:val="28"/>
      <w:szCs w:val="28"/>
    </w:rPr>
  </w:style>
  <w:style w:type="paragraph" w:customStyle="1" w:styleId="4Auto">
    <w:name w:val="4 + Auto"/>
    <w:basedOn w:val="Normal"/>
    <w:autoRedefine/>
    <w:rsid w:val="00C32923"/>
    <w:pPr>
      <w:widowControl w:val="0"/>
      <w:spacing w:before="80" w:after="80" w:line="240" w:lineRule="auto"/>
      <w:jc w:val="both"/>
    </w:pPr>
    <w:rPr>
      <w:rFonts w:eastAsia="Times New Roman" w:cs="Times New Roman"/>
      <w:b/>
      <w:bCs/>
      <w:i/>
      <w:color w:val="FF99CC"/>
      <w:sz w:val="26"/>
      <w:szCs w:val="26"/>
      <w:lang w:val="vi-VN"/>
    </w:rPr>
  </w:style>
  <w:style w:type="paragraph" w:customStyle="1" w:styleId="tieusanphamstyle25">
    <w:name w:val="tieusanpham style25"/>
    <w:basedOn w:val="Normal"/>
    <w:rsid w:val="00C32923"/>
    <w:pPr>
      <w:spacing w:before="100" w:beforeAutospacing="1" w:after="100" w:afterAutospacing="1" w:line="240" w:lineRule="auto"/>
    </w:pPr>
    <w:rPr>
      <w:rFonts w:eastAsia="Times New Roman" w:cs="Times New Roman"/>
      <w:sz w:val="24"/>
      <w:szCs w:val="24"/>
    </w:rPr>
  </w:style>
  <w:style w:type="paragraph" w:customStyle="1" w:styleId="NormalVntime0">
    <w:name w:val="Normal +Vntime"/>
    <w:basedOn w:val="Normal"/>
    <w:rsid w:val="00C32923"/>
    <w:pPr>
      <w:spacing w:after="0" w:line="360" w:lineRule="auto"/>
      <w:jc w:val="both"/>
    </w:pPr>
    <w:rPr>
      <w:rFonts w:ascii=".VnTime" w:eastAsia="Times New Roman" w:hAnsi=".VnTime" w:cs="Times New Roman"/>
      <w:sz w:val="28"/>
      <w:szCs w:val="28"/>
    </w:rPr>
  </w:style>
  <w:style w:type="paragraph" w:customStyle="1" w:styleId="CharCharCharCharCharCharCharCharChar">
    <w:name w:val="Char Char Char Char Char Char Char Char Char"/>
    <w:basedOn w:val="Normal"/>
    <w:next w:val="Normal"/>
    <w:autoRedefine/>
    <w:semiHidden/>
    <w:rsid w:val="00C32923"/>
    <w:pPr>
      <w:spacing w:before="120" w:after="120" w:line="312" w:lineRule="auto"/>
    </w:pPr>
    <w:rPr>
      <w:rFonts w:eastAsia="Times New Roman" w:cs="Times New Roman"/>
      <w:sz w:val="28"/>
    </w:rPr>
  </w:style>
  <w:style w:type="paragraph" w:customStyle="1" w:styleId="Style3Auto">
    <w:name w:val="Style 3 + Auto"/>
    <w:basedOn w:val="3"/>
    <w:link w:val="Style3AutoChar"/>
    <w:rsid w:val="00C32923"/>
    <w:pPr>
      <w:spacing w:line="360" w:lineRule="auto"/>
      <w:ind w:right="0"/>
    </w:pPr>
    <w:rPr>
      <w:rFonts w:ascii="Calibri" w:hAnsi="Calibri"/>
      <w:b/>
      <w:bCs/>
      <w:i/>
      <w:iCs/>
      <w:color w:val="008000"/>
      <w:spacing w:val="2"/>
      <w:sz w:val="24"/>
      <w:szCs w:val="26"/>
      <w:shd w:val="clear" w:color="auto" w:fill="FFFFFF"/>
      <w:lang w:val="x-none"/>
    </w:rPr>
  </w:style>
  <w:style w:type="character" w:customStyle="1" w:styleId="Style3AutoChar">
    <w:name w:val="Style 3 + Auto Char"/>
    <w:link w:val="Style3Auto"/>
    <w:rsid w:val="00C32923"/>
    <w:rPr>
      <w:rFonts w:ascii="Calibri" w:eastAsia="Calibri" w:hAnsi="Calibri" w:cs="Times New Roman"/>
      <w:b/>
      <w:bCs/>
      <w:i/>
      <w:iCs/>
      <w:color w:val="008000"/>
      <w:spacing w:val="2"/>
      <w:sz w:val="24"/>
      <w:szCs w:val="26"/>
      <w:lang w:val="x-none" w:eastAsia="x-none"/>
    </w:rPr>
  </w:style>
  <w:style w:type="paragraph" w:customStyle="1" w:styleId="Style3Auto1">
    <w:name w:val="Style 3 + Auto1"/>
    <w:basedOn w:val="3"/>
    <w:link w:val="Style3Auto1Char"/>
    <w:rsid w:val="00C32923"/>
    <w:pPr>
      <w:spacing w:line="360" w:lineRule="auto"/>
      <w:ind w:right="0"/>
    </w:pPr>
    <w:rPr>
      <w:rFonts w:ascii="Calibri" w:hAnsi="Calibri"/>
      <w:b/>
      <w:bCs/>
      <w:i/>
      <w:iCs/>
      <w:color w:val="0000FF"/>
      <w:sz w:val="24"/>
      <w:szCs w:val="26"/>
      <w:shd w:val="clear" w:color="auto" w:fill="FFFFFF"/>
      <w:lang w:val="x-none"/>
    </w:rPr>
  </w:style>
  <w:style w:type="character" w:customStyle="1" w:styleId="Style3Auto1Char">
    <w:name w:val="Style 3 + Auto1 Char"/>
    <w:link w:val="Style3Auto1"/>
    <w:rsid w:val="00C32923"/>
    <w:rPr>
      <w:rFonts w:ascii="Calibri" w:eastAsia="Calibri" w:hAnsi="Calibri" w:cs="Times New Roman"/>
      <w:b/>
      <w:bCs/>
      <w:i/>
      <w:iCs/>
      <w:color w:val="0000FF"/>
      <w:spacing w:val="-4"/>
      <w:sz w:val="24"/>
      <w:szCs w:val="26"/>
      <w:lang w:val="x-none" w:eastAsia="x-none"/>
    </w:rPr>
  </w:style>
  <w:style w:type="paragraph" w:customStyle="1" w:styleId="Style3Auto3">
    <w:name w:val="Style 3 + Auto3"/>
    <w:basedOn w:val="3"/>
    <w:link w:val="Style3Auto3Char"/>
    <w:autoRedefine/>
    <w:rsid w:val="00C32923"/>
    <w:pPr>
      <w:spacing w:line="360" w:lineRule="auto"/>
      <w:ind w:right="0"/>
    </w:pPr>
    <w:rPr>
      <w:rFonts w:ascii="Calibri" w:hAnsi="Calibri"/>
      <w:b/>
      <w:bCs/>
      <w:i/>
      <w:iCs/>
      <w:spacing w:val="2"/>
      <w:sz w:val="24"/>
      <w:szCs w:val="26"/>
      <w:shd w:val="clear" w:color="auto" w:fill="FFFFFF"/>
      <w:lang w:val="fr-FR"/>
    </w:rPr>
  </w:style>
  <w:style w:type="character" w:customStyle="1" w:styleId="Style3Auto3Char">
    <w:name w:val="Style 3 + Auto3 Char"/>
    <w:link w:val="Style3Auto3"/>
    <w:rsid w:val="00C32923"/>
    <w:rPr>
      <w:rFonts w:ascii="Calibri" w:eastAsia="Calibri" w:hAnsi="Calibri" w:cs="Times New Roman"/>
      <w:b/>
      <w:bCs/>
      <w:i/>
      <w:iCs/>
      <w:spacing w:val="2"/>
      <w:sz w:val="24"/>
      <w:szCs w:val="26"/>
      <w:lang w:val="fr-FR" w:eastAsia="x-none"/>
    </w:rPr>
  </w:style>
  <w:style w:type="paragraph" w:customStyle="1" w:styleId="a20">
    <w:name w:val="a2"/>
    <w:basedOn w:val="Normal"/>
    <w:autoRedefine/>
    <w:rsid w:val="00C32923"/>
    <w:pPr>
      <w:spacing w:after="0" w:line="360" w:lineRule="auto"/>
      <w:jc w:val="center"/>
    </w:pPr>
    <w:rPr>
      <w:rFonts w:eastAsia="Times New Roman" w:cs="Arial"/>
      <w:b/>
      <w:color w:val="FF0000"/>
      <w:sz w:val="28"/>
      <w:szCs w:val="20"/>
    </w:rPr>
  </w:style>
  <w:style w:type="paragraph" w:customStyle="1" w:styleId="CharCharCharCharCharCharCharCharChar3">
    <w:name w:val="Char Char Char Char Char Char Char Char Char 3"/>
    <w:basedOn w:val="2"/>
    <w:rsid w:val="00C32923"/>
    <w:pPr>
      <w:widowControl w:val="0"/>
      <w:spacing w:before="120" w:after="120" w:line="264" w:lineRule="auto"/>
      <w:jc w:val="left"/>
      <w:outlineLvl w:val="9"/>
    </w:pPr>
    <w:rPr>
      <w:rFonts w:eastAsia="Arial"/>
      <w:bCs w:val="0"/>
      <w:sz w:val="24"/>
      <w:szCs w:val="24"/>
      <w:bdr w:val="none" w:sz="0" w:space="0" w:color="auto" w:frame="1"/>
      <w:shd w:val="clear" w:color="auto" w:fill="FFFFFF"/>
      <w:lang w:val="x-none"/>
    </w:rPr>
  </w:style>
  <w:style w:type="character" w:customStyle="1" w:styleId="11nidungChar">
    <w:name w:val="1.1. nội dung Char"/>
    <w:link w:val="11nidung"/>
    <w:rsid w:val="007A38D4"/>
    <w:rPr>
      <w:rFonts w:eastAsia="Times New Roman" w:cs="Times New Roman"/>
      <w:szCs w:val="20"/>
    </w:rPr>
  </w:style>
  <w:style w:type="character" w:customStyle="1" w:styleId="0Char">
    <w:name w:val="0 Char"/>
    <w:link w:val="0"/>
    <w:rsid w:val="00C32923"/>
    <w:rPr>
      <w:rFonts w:eastAsia="Times New Roman" w:cs="Times New Roman"/>
      <w:i/>
      <w:color w:val="000000"/>
      <w:sz w:val="28"/>
      <w:szCs w:val="28"/>
      <w:lang w:val="it-IT"/>
    </w:rPr>
  </w:style>
  <w:style w:type="paragraph" w:customStyle="1" w:styleId="44">
    <w:name w:val="44"/>
    <w:basedOn w:val="Normal"/>
    <w:rsid w:val="00C32923"/>
    <w:pPr>
      <w:widowControl w:val="0"/>
      <w:tabs>
        <w:tab w:val="left" w:pos="900"/>
        <w:tab w:val="left" w:pos="1260"/>
      </w:tabs>
      <w:spacing w:before="80" w:after="80" w:line="312" w:lineRule="auto"/>
      <w:jc w:val="both"/>
    </w:pPr>
    <w:rPr>
      <w:rFonts w:eastAsia="Calibri" w:cs="Times New Roman"/>
      <w:i/>
      <w:noProof/>
      <w:color w:val="000000"/>
      <w:spacing w:val="2"/>
      <w:sz w:val="26"/>
      <w:szCs w:val="26"/>
      <w:lang w:val="it-IT"/>
    </w:rPr>
  </w:style>
  <w:style w:type="character" w:customStyle="1" w:styleId="family">
    <w:name w:val="family"/>
    <w:rsid w:val="00C32923"/>
  </w:style>
  <w:style w:type="character" w:customStyle="1" w:styleId="sapeaubox1">
    <w:name w:val="sapeau_box1"/>
    <w:rsid w:val="00C32923"/>
  </w:style>
  <w:style w:type="paragraph" w:customStyle="1" w:styleId="hotnews">
    <w:name w:val="hot_news"/>
    <w:basedOn w:val="Normal"/>
    <w:rsid w:val="00C32923"/>
    <w:pPr>
      <w:spacing w:before="100" w:beforeAutospacing="1" w:after="100" w:afterAutospacing="1" w:line="240" w:lineRule="auto"/>
    </w:pPr>
    <w:rPr>
      <w:rFonts w:eastAsia="Times New Roman" w:cs="Times New Roman"/>
      <w:sz w:val="24"/>
      <w:szCs w:val="24"/>
    </w:rPr>
  </w:style>
  <w:style w:type="character" w:customStyle="1" w:styleId="c5">
    <w:name w:val="c5"/>
    <w:rsid w:val="00C32923"/>
  </w:style>
  <w:style w:type="character" w:customStyle="1" w:styleId="c7">
    <w:name w:val="c7"/>
    <w:rsid w:val="00C32923"/>
  </w:style>
  <w:style w:type="character" w:customStyle="1" w:styleId="c6">
    <w:name w:val="c6"/>
    <w:rsid w:val="00C32923"/>
  </w:style>
  <w:style w:type="character" w:customStyle="1" w:styleId="c9">
    <w:name w:val="c9"/>
    <w:rsid w:val="00C32923"/>
  </w:style>
  <w:style w:type="paragraph" w:customStyle="1" w:styleId="noidung-body">
    <w:name w:val="noidung-body"/>
    <w:basedOn w:val="Normal"/>
    <w:link w:val="noidung-bodyChar"/>
    <w:rsid w:val="00C32923"/>
    <w:pPr>
      <w:widowControl w:val="0"/>
      <w:tabs>
        <w:tab w:val="left" w:pos="720"/>
        <w:tab w:val="left" w:pos="1440"/>
        <w:tab w:val="left" w:pos="2160"/>
        <w:tab w:val="center" w:pos="4253"/>
        <w:tab w:val="right" w:pos="8505"/>
      </w:tabs>
      <w:spacing w:before="60" w:after="60" w:line="276" w:lineRule="auto"/>
      <w:ind w:firstLine="720"/>
      <w:jc w:val="both"/>
    </w:pPr>
    <w:rPr>
      <w:rFonts w:eastAsia="Times New Roman" w:cs="Times New Roman"/>
      <w:sz w:val="24"/>
      <w:szCs w:val="24"/>
      <w:lang w:val="x-none" w:eastAsia="x-none"/>
    </w:rPr>
  </w:style>
  <w:style w:type="character" w:customStyle="1" w:styleId="noidung-bodyChar">
    <w:name w:val="noidung-body Char"/>
    <w:link w:val="noidung-body"/>
    <w:rsid w:val="00C32923"/>
    <w:rPr>
      <w:rFonts w:eastAsia="Times New Roman" w:cs="Times New Roman"/>
      <w:sz w:val="24"/>
      <w:szCs w:val="24"/>
      <w:lang w:val="x-none" w:eastAsia="x-none"/>
    </w:rPr>
  </w:style>
  <w:style w:type="paragraph" w:customStyle="1" w:styleId="style32">
    <w:name w:val="style32"/>
    <w:basedOn w:val="Normal"/>
    <w:rsid w:val="00C32923"/>
    <w:pPr>
      <w:spacing w:before="100" w:beforeAutospacing="1" w:after="100" w:afterAutospacing="1" w:line="240" w:lineRule="auto"/>
    </w:pPr>
    <w:rPr>
      <w:rFonts w:eastAsia="Times New Roman" w:cs="Times New Roman"/>
      <w:sz w:val="24"/>
      <w:szCs w:val="24"/>
    </w:rPr>
  </w:style>
  <w:style w:type="paragraph" w:customStyle="1" w:styleId="style33">
    <w:name w:val="style33"/>
    <w:basedOn w:val="Normal"/>
    <w:rsid w:val="00C32923"/>
    <w:pPr>
      <w:spacing w:before="100" w:beforeAutospacing="1" w:after="100" w:afterAutospacing="1" w:line="240" w:lineRule="auto"/>
    </w:pPr>
    <w:rPr>
      <w:rFonts w:eastAsia="Times New Roman" w:cs="Times New Roman"/>
      <w:sz w:val="24"/>
      <w:szCs w:val="24"/>
    </w:rPr>
  </w:style>
  <w:style w:type="character" w:customStyle="1" w:styleId="style36">
    <w:name w:val="style36"/>
    <w:rsid w:val="00C32923"/>
  </w:style>
  <w:style w:type="character" w:customStyle="1" w:styleId="style40">
    <w:name w:val="style4"/>
    <w:rsid w:val="00C32923"/>
  </w:style>
  <w:style w:type="character" w:customStyle="1" w:styleId="style10">
    <w:name w:val="style10"/>
    <w:rsid w:val="00C32923"/>
  </w:style>
  <w:style w:type="character" w:customStyle="1" w:styleId="style8">
    <w:name w:val="style8"/>
    <w:rsid w:val="00C32923"/>
  </w:style>
  <w:style w:type="paragraph" w:customStyle="1" w:styleId="41">
    <w:name w:val="41"/>
    <w:basedOn w:val="Normal"/>
    <w:rsid w:val="00C32923"/>
    <w:pPr>
      <w:widowControl w:val="0"/>
      <w:spacing w:before="80" w:after="80" w:line="312" w:lineRule="auto"/>
      <w:jc w:val="both"/>
    </w:pPr>
    <w:rPr>
      <w:rFonts w:eastAsia="Calibri" w:cs="Times New Roman"/>
      <w:b/>
      <w:i/>
      <w:noProof/>
      <w:sz w:val="26"/>
      <w:szCs w:val="26"/>
      <w:lang w:val="vi-VN"/>
    </w:rPr>
  </w:style>
  <w:style w:type="paragraph" w:customStyle="1" w:styleId="30">
    <w:name w:val="3."/>
    <w:basedOn w:val="Normal"/>
    <w:qFormat/>
    <w:rsid w:val="00C32923"/>
    <w:pPr>
      <w:widowControl w:val="0"/>
      <w:spacing w:before="80" w:after="80" w:line="312" w:lineRule="auto"/>
      <w:jc w:val="both"/>
    </w:pPr>
    <w:rPr>
      <w:rFonts w:eastAsia="Calibri" w:cs="Times New Roman"/>
      <w:b/>
      <w:i/>
      <w:noProof/>
      <w:sz w:val="26"/>
      <w:szCs w:val="26"/>
    </w:rPr>
  </w:style>
  <w:style w:type="paragraph" w:customStyle="1" w:styleId="45">
    <w:name w:val="45"/>
    <w:basedOn w:val="Title"/>
    <w:qFormat/>
    <w:rsid w:val="00C32923"/>
    <w:pPr>
      <w:widowControl w:val="0"/>
      <w:spacing w:before="80" w:after="80" w:line="312" w:lineRule="auto"/>
    </w:pPr>
    <w:rPr>
      <w:i w:val="0"/>
      <w:sz w:val="26"/>
      <w:szCs w:val="26"/>
      <w:lang w:val="vi-VN"/>
    </w:rPr>
  </w:style>
  <w:style w:type="character" w:customStyle="1" w:styleId="mw-cite-backlink">
    <w:name w:val="mw-cite-backlink"/>
    <w:basedOn w:val="DefaultParagraphFont"/>
    <w:rsid w:val="00C32923"/>
  </w:style>
  <w:style w:type="character" w:customStyle="1" w:styleId="cite-accessibility-label">
    <w:name w:val="cite-accessibility-label"/>
    <w:basedOn w:val="DefaultParagraphFont"/>
    <w:rsid w:val="00C32923"/>
  </w:style>
  <w:style w:type="paragraph" w:customStyle="1" w:styleId="32">
    <w:name w:val="32"/>
    <w:basedOn w:val="Normal"/>
    <w:rsid w:val="00C32923"/>
    <w:pPr>
      <w:widowControl w:val="0"/>
      <w:spacing w:before="80" w:after="80" w:line="312" w:lineRule="auto"/>
      <w:jc w:val="both"/>
    </w:pPr>
    <w:rPr>
      <w:rFonts w:eastAsia="Calibri" w:cs="Times New Roman"/>
      <w:b/>
      <w:noProof/>
      <w:sz w:val="26"/>
      <w:szCs w:val="26"/>
      <w:lang w:val="vi-VN"/>
    </w:rPr>
  </w:style>
  <w:style w:type="paragraph" w:customStyle="1" w:styleId="52">
    <w:name w:val="52"/>
    <w:basedOn w:val="Normal"/>
    <w:rsid w:val="00C32923"/>
    <w:pPr>
      <w:widowControl w:val="0"/>
      <w:spacing w:before="80" w:after="80" w:line="312" w:lineRule="auto"/>
      <w:jc w:val="center"/>
    </w:pPr>
    <w:rPr>
      <w:rFonts w:eastAsia="Calibri" w:cs="Times New Roman"/>
      <w:b/>
      <w:noProof/>
      <w:sz w:val="26"/>
      <w:szCs w:val="26"/>
      <w:lang w:val="pt-BR"/>
    </w:rPr>
  </w:style>
  <w:style w:type="paragraph" w:customStyle="1" w:styleId="333">
    <w:name w:val="333"/>
    <w:basedOn w:val="Normal"/>
    <w:link w:val="333Char"/>
    <w:rsid w:val="00C32923"/>
    <w:pPr>
      <w:spacing w:after="0" w:line="360" w:lineRule="auto"/>
      <w:contextualSpacing/>
      <w:jc w:val="both"/>
    </w:pPr>
    <w:rPr>
      <w:rFonts w:ascii="Arial" w:eastAsia="Arial" w:hAnsi="Arial" w:cs="Times New Roman"/>
      <w:b/>
      <w:i/>
      <w:sz w:val="28"/>
      <w:szCs w:val="28"/>
      <w:lang w:val="vi-VN"/>
    </w:rPr>
  </w:style>
  <w:style w:type="character" w:customStyle="1" w:styleId="333Char">
    <w:name w:val="333 Char"/>
    <w:link w:val="333"/>
    <w:rsid w:val="00C32923"/>
    <w:rPr>
      <w:rFonts w:ascii="Arial" w:eastAsia="Arial" w:hAnsi="Arial" w:cs="Times New Roman"/>
      <w:b/>
      <w:i/>
      <w:sz w:val="28"/>
      <w:szCs w:val="28"/>
      <w:lang w:val="vi-VN"/>
    </w:rPr>
  </w:style>
  <w:style w:type="character" w:customStyle="1" w:styleId="i3">
    <w:name w:val="i3"/>
    <w:rsid w:val="00C32923"/>
    <w:rPr>
      <w:i/>
      <w:iCs/>
    </w:rPr>
  </w:style>
  <w:style w:type="paragraph" w:customStyle="1" w:styleId="para1">
    <w:name w:val="para1"/>
    <w:basedOn w:val="Normal"/>
    <w:rsid w:val="00C32923"/>
    <w:pPr>
      <w:spacing w:before="100" w:beforeAutospacing="1" w:after="100" w:afterAutospacing="1" w:line="240" w:lineRule="auto"/>
    </w:pPr>
    <w:rPr>
      <w:rFonts w:eastAsia="Times New Roman" w:cs="Times New Roman"/>
      <w:sz w:val="24"/>
      <w:szCs w:val="24"/>
    </w:rPr>
  </w:style>
  <w:style w:type="paragraph" w:customStyle="1" w:styleId="articlehometext">
    <w:name w:val="articlehometext"/>
    <w:basedOn w:val="Normal"/>
    <w:rsid w:val="00C32923"/>
    <w:pPr>
      <w:spacing w:before="100" w:beforeAutospacing="1" w:after="100" w:afterAutospacing="1" w:line="240" w:lineRule="auto"/>
    </w:pPr>
    <w:rPr>
      <w:rFonts w:eastAsia="Times New Roman" w:cs="Times New Roman"/>
      <w:sz w:val="24"/>
      <w:szCs w:val="24"/>
    </w:rPr>
  </w:style>
  <w:style w:type="paragraph" w:customStyle="1" w:styleId="indexhometext">
    <w:name w:val="indexhometext"/>
    <w:basedOn w:val="Normal"/>
    <w:rsid w:val="00C32923"/>
    <w:pPr>
      <w:spacing w:before="100" w:beforeAutospacing="1" w:after="100" w:afterAutospacing="1" w:line="240" w:lineRule="auto"/>
    </w:pPr>
    <w:rPr>
      <w:rFonts w:eastAsia="Times New Roman" w:cs="Times New Roman"/>
      <w:sz w:val="24"/>
      <w:szCs w:val="24"/>
    </w:rPr>
  </w:style>
  <w:style w:type="paragraph" w:customStyle="1" w:styleId="xl35">
    <w:name w:val="xl35"/>
    <w:basedOn w:val="Normal"/>
    <w:rsid w:val="00C32923"/>
    <w:pPr>
      <w:pBdr>
        <w:bottom w:val="single" w:sz="4" w:space="0" w:color="auto"/>
      </w:pBdr>
      <w:spacing w:before="100" w:beforeAutospacing="1" w:after="100" w:afterAutospacing="1" w:line="240" w:lineRule="auto"/>
      <w:jc w:val="center"/>
    </w:pPr>
    <w:rPr>
      <w:rFonts w:eastAsia="Times New Roman" w:cs="Times New Roman"/>
      <w:sz w:val="26"/>
      <w:szCs w:val="26"/>
    </w:rPr>
  </w:style>
  <w:style w:type="paragraph" w:customStyle="1" w:styleId="xl36">
    <w:name w:val="xl36"/>
    <w:basedOn w:val="Normal"/>
    <w:rsid w:val="00C32923"/>
    <w:pPr>
      <w:spacing w:before="100" w:beforeAutospacing="1" w:after="100" w:afterAutospacing="1" w:line="240" w:lineRule="auto"/>
    </w:pPr>
    <w:rPr>
      <w:rFonts w:ascii="Arial" w:eastAsia="Times New Roman" w:hAnsi="Arial" w:cs="Arial"/>
      <w:sz w:val="22"/>
    </w:rPr>
  </w:style>
  <w:style w:type="paragraph" w:customStyle="1" w:styleId="xl37">
    <w:name w:val="xl37"/>
    <w:basedOn w:val="Normal"/>
    <w:rsid w:val="00C32923"/>
    <w:pPr>
      <w:pBdr>
        <w:top w:val="single" w:sz="4" w:space="0" w:color="auto"/>
        <w:bottom w:val="single" w:sz="4" w:space="0" w:color="auto"/>
      </w:pBdr>
      <w:spacing w:before="100" w:beforeAutospacing="1" w:after="100" w:afterAutospacing="1" w:line="240" w:lineRule="auto"/>
    </w:pPr>
    <w:rPr>
      <w:rFonts w:ascii="Arial" w:eastAsia="Times New Roman" w:hAnsi="Arial" w:cs="Arial"/>
      <w:sz w:val="22"/>
    </w:rPr>
  </w:style>
  <w:style w:type="paragraph" w:customStyle="1" w:styleId="xl38">
    <w:name w:val="xl38"/>
    <w:basedOn w:val="Normal"/>
    <w:rsid w:val="00C32923"/>
    <w:pPr>
      <w:pBdr>
        <w:top w:val="single" w:sz="4" w:space="0" w:color="auto"/>
        <w:bottom w:val="single" w:sz="4" w:space="0" w:color="auto"/>
      </w:pBdr>
      <w:spacing w:before="100" w:beforeAutospacing="1" w:after="100" w:afterAutospacing="1" w:line="240" w:lineRule="auto"/>
    </w:pPr>
    <w:rPr>
      <w:rFonts w:ascii="Arial" w:eastAsia="Times New Roman" w:hAnsi="Arial" w:cs="Arial"/>
      <w:sz w:val="22"/>
    </w:rPr>
  </w:style>
  <w:style w:type="character" w:customStyle="1" w:styleId="nbapihighlight">
    <w:name w:val="nbapihighlight"/>
    <w:basedOn w:val="DefaultParagraphFont"/>
    <w:rsid w:val="00C32923"/>
  </w:style>
  <w:style w:type="character" w:customStyle="1" w:styleId="PlaceholderText1">
    <w:name w:val="Placeholder Text1"/>
    <w:semiHidden/>
    <w:rsid w:val="00C32923"/>
    <w:rPr>
      <w:color w:val="808080"/>
    </w:rPr>
  </w:style>
  <w:style w:type="character" w:customStyle="1" w:styleId="breadcrumb-link-wrap">
    <w:name w:val="breadcrumb-link-wrap"/>
    <w:basedOn w:val="DefaultParagraphFont"/>
    <w:rsid w:val="00C32923"/>
  </w:style>
  <w:style w:type="paragraph" w:customStyle="1" w:styleId="entry-meta">
    <w:name w:val="entry-meta"/>
    <w:basedOn w:val="Normal"/>
    <w:rsid w:val="00C32923"/>
    <w:pPr>
      <w:spacing w:before="100" w:beforeAutospacing="1" w:after="100" w:afterAutospacing="1" w:line="240" w:lineRule="auto"/>
    </w:pPr>
    <w:rPr>
      <w:rFonts w:eastAsia="Times New Roman" w:cs="Times New Roman"/>
      <w:sz w:val="24"/>
      <w:szCs w:val="24"/>
    </w:rPr>
  </w:style>
  <w:style w:type="character" w:customStyle="1" w:styleId="entry-author">
    <w:name w:val="entry-author"/>
    <w:basedOn w:val="DefaultParagraphFont"/>
    <w:rsid w:val="00C32923"/>
  </w:style>
  <w:style w:type="character" w:customStyle="1" w:styleId="entry-author-name">
    <w:name w:val="entry-author-name"/>
    <w:basedOn w:val="DefaultParagraphFont"/>
    <w:rsid w:val="00C32923"/>
  </w:style>
  <w:style w:type="paragraph" w:customStyle="1" w:styleId="Normal14pt">
    <w:name w:val="Normal + 14pt"/>
    <w:aliases w:val="black"/>
    <w:basedOn w:val="Normal"/>
    <w:uiPriority w:val="99"/>
    <w:rsid w:val="00C32923"/>
    <w:pPr>
      <w:tabs>
        <w:tab w:val="num" w:pos="720"/>
      </w:tabs>
      <w:spacing w:after="120" w:line="360" w:lineRule="auto"/>
    </w:pPr>
    <w:rPr>
      <w:rFonts w:eastAsia="Times New Roman" w:cs="Times New Roman"/>
      <w:sz w:val="28"/>
      <w:szCs w:val="28"/>
    </w:rPr>
  </w:style>
  <w:style w:type="character" w:customStyle="1" w:styleId="bodytextnotbold">
    <w:name w:val="bodytextnotbold"/>
    <w:basedOn w:val="DefaultParagraphFont"/>
    <w:rsid w:val="00C32923"/>
  </w:style>
  <w:style w:type="character" w:customStyle="1" w:styleId="bodytext55pt">
    <w:name w:val="bodytext55pt"/>
    <w:basedOn w:val="DefaultParagraphFont"/>
    <w:rsid w:val="00C32923"/>
  </w:style>
  <w:style w:type="character" w:styleId="BookTitle">
    <w:name w:val="Book Title"/>
    <w:uiPriority w:val="33"/>
    <w:qFormat/>
    <w:rsid w:val="00C32923"/>
    <w:rPr>
      <w:b/>
      <w:bCs/>
      <w:smallCaps/>
      <w:spacing w:val="5"/>
    </w:rPr>
  </w:style>
  <w:style w:type="paragraph" w:customStyle="1" w:styleId="Normalnotbold">
    <w:name w:val="Normal + not bold"/>
    <w:basedOn w:val="3"/>
    <w:rsid w:val="00C32923"/>
    <w:pPr>
      <w:keepNext/>
      <w:widowControl/>
      <w:spacing w:after="120"/>
      <w:ind w:right="0"/>
      <w:outlineLvl w:val="2"/>
    </w:pPr>
    <w:rPr>
      <w:rFonts w:eastAsia="Times New Roman"/>
      <w:bCs/>
      <w:spacing w:val="0"/>
      <w:sz w:val="26"/>
      <w:szCs w:val="26"/>
      <w:lang w:val="pt-BR" w:eastAsia="en-US"/>
    </w:rPr>
  </w:style>
  <w:style w:type="paragraph" w:customStyle="1" w:styleId="2Black">
    <w:name w:val="2 + Black"/>
    <w:basedOn w:val="Normal"/>
    <w:link w:val="2BlackChar"/>
    <w:rsid w:val="00C32923"/>
    <w:pPr>
      <w:keepNext/>
      <w:spacing w:before="120" w:after="0" w:line="360" w:lineRule="auto"/>
      <w:jc w:val="both"/>
      <w:outlineLvl w:val="1"/>
    </w:pPr>
    <w:rPr>
      <w:rFonts w:ascii=".VnTime" w:eastAsia="Times New Roman" w:hAnsi=".VnTime" w:cs="Arial"/>
      <w:b/>
      <w:bCs/>
      <w:color w:val="FF0000"/>
      <w:sz w:val="28"/>
      <w:szCs w:val="28"/>
      <w:lang w:val="pt-BR"/>
    </w:rPr>
  </w:style>
  <w:style w:type="character" w:customStyle="1" w:styleId="2BlackChar">
    <w:name w:val="2 + Black Char"/>
    <w:link w:val="2Black"/>
    <w:rsid w:val="00C32923"/>
    <w:rPr>
      <w:rFonts w:ascii=".VnTime" w:eastAsia="Times New Roman" w:hAnsi=".VnTime" w:cs="Arial"/>
      <w:b/>
      <w:bCs/>
      <w:color w:val="FF0000"/>
      <w:sz w:val="28"/>
      <w:szCs w:val="28"/>
      <w:lang w:val="pt-BR"/>
    </w:rPr>
  </w:style>
  <w:style w:type="character" w:customStyle="1" w:styleId="addmd">
    <w:name w:val="addmd"/>
    <w:basedOn w:val="DefaultParagraphFont"/>
    <w:rsid w:val="00C32923"/>
  </w:style>
  <w:style w:type="paragraph" w:customStyle="1" w:styleId="Normalh">
    <w:name w:val="Normalh"/>
    <w:basedOn w:val="Normal"/>
    <w:rsid w:val="00C32923"/>
    <w:pPr>
      <w:spacing w:after="0" w:line="360" w:lineRule="auto"/>
      <w:jc w:val="center"/>
    </w:pPr>
    <w:rPr>
      <w:rFonts w:ascii=".VnTime" w:eastAsia="Times New Roman" w:hAnsi=".VnTime" w:cs="Times New Roman"/>
      <w:b/>
      <w:bCs/>
      <w:sz w:val="28"/>
      <w:szCs w:val="24"/>
    </w:rPr>
  </w:style>
  <w:style w:type="paragraph" w:customStyle="1" w:styleId="CharChar8CharCharCharChar">
    <w:name w:val="Char Char8 Char Char Char Char"/>
    <w:basedOn w:val="Normal"/>
    <w:rsid w:val="00C32923"/>
    <w:pPr>
      <w:spacing w:line="240" w:lineRule="exact"/>
    </w:pPr>
    <w:rPr>
      <w:rFonts w:ascii="Tahoma" w:eastAsia="PMingLiU" w:hAnsi="Tahoma" w:cs="Times New Roman"/>
      <w:sz w:val="20"/>
      <w:szCs w:val="20"/>
    </w:rPr>
  </w:style>
  <w:style w:type="character" w:customStyle="1" w:styleId="period">
    <w:name w:val="period"/>
    <w:rsid w:val="00EC5142"/>
  </w:style>
  <w:style w:type="character" w:customStyle="1" w:styleId="cit">
    <w:name w:val="cit"/>
    <w:rsid w:val="00EC5142"/>
  </w:style>
  <w:style w:type="character" w:customStyle="1" w:styleId="citation-doi">
    <w:name w:val="citation-doi"/>
    <w:rsid w:val="00EC5142"/>
  </w:style>
  <w:style w:type="character" w:customStyle="1" w:styleId="secondary-date">
    <w:name w:val="secondary-date"/>
    <w:rsid w:val="00EC5142"/>
  </w:style>
  <w:style w:type="character" w:customStyle="1" w:styleId="author-sup-separator">
    <w:name w:val="author-sup-separator"/>
    <w:rsid w:val="00EC5142"/>
  </w:style>
  <w:style w:type="character" w:customStyle="1" w:styleId="comma">
    <w:name w:val="comma"/>
    <w:rsid w:val="00EC5142"/>
  </w:style>
  <w:style w:type="character" w:customStyle="1" w:styleId="ahead-of-print">
    <w:name w:val="ahead-of-print"/>
    <w:rsid w:val="00EC5142"/>
  </w:style>
  <w:style w:type="character" w:customStyle="1" w:styleId="mi">
    <w:name w:val="mi"/>
    <w:basedOn w:val="DefaultParagraphFont"/>
    <w:rsid w:val="00EC5142"/>
  </w:style>
  <w:style w:type="character" w:customStyle="1" w:styleId="mo">
    <w:name w:val="mo"/>
    <w:basedOn w:val="DefaultParagraphFont"/>
    <w:rsid w:val="00EC5142"/>
  </w:style>
  <w:style w:type="character" w:customStyle="1" w:styleId="mn">
    <w:name w:val="mn"/>
    <w:basedOn w:val="DefaultParagraphFont"/>
    <w:rsid w:val="00EC5142"/>
  </w:style>
  <w:style w:type="character" w:customStyle="1" w:styleId="mtext">
    <w:name w:val="mtext"/>
    <w:basedOn w:val="DefaultParagraphFont"/>
    <w:rsid w:val="00EC5142"/>
  </w:style>
  <w:style w:type="table" w:customStyle="1" w:styleId="PlainTable21">
    <w:name w:val="Plain Table 21"/>
    <w:basedOn w:val="TableNormal"/>
    <w:uiPriority w:val="42"/>
    <w:rsid w:val="00AC4114"/>
    <w:pPr>
      <w:spacing w:after="0" w:line="240" w:lineRule="auto"/>
      <w:jc w:val="both"/>
    </w:pPr>
    <w:rPr>
      <w:rFonts w:eastAsia="Calibri"/>
      <w:sz w:val="28"/>
      <w:lang w:val="vi-V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
    <w:name w:val="No List4"/>
    <w:next w:val="NoList"/>
    <w:uiPriority w:val="99"/>
    <w:semiHidden/>
    <w:unhideWhenUsed/>
    <w:rsid w:val="004767B9"/>
  </w:style>
  <w:style w:type="paragraph" w:customStyle="1" w:styleId="ANSNReference">
    <w:name w:val="ANSN Reference"/>
    <w:basedOn w:val="Normal"/>
    <w:rsid w:val="004D3E85"/>
    <w:pPr>
      <w:numPr>
        <w:numId w:val="7"/>
      </w:numPr>
      <w:spacing w:after="200" w:line="276" w:lineRule="auto"/>
    </w:pPr>
    <w:rPr>
      <w:rFonts w:ascii="Calibri" w:eastAsia="Calibri" w:hAnsi="Calibri" w:cs="Times New Roman"/>
      <w:sz w:val="24"/>
    </w:rPr>
  </w:style>
  <w:style w:type="table" w:customStyle="1" w:styleId="TableGrid5">
    <w:name w:val="Table Grid5"/>
    <w:basedOn w:val="TableNormal"/>
    <w:next w:val="TableGrid"/>
    <w:uiPriority w:val="59"/>
    <w:rsid w:val="004D3E85"/>
    <w:pPr>
      <w:spacing w:after="0" w:line="240" w:lineRule="auto"/>
    </w:pPr>
    <w:rPr>
      <w:rFonts w:ascii="Calibri" w:eastAsia="Calibri" w:hAnsi="Calibri"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226BAB"/>
  </w:style>
  <w:style w:type="character" w:customStyle="1" w:styleId="BalloonTextChar1">
    <w:name w:val="Balloon Text Char1"/>
    <w:basedOn w:val="DefaultParagraphFont"/>
    <w:uiPriority w:val="99"/>
    <w:semiHidden/>
    <w:rsid w:val="00226BAB"/>
    <w:rPr>
      <w:rFonts w:ascii="Tahoma" w:hAnsi="Tahoma" w:cs="Tahoma"/>
      <w:sz w:val="16"/>
      <w:szCs w:val="16"/>
    </w:rPr>
  </w:style>
  <w:style w:type="character" w:customStyle="1" w:styleId="IntenseReference1">
    <w:name w:val="Intense Reference1"/>
    <w:basedOn w:val="DefaultParagraphFont"/>
    <w:uiPriority w:val="32"/>
    <w:qFormat/>
    <w:rsid w:val="00226BAB"/>
    <w:rPr>
      <w:b/>
      <w:bCs/>
      <w:smallCaps/>
      <w:color w:val="C0504D"/>
      <w:spacing w:val="5"/>
      <w:u w:val="single"/>
    </w:rPr>
  </w:style>
  <w:style w:type="character" w:styleId="IntenseReference">
    <w:name w:val="Intense Reference"/>
    <w:basedOn w:val="DefaultParagraphFont"/>
    <w:uiPriority w:val="32"/>
    <w:qFormat/>
    <w:rsid w:val="00226BAB"/>
    <w:rPr>
      <w:b/>
      <w:bCs/>
      <w:smallCaps/>
      <w:color w:val="ED7D31" w:themeColor="accent2"/>
      <w:spacing w:val="5"/>
      <w:u w:val="single"/>
    </w:rPr>
  </w:style>
  <w:style w:type="character" w:customStyle="1" w:styleId="jlqj4b">
    <w:name w:val="jlqj4b"/>
    <w:basedOn w:val="DefaultParagraphFont"/>
    <w:rsid w:val="00144383"/>
  </w:style>
  <w:style w:type="character" w:customStyle="1" w:styleId="mjx-char">
    <w:name w:val="mjx-char"/>
    <w:basedOn w:val="DefaultParagraphFont"/>
    <w:rsid w:val="00EF30B5"/>
  </w:style>
  <w:style w:type="paragraph" w:customStyle="1" w:styleId="STYLE03">
    <w:name w:val="STYLE03"/>
    <w:basedOn w:val="Normal"/>
    <w:rsid w:val="00C433DB"/>
    <w:pPr>
      <w:numPr>
        <w:ilvl w:val="2"/>
        <w:numId w:val="8"/>
      </w:numPr>
      <w:spacing w:after="120" w:line="360" w:lineRule="auto"/>
      <w:ind w:left="284" w:firstLine="0"/>
      <w:jc w:val="both"/>
      <w:outlineLvl w:val="2"/>
    </w:pPr>
    <w:rPr>
      <w:rFonts w:eastAsia="Arial" w:cs="Times New Roman"/>
      <w:b/>
      <w:iCs/>
      <w:sz w:val="26"/>
      <w:szCs w:val="26"/>
      <w:lang w:val="vi-VN"/>
    </w:rPr>
  </w:style>
  <w:style w:type="paragraph" w:customStyle="1" w:styleId="STYLE02">
    <w:name w:val="STYLE02"/>
    <w:basedOn w:val="Normal"/>
    <w:next w:val="Normal"/>
    <w:qFormat/>
    <w:rsid w:val="00C433DB"/>
    <w:pPr>
      <w:numPr>
        <w:ilvl w:val="1"/>
        <w:numId w:val="8"/>
      </w:numPr>
      <w:spacing w:after="120" w:line="360" w:lineRule="auto"/>
      <w:ind w:left="284" w:firstLine="0"/>
      <w:jc w:val="both"/>
      <w:outlineLvl w:val="1"/>
    </w:pPr>
    <w:rPr>
      <w:rFonts w:eastAsia="Arial" w:cs="Times New Roman"/>
      <w:b/>
      <w:color w:val="000000"/>
      <w:sz w:val="26"/>
      <w:lang w:val="vi-VN"/>
    </w:rPr>
  </w:style>
  <w:style w:type="paragraph" w:customStyle="1" w:styleId="Style9">
    <w:name w:val="Style9"/>
    <w:basedOn w:val="Normal"/>
    <w:qFormat/>
    <w:rsid w:val="00C433DB"/>
    <w:pPr>
      <w:numPr>
        <w:numId w:val="8"/>
      </w:numPr>
      <w:spacing w:after="120" w:line="360" w:lineRule="auto"/>
      <w:ind w:left="540" w:hanging="360"/>
      <w:jc w:val="both"/>
    </w:pPr>
    <w:rPr>
      <w:rFonts w:eastAsia="Arial" w:cs="Times New Roman"/>
      <w:b/>
      <w:color w:val="000000"/>
      <w:sz w:val="26"/>
      <w:lang w:val="vi-VN"/>
    </w:rPr>
  </w:style>
  <w:style w:type="character" w:customStyle="1" w:styleId="Style12Char">
    <w:name w:val="Style12 Char"/>
    <w:link w:val="Style12"/>
    <w:locked/>
    <w:rsid w:val="00C433DB"/>
  </w:style>
  <w:style w:type="paragraph" w:customStyle="1" w:styleId="Style12">
    <w:name w:val="Style12"/>
    <w:basedOn w:val="Normal"/>
    <w:link w:val="Style12Char"/>
    <w:rsid w:val="00C433DB"/>
    <w:pPr>
      <w:spacing w:before="60" w:after="60" w:line="240" w:lineRule="auto"/>
      <w:ind w:firstLine="340"/>
      <w:jc w:val="both"/>
    </w:pPr>
  </w:style>
  <w:style w:type="paragraph" w:customStyle="1" w:styleId="Address">
    <w:name w:val="Address"/>
    <w:basedOn w:val="Normal"/>
    <w:autoRedefine/>
    <w:qFormat/>
    <w:rsid w:val="00C433DB"/>
    <w:pPr>
      <w:spacing w:after="120" w:line="240" w:lineRule="auto"/>
      <w:jc w:val="both"/>
    </w:pPr>
    <w:rPr>
      <w:rFonts w:ascii="Segoe UI Light" w:eastAsia="MS Mincho" w:hAnsi="Segoe UI Light" w:cs="Times New Roman"/>
      <w:sz w:val="20"/>
      <w:szCs w:val="24"/>
      <w:lang w:eastAsia="ja-JP"/>
    </w:rPr>
  </w:style>
  <w:style w:type="character" w:customStyle="1" w:styleId="Subsection2">
    <w:name w:val="Subsection2"/>
    <w:qFormat/>
    <w:rsid w:val="00C433DB"/>
    <w:rPr>
      <w:rFonts w:ascii="Segoe UI Light" w:hAnsi="Segoe UI Light" w:cs="Segoe UI Light" w:hint="default"/>
      <w:i/>
      <w:iCs/>
      <w:sz w:val="20"/>
    </w:rPr>
  </w:style>
  <w:style w:type="paragraph" w:customStyle="1" w:styleId="StyleEndNoteBibliographyLeft0cmHanging078cm">
    <w:name w:val="Style EndNote Bibliography + Left:  0 cm Hanging:  0.78 cm"/>
    <w:basedOn w:val="EndNoteBibliography"/>
    <w:rsid w:val="00C433DB"/>
    <w:pPr>
      <w:spacing w:after="0"/>
      <w:ind w:left="440" w:hanging="440"/>
      <w:jc w:val="both"/>
    </w:pPr>
    <w:rPr>
      <w:rFonts w:ascii="Segoe UI Light" w:eastAsia="Times New Roman" w:hAnsi="Segoe UI Light" w:cs="Times New Roman"/>
      <w:sz w:val="20"/>
      <w:szCs w:val="20"/>
    </w:rPr>
  </w:style>
  <w:style w:type="paragraph" w:customStyle="1" w:styleId="StyleEndNoteBibliographyLeft0cmHanging049cm">
    <w:name w:val="Style EndNote Bibliography + Left:  0 cm Hanging:  0.49 cm"/>
    <w:basedOn w:val="EndNoteBibliography"/>
    <w:rsid w:val="00C433DB"/>
    <w:pPr>
      <w:spacing w:after="0"/>
      <w:ind w:left="280" w:hanging="280"/>
    </w:pPr>
    <w:rPr>
      <w:rFonts w:ascii="Segoe UI Light" w:eastAsia="Times New Roman" w:hAnsi="Segoe UI Light" w:cs="Times New Roman"/>
      <w:szCs w:val="20"/>
    </w:rPr>
  </w:style>
  <w:style w:type="paragraph" w:customStyle="1" w:styleId="tablehead">
    <w:name w:val="table head"/>
    <w:uiPriority w:val="99"/>
    <w:rsid w:val="00C433DB"/>
    <w:pPr>
      <w:numPr>
        <w:numId w:val="9"/>
      </w:numPr>
      <w:spacing w:before="240" w:after="120" w:line="216" w:lineRule="auto"/>
      <w:jc w:val="center"/>
    </w:pPr>
    <w:rPr>
      <w:rFonts w:cs="Times New Roman"/>
      <w:smallCaps/>
      <w:noProof/>
      <w:sz w:val="16"/>
      <w:szCs w:val="16"/>
    </w:rPr>
  </w:style>
  <w:style w:type="paragraph" w:customStyle="1" w:styleId="Body">
    <w:name w:val="Body"/>
    <w:basedOn w:val="Normal"/>
    <w:rsid w:val="00C433DB"/>
    <w:pPr>
      <w:widowControl w:val="0"/>
      <w:autoSpaceDE w:val="0"/>
      <w:autoSpaceDN w:val="0"/>
      <w:adjustRightInd w:val="0"/>
      <w:spacing w:after="0" w:line="240" w:lineRule="auto"/>
    </w:pPr>
    <w:rPr>
      <w:rFonts w:eastAsia="Times New Roman" w:cs="Times New Roman"/>
      <w:sz w:val="20"/>
      <w:szCs w:val="20"/>
    </w:rPr>
  </w:style>
  <w:style w:type="character" w:customStyle="1" w:styleId="y2iqfc">
    <w:name w:val="y2iqfc"/>
    <w:rsid w:val="00C433DB"/>
  </w:style>
  <w:style w:type="paragraph" w:customStyle="1" w:styleId="onvn">
    <w:name w:val="Đoạn văn"/>
    <w:basedOn w:val="Normal"/>
    <w:link w:val="onvnChar"/>
    <w:qFormat/>
    <w:rsid w:val="00C433DB"/>
    <w:pPr>
      <w:spacing w:before="120" w:after="120" w:line="360" w:lineRule="auto"/>
      <w:ind w:firstLine="432"/>
      <w:jc w:val="both"/>
    </w:pPr>
    <w:rPr>
      <w:rFonts w:eastAsia="Calibri" w:cs="Times New Roman"/>
      <w:color w:val="000000"/>
      <w:sz w:val="26"/>
      <w:szCs w:val="26"/>
    </w:rPr>
  </w:style>
  <w:style w:type="character" w:customStyle="1" w:styleId="onvnChar">
    <w:name w:val="Đoạn văn Char"/>
    <w:link w:val="onvn"/>
    <w:rsid w:val="00C433DB"/>
    <w:rPr>
      <w:rFonts w:eastAsia="Calibri" w:cs="Times New Roman"/>
      <w:color w:val="000000"/>
      <w:sz w:val="26"/>
      <w:szCs w:val="26"/>
    </w:rPr>
  </w:style>
  <w:style w:type="paragraph" w:customStyle="1" w:styleId="A5">
    <w:name w:val="A5"/>
    <w:basedOn w:val="Normal"/>
    <w:qFormat/>
    <w:rsid w:val="00C433DB"/>
    <w:pPr>
      <w:widowControl w:val="0"/>
      <w:spacing w:after="0" w:line="360" w:lineRule="auto"/>
      <w:jc w:val="center"/>
    </w:pPr>
    <w:rPr>
      <w:rFonts w:eastAsia="Times New Roman" w:cs="Times New Roman"/>
      <w:b/>
      <w:bCs/>
      <w:i/>
      <w:sz w:val="28"/>
      <w:szCs w:val="28"/>
      <w:lang w:val="sv-SE"/>
    </w:rPr>
  </w:style>
  <w:style w:type="paragraph" w:customStyle="1" w:styleId="TblCont">
    <w:name w:val="Tbl.Cont."/>
    <w:basedOn w:val="TableParagraph"/>
    <w:qFormat/>
    <w:rsid w:val="00C433DB"/>
    <w:pPr>
      <w:spacing w:before="40" w:after="40"/>
      <w:ind w:left="103"/>
      <w:jc w:val="both"/>
    </w:pPr>
    <w:rPr>
      <w:rFonts w:ascii="Times New Roman" w:eastAsia="Times New Roman" w:hAnsi="Times New Roman"/>
      <w:sz w:val="20"/>
      <w:szCs w:val="24"/>
    </w:rPr>
  </w:style>
  <w:style w:type="paragraph" w:customStyle="1" w:styleId="TOMTAT">
    <w:name w:val="TOMTAT"/>
    <w:basedOn w:val="Normal"/>
    <w:qFormat/>
    <w:rsid w:val="00C433DB"/>
    <w:pPr>
      <w:keepNext/>
      <w:spacing w:after="60" w:line="240" w:lineRule="atLeast"/>
      <w:ind w:right="4"/>
      <w:jc w:val="both"/>
      <w:outlineLvl w:val="1"/>
    </w:pPr>
    <w:rPr>
      <w:rFonts w:eastAsia="Times New Roman" w:cs="Times New Roman"/>
      <w:bCs/>
      <w:sz w:val="20"/>
      <w:szCs w:val="20"/>
    </w:rPr>
  </w:style>
  <w:style w:type="paragraph" w:customStyle="1" w:styleId="NOIDUNG">
    <w:name w:val="NOIDUNG"/>
    <w:basedOn w:val="Normal"/>
    <w:qFormat/>
    <w:rsid w:val="00C433DB"/>
    <w:pPr>
      <w:spacing w:after="0" w:line="240" w:lineRule="auto"/>
      <w:jc w:val="center"/>
    </w:pPr>
    <w:rPr>
      <w:rFonts w:eastAsia="Times New Roman" w:cs="Times New Roman"/>
      <w:sz w:val="22"/>
    </w:rPr>
  </w:style>
  <w:style w:type="paragraph" w:customStyle="1" w:styleId="Affiliation">
    <w:name w:val="Affiliation"/>
    <w:rsid w:val="009C0D1E"/>
    <w:pPr>
      <w:spacing w:after="0" w:line="240" w:lineRule="auto"/>
      <w:jc w:val="center"/>
    </w:pPr>
    <w:rPr>
      <w:rFonts w:cs="Times New Roman"/>
      <w:sz w:val="20"/>
      <w:szCs w:val="20"/>
    </w:rPr>
  </w:style>
  <w:style w:type="paragraph" w:customStyle="1" w:styleId="Author0">
    <w:name w:val="Author"/>
    <w:rsid w:val="009C0D1E"/>
    <w:pPr>
      <w:spacing w:before="360" w:after="40" w:line="240" w:lineRule="auto"/>
      <w:jc w:val="center"/>
    </w:pPr>
    <w:rPr>
      <w:rFonts w:cs="Times New Roman"/>
      <w:noProof/>
      <w:sz w:val="22"/>
    </w:rPr>
  </w:style>
  <w:style w:type="paragraph" w:customStyle="1" w:styleId="bulletlist">
    <w:name w:val="bullet list"/>
    <w:basedOn w:val="BodyText"/>
    <w:rsid w:val="009C0D1E"/>
    <w:pPr>
      <w:numPr>
        <w:numId w:val="10"/>
      </w:numPr>
      <w:spacing w:line="228" w:lineRule="auto"/>
      <w:jc w:val="both"/>
    </w:pPr>
    <w:rPr>
      <w:rFonts w:eastAsia="SimSun"/>
      <w:spacing w:val="-1"/>
      <w:sz w:val="20"/>
      <w:szCs w:val="20"/>
    </w:rPr>
  </w:style>
  <w:style w:type="paragraph" w:customStyle="1" w:styleId="equation">
    <w:name w:val="equation"/>
    <w:basedOn w:val="Normal"/>
    <w:rsid w:val="009C0D1E"/>
    <w:pPr>
      <w:tabs>
        <w:tab w:val="center" w:pos="2520"/>
        <w:tab w:val="right" w:pos="5040"/>
      </w:tabs>
      <w:spacing w:before="240" w:after="240" w:line="216" w:lineRule="auto"/>
      <w:jc w:val="center"/>
    </w:pPr>
    <w:rPr>
      <w:rFonts w:ascii="Symbol" w:hAnsi="Symbol" w:cs="Symbol"/>
      <w:sz w:val="20"/>
      <w:szCs w:val="20"/>
    </w:rPr>
  </w:style>
  <w:style w:type="paragraph" w:customStyle="1" w:styleId="figurecaption">
    <w:name w:val="figure caption"/>
    <w:rsid w:val="009C0D1E"/>
    <w:pPr>
      <w:numPr>
        <w:numId w:val="11"/>
      </w:numPr>
      <w:spacing w:before="80" w:after="200" w:line="240" w:lineRule="auto"/>
      <w:jc w:val="center"/>
    </w:pPr>
    <w:rPr>
      <w:rFonts w:cs="Times New Roman"/>
      <w:noProof/>
      <w:sz w:val="16"/>
      <w:szCs w:val="16"/>
    </w:rPr>
  </w:style>
  <w:style w:type="paragraph" w:customStyle="1" w:styleId="footnote">
    <w:name w:val="footnote"/>
    <w:rsid w:val="009C0D1E"/>
    <w:pPr>
      <w:framePr w:hSpace="187" w:vSpace="187" w:wrap="notBeside" w:vAnchor="text" w:hAnchor="page" w:x="6121" w:y="577"/>
      <w:numPr>
        <w:numId w:val="12"/>
      </w:numPr>
      <w:spacing w:after="40" w:line="240" w:lineRule="auto"/>
    </w:pPr>
    <w:rPr>
      <w:rFonts w:cs="Times New Roman"/>
      <w:sz w:val="16"/>
      <w:szCs w:val="16"/>
    </w:rPr>
  </w:style>
  <w:style w:type="paragraph" w:customStyle="1" w:styleId="keywords">
    <w:name w:val="key words"/>
    <w:rsid w:val="009C0D1E"/>
    <w:pPr>
      <w:spacing w:after="120" w:line="240" w:lineRule="auto"/>
      <w:ind w:firstLine="288"/>
      <w:jc w:val="both"/>
    </w:pPr>
    <w:rPr>
      <w:rFonts w:cs="Times New Roman"/>
      <w:b/>
      <w:bCs/>
      <w:i/>
      <w:iCs/>
      <w:noProof/>
      <w:sz w:val="18"/>
      <w:szCs w:val="18"/>
    </w:rPr>
  </w:style>
  <w:style w:type="paragraph" w:customStyle="1" w:styleId="papersubtitle">
    <w:name w:val="paper subtitle"/>
    <w:rsid w:val="009C0D1E"/>
    <w:pPr>
      <w:spacing w:after="120" w:line="240" w:lineRule="auto"/>
      <w:jc w:val="center"/>
    </w:pPr>
    <w:rPr>
      <w:rFonts w:eastAsia="MS Mincho" w:cs="Times New Roman"/>
      <w:noProof/>
      <w:sz w:val="28"/>
      <w:szCs w:val="28"/>
    </w:rPr>
  </w:style>
  <w:style w:type="paragraph" w:customStyle="1" w:styleId="papertitle">
    <w:name w:val="paper title"/>
    <w:rsid w:val="009C0D1E"/>
    <w:pPr>
      <w:spacing w:after="120" w:line="240" w:lineRule="auto"/>
      <w:jc w:val="center"/>
    </w:pPr>
    <w:rPr>
      <w:rFonts w:eastAsia="MS Mincho" w:cs="Times New Roman"/>
      <w:noProof/>
      <w:sz w:val="48"/>
      <w:szCs w:val="48"/>
    </w:rPr>
  </w:style>
  <w:style w:type="paragraph" w:customStyle="1" w:styleId="references">
    <w:name w:val="references"/>
    <w:rsid w:val="009C0D1E"/>
    <w:pPr>
      <w:numPr>
        <w:numId w:val="13"/>
      </w:numPr>
      <w:spacing w:after="50" w:line="180" w:lineRule="exact"/>
      <w:jc w:val="both"/>
    </w:pPr>
    <w:rPr>
      <w:rFonts w:eastAsia="MS Mincho" w:cs="Times New Roman"/>
      <w:noProof/>
      <w:sz w:val="16"/>
      <w:szCs w:val="16"/>
    </w:rPr>
  </w:style>
  <w:style w:type="paragraph" w:customStyle="1" w:styleId="sponsors">
    <w:name w:val="sponsors"/>
    <w:rsid w:val="009C0D1E"/>
    <w:pPr>
      <w:framePr w:wrap="auto" w:hAnchor="text" w:x="615" w:y="2239"/>
      <w:pBdr>
        <w:top w:val="single" w:sz="4" w:space="2" w:color="auto"/>
      </w:pBdr>
      <w:spacing w:after="0" w:line="240" w:lineRule="auto"/>
      <w:ind w:firstLine="288"/>
    </w:pPr>
    <w:rPr>
      <w:rFonts w:cs="Times New Roman"/>
      <w:sz w:val="16"/>
      <w:szCs w:val="16"/>
    </w:rPr>
  </w:style>
  <w:style w:type="paragraph" w:customStyle="1" w:styleId="tablecolhead">
    <w:name w:val="table col head"/>
    <w:basedOn w:val="Normal"/>
    <w:rsid w:val="009C0D1E"/>
    <w:pPr>
      <w:spacing w:after="0" w:line="240" w:lineRule="auto"/>
      <w:jc w:val="center"/>
    </w:pPr>
    <w:rPr>
      <w:rFonts w:cs="Times New Roman"/>
      <w:b/>
      <w:bCs/>
      <w:sz w:val="16"/>
      <w:szCs w:val="16"/>
    </w:rPr>
  </w:style>
  <w:style w:type="paragraph" w:customStyle="1" w:styleId="tablecolsubhead">
    <w:name w:val="table col subhead"/>
    <w:basedOn w:val="tablecolhead"/>
    <w:rsid w:val="009C0D1E"/>
    <w:rPr>
      <w:i/>
      <w:iCs/>
      <w:sz w:val="15"/>
      <w:szCs w:val="15"/>
    </w:rPr>
  </w:style>
  <w:style w:type="paragraph" w:customStyle="1" w:styleId="tablecopy">
    <w:name w:val="table copy"/>
    <w:rsid w:val="009C0D1E"/>
    <w:pPr>
      <w:spacing w:after="0" w:line="240" w:lineRule="auto"/>
      <w:jc w:val="both"/>
    </w:pPr>
    <w:rPr>
      <w:rFonts w:cs="Times New Roman"/>
      <w:noProof/>
      <w:sz w:val="16"/>
      <w:szCs w:val="16"/>
    </w:rPr>
  </w:style>
  <w:style w:type="paragraph" w:customStyle="1" w:styleId="tablefootnote">
    <w:name w:val="table footnote"/>
    <w:rsid w:val="009C0D1E"/>
    <w:pPr>
      <w:spacing w:before="60" w:after="30" w:line="240" w:lineRule="auto"/>
      <w:jc w:val="right"/>
    </w:pPr>
    <w:rPr>
      <w:rFonts w:cs="Times New Roman"/>
      <w:sz w:val="12"/>
      <w:szCs w:val="12"/>
    </w:rPr>
  </w:style>
  <w:style w:type="paragraph" w:customStyle="1" w:styleId="StyleAbstractItalic">
    <w:name w:val="Style Abstract + Italic"/>
    <w:basedOn w:val="Abstract"/>
    <w:link w:val="StyleAbstractItalicChar"/>
    <w:rsid w:val="009C0D1E"/>
    <w:pPr>
      <w:spacing w:before="0" w:after="200" w:line="240" w:lineRule="auto"/>
      <w:jc w:val="both"/>
    </w:pPr>
    <w:rPr>
      <w:rFonts w:ascii="Times New Roman" w:eastAsia="MS Mincho" w:hAnsi="Times New Roman"/>
      <w:bCs/>
      <w:i/>
      <w:iCs/>
      <w:sz w:val="18"/>
      <w:szCs w:val="18"/>
    </w:rPr>
  </w:style>
  <w:style w:type="character" w:customStyle="1" w:styleId="StyleAbstractItalicChar">
    <w:name w:val="Style Abstract + Italic Char"/>
    <w:link w:val="StyleAbstractItalic"/>
    <w:locked/>
    <w:rsid w:val="009C0D1E"/>
    <w:rPr>
      <w:rFonts w:eastAsia="MS Mincho" w:cs="Times New Roman"/>
      <w:b/>
      <w:bCs/>
      <w:i/>
      <w:iCs/>
      <w:sz w:val="18"/>
      <w:szCs w:val="18"/>
    </w:rPr>
  </w:style>
  <w:style w:type="paragraph" w:customStyle="1" w:styleId="a">
    <w:name w:val="修論：箇条書き"/>
    <w:basedOn w:val="Normal"/>
    <w:rsid w:val="009C0D1E"/>
    <w:pPr>
      <w:widowControl w:val="0"/>
      <w:numPr>
        <w:numId w:val="14"/>
      </w:numPr>
      <w:adjustRightInd w:val="0"/>
      <w:spacing w:after="0" w:line="360" w:lineRule="atLeast"/>
      <w:jc w:val="both"/>
      <w:textAlignment w:val="baseline"/>
    </w:pPr>
    <w:rPr>
      <w:rFonts w:eastAsia="MS Mincho" w:cs="Times New Roman"/>
      <w:sz w:val="22"/>
      <w:szCs w:val="20"/>
      <w:lang w:eastAsia="ja-JP"/>
    </w:rPr>
  </w:style>
  <w:style w:type="paragraph" w:customStyle="1" w:styleId="oancuaDanhsach">
    <w:name w:val="Đoạn của Danh sách"/>
    <w:basedOn w:val="Normal"/>
    <w:rsid w:val="001F6649"/>
    <w:pPr>
      <w:spacing w:after="200" w:line="276" w:lineRule="auto"/>
      <w:ind w:left="720"/>
      <w:contextualSpacing/>
    </w:pPr>
    <w:rPr>
      <w:rFonts w:eastAsia="Times New Roman" w:cs="Times New Roman"/>
      <w:sz w:val="22"/>
      <w:lang w:eastAsia="ja-JP"/>
    </w:rPr>
  </w:style>
  <w:style w:type="character" w:customStyle="1" w:styleId="hgkelc">
    <w:name w:val="hgkelc"/>
    <w:basedOn w:val="DefaultParagraphFont"/>
    <w:rsid w:val="00481504"/>
  </w:style>
  <w:style w:type="character" w:customStyle="1" w:styleId="z-desc">
    <w:name w:val="z-desc"/>
    <w:basedOn w:val="DefaultParagraphFont"/>
    <w:rsid w:val="00155AF9"/>
  </w:style>
  <w:style w:type="character" w:customStyle="1" w:styleId="markedcontent">
    <w:name w:val="markedcontent"/>
    <w:basedOn w:val="DefaultParagraphFont"/>
    <w:rsid w:val="00155AF9"/>
  </w:style>
  <w:style w:type="character" w:customStyle="1" w:styleId="viiyi">
    <w:name w:val="viiyi"/>
    <w:basedOn w:val="DefaultParagraphFont"/>
    <w:rsid w:val="00155AF9"/>
  </w:style>
  <w:style w:type="paragraph" w:customStyle="1" w:styleId="BodyText11">
    <w:name w:val="Body Text1"/>
    <w:basedOn w:val="Normal"/>
    <w:rsid w:val="00155AF9"/>
    <w:pPr>
      <w:widowControl w:val="0"/>
      <w:shd w:val="clear" w:color="auto" w:fill="FFFFFF"/>
      <w:spacing w:after="0" w:line="0" w:lineRule="atLeast"/>
    </w:pPr>
    <w:rPr>
      <w:rFonts w:ascii="Arial" w:eastAsia="Arial" w:hAnsi="Arial" w:cs="Arial"/>
      <w:spacing w:val="-2"/>
      <w:sz w:val="26"/>
      <w:szCs w:val="26"/>
    </w:rPr>
  </w:style>
  <w:style w:type="character" w:customStyle="1" w:styleId="BodytextTahoma">
    <w:name w:val="Body text + Tahoma"/>
    <w:aliases w:val="11.5 pt,Spacing 1 pt,12.5 pt"/>
    <w:basedOn w:val="Bodytext1"/>
    <w:rsid w:val="00155AF9"/>
    <w:rPr>
      <w:rFonts w:ascii="Tahoma" w:eastAsia="Tahoma" w:hAnsi="Tahoma" w:cs="Tahoma"/>
      <w:b w:val="0"/>
      <w:bCs w:val="0"/>
      <w:i w:val="0"/>
      <w:iCs w:val="0"/>
      <w:smallCaps w:val="0"/>
      <w:strike w:val="0"/>
      <w:color w:val="000000"/>
      <w:spacing w:val="27"/>
      <w:w w:val="100"/>
      <w:position w:val="0"/>
      <w:sz w:val="23"/>
      <w:szCs w:val="23"/>
      <w:u w:val="none"/>
      <w:shd w:val="clear" w:color="auto" w:fill="FFFFFF"/>
      <w:lang w:val="vi-VN"/>
    </w:rPr>
  </w:style>
  <w:style w:type="character" w:customStyle="1" w:styleId="Heading60">
    <w:name w:val="Heading #6_"/>
    <w:basedOn w:val="DefaultParagraphFont"/>
    <w:link w:val="Heading61"/>
    <w:rsid w:val="00155AF9"/>
    <w:rPr>
      <w:rFonts w:ascii="Arial" w:eastAsia="Arial" w:hAnsi="Arial" w:cs="Arial"/>
      <w:spacing w:val="-2"/>
      <w:sz w:val="26"/>
      <w:szCs w:val="26"/>
      <w:shd w:val="clear" w:color="auto" w:fill="FFFFFF"/>
    </w:rPr>
  </w:style>
  <w:style w:type="character" w:customStyle="1" w:styleId="Heading50">
    <w:name w:val="Heading #5_"/>
    <w:basedOn w:val="DefaultParagraphFont"/>
    <w:link w:val="Heading51"/>
    <w:rsid w:val="00155AF9"/>
    <w:rPr>
      <w:rFonts w:ascii="Arial" w:eastAsia="Arial" w:hAnsi="Arial" w:cs="Arial"/>
      <w:b/>
      <w:bCs/>
      <w:spacing w:val="12"/>
      <w:shd w:val="clear" w:color="auto" w:fill="FFFFFF"/>
    </w:rPr>
  </w:style>
  <w:style w:type="paragraph" w:customStyle="1" w:styleId="Heading61">
    <w:name w:val="Heading #6"/>
    <w:basedOn w:val="Normal"/>
    <w:link w:val="Heading60"/>
    <w:rsid w:val="00155AF9"/>
    <w:pPr>
      <w:widowControl w:val="0"/>
      <w:shd w:val="clear" w:color="auto" w:fill="FFFFFF"/>
      <w:spacing w:before="240" w:after="60" w:line="0" w:lineRule="atLeast"/>
      <w:jc w:val="both"/>
      <w:outlineLvl w:val="5"/>
    </w:pPr>
    <w:rPr>
      <w:rFonts w:ascii="Arial" w:eastAsia="Arial" w:hAnsi="Arial" w:cs="Arial"/>
      <w:spacing w:val="-2"/>
      <w:sz w:val="26"/>
      <w:szCs w:val="26"/>
    </w:rPr>
  </w:style>
  <w:style w:type="paragraph" w:customStyle="1" w:styleId="Heading51">
    <w:name w:val="Heading #5"/>
    <w:basedOn w:val="Normal"/>
    <w:link w:val="Heading50"/>
    <w:rsid w:val="00155AF9"/>
    <w:pPr>
      <w:widowControl w:val="0"/>
      <w:shd w:val="clear" w:color="auto" w:fill="FFFFFF"/>
      <w:spacing w:before="60" w:after="60" w:line="0" w:lineRule="atLeast"/>
      <w:outlineLvl w:val="4"/>
    </w:pPr>
    <w:rPr>
      <w:rFonts w:ascii="Arial" w:eastAsia="Arial" w:hAnsi="Arial" w:cs="Arial"/>
      <w:b/>
      <w:bCs/>
      <w:spacing w:val="12"/>
    </w:rPr>
  </w:style>
  <w:style w:type="character" w:customStyle="1" w:styleId="TOC5Char">
    <w:name w:val="TOC 5 Char"/>
    <w:basedOn w:val="DefaultParagraphFont"/>
    <w:link w:val="TOC5"/>
    <w:rsid w:val="00155AF9"/>
    <w:rPr>
      <w:rFonts w:eastAsia="Times New Roman" w:cs="Times New Roman"/>
      <w:sz w:val="26"/>
      <w:szCs w:val="26"/>
    </w:rPr>
  </w:style>
  <w:style w:type="character" w:customStyle="1" w:styleId="Bodytext200">
    <w:name w:val="Body text (20)_"/>
    <w:basedOn w:val="DefaultParagraphFont"/>
    <w:link w:val="Bodytext201"/>
    <w:rsid w:val="00155AF9"/>
    <w:rPr>
      <w:rFonts w:ascii="Arial" w:eastAsia="Arial" w:hAnsi="Arial" w:cs="Arial"/>
      <w:spacing w:val="2"/>
      <w:sz w:val="26"/>
      <w:szCs w:val="26"/>
      <w:shd w:val="clear" w:color="auto" w:fill="FFFFFF"/>
    </w:rPr>
  </w:style>
  <w:style w:type="character" w:customStyle="1" w:styleId="BodytextSpacing0pt">
    <w:name w:val="Body text + Spacing 0 pt"/>
    <w:basedOn w:val="Bodytext1"/>
    <w:rsid w:val="00155AF9"/>
    <w:rPr>
      <w:rFonts w:ascii="Arial" w:eastAsia="Arial" w:hAnsi="Arial" w:cs="Arial"/>
      <w:b w:val="0"/>
      <w:bCs w:val="0"/>
      <w:i w:val="0"/>
      <w:iCs w:val="0"/>
      <w:smallCaps w:val="0"/>
      <w:strike w:val="0"/>
      <w:color w:val="000000"/>
      <w:spacing w:val="2"/>
      <w:w w:val="100"/>
      <w:position w:val="0"/>
      <w:sz w:val="26"/>
      <w:szCs w:val="26"/>
      <w:u w:val="none"/>
      <w:shd w:val="clear" w:color="auto" w:fill="FFFFFF"/>
      <w:lang w:val="vi-VN"/>
    </w:rPr>
  </w:style>
  <w:style w:type="paragraph" w:customStyle="1" w:styleId="Bodytext201">
    <w:name w:val="Body text (20)"/>
    <w:basedOn w:val="Normal"/>
    <w:link w:val="Bodytext200"/>
    <w:rsid w:val="00155AF9"/>
    <w:pPr>
      <w:widowControl w:val="0"/>
      <w:shd w:val="clear" w:color="auto" w:fill="FFFFFF"/>
      <w:spacing w:after="60" w:line="371" w:lineRule="exact"/>
      <w:jc w:val="both"/>
    </w:pPr>
    <w:rPr>
      <w:rFonts w:ascii="Arial" w:eastAsia="Arial" w:hAnsi="Arial" w:cs="Arial"/>
      <w:spacing w:val="2"/>
      <w:sz w:val="26"/>
      <w:szCs w:val="26"/>
    </w:rPr>
  </w:style>
  <w:style w:type="paragraph" w:customStyle="1" w:styleId="image">
    <w:name w:val="image"/>
    <w:basedOn w:val="Normal"/>
    <w:rsid w:val="00155AF9"/>
    <w:pPr>
      <w:spacing w:before="100" w:beforeAutospacing="1" w:after="100" w:afterAutospacing="1" w:line="240" w:lineRule="auto"/>
    </w:pPr>
    <w:rPr>
      <w:rFonts w:eastAsia="Times New Roman" w:cs="Times New Roman"/>
      <w:sz w:val="24"/>
      <w:szCs w:val="24"/>
    </w:rPr>
  </w:style>
  <w:style w:type="character" w:customStyle="1" w:styleId="FooterChar1">
    <w:name w:val="Footer Char1"/>
    <w:semiHidden/>
    <w:rsid w:val="00155AF9"/>
    <w:rPr>
      <w:rFonts w:ascii="Times New Roman" w:eastAsia="Times New Roman" w:hAnsi="Times New Roman" w:cs="Times New Roman"/>
      <w:sz w:val="24"/>
      <w:szCs w:val="24"/>
    </w:rPr>
  </w:style>
  <w:style w:type="character" w:customStyle="1" w:styleId="TitleChar1">
    <w:name w:val="Title Char1"/>
    <w:rsid w:val="00155AF9"/>
    <w:rPr>
      <w:rFonts w:ascii="Cambria" w:eastAsia="Times New Roman" w:hAnsi="Cambria" w:cs="Times New Roman"/>
      <w:b/>
      <w:bCs/>
      <w:kern w:val="28"/>
      <w:sz w:val="32"/>
      <w:szCs w:val="32"/>
    </w:rPr>
  </w:style>
  <w:style w:type="character" w:customStyle="1" w:styleId="BodyTextIndentChar1">
    <w:name w:val="Body Text Indent Char1"/>
    <w:rsid w:val="00155AF9"/>
    <w:rPr>
      <w:sz w:val="24"/>
      <w:szCs w:val="24"/>
    </w:rPr>
  </w:style>
  <w:style w:type="character" w:customStyle="1" w:styleId="BodyTextIndent2Char1">
    <w:name w:val="Body Text Indent 2 Char1"/>
    <w:rsid w:val="00155AF9"/>
    <w:rPr>
      <w:sz w:val="24"/>
      <w:szCs w:val="24"/>
    </w:rPr>
  </w:style>
  <w:style w:type="character" w:customStyle="1" w:styleId="BodyTextIndent3Char1">
    <w:name w:val="Body Text Indent 3 Char1"/>
    <w:rsid w:val="00155AF9"/>
    <w:rPr>
      <w:sz w:val="16"/>
      <w:szCs w:val="16"/>
    </w:rPr>
  </w:style>
  <w:style w:type="paragraph" w:customStyle="1" w:styleId="MucconCharCharChar">
    <w:name w:val="Muc con Char Char Char"/>
    <w:basedOn w:val="Normal"/>
    <w:rsid w:val="00155AF9"/>
    <w:pPr>
      <w:tabs>
        <w:tab w:val="num" w:pos="1080"/>
      </w:tabs>
      <w:spacing w:line="240" w:lineRule="exact"/>
      <w:ind w:left="1080" w:hanging="360"/>
    </w:pPr>
    <w:rPr>
      <w:rFonts w:ascii="Arial" w:eastAsia="Times New Roman" w:hAnsi="Arial" w:cs="Times New Roman"/>
      <w:b/>
      <w:color w:val="000000"/>
      <w:sz w:val="20"/>
      <w:szCs w:val="20"/>
    </w:rPr>
  </w:style>
  <w:style w:type="paragraph" w:customStyle="1" w:styleId="D">
    <w:name w:val="D"/>
    <w:basedOn w:val="Normal"/>
    <w:uiPriority w:val="99"/>
    <w:rsid w:val="00155AF9"/>
    <w:pPr>
      <w:tabs>
        <w:tab w:val="left" w:pos="0"/>
        <w:tab w:val="left" w:leader="dot" w:pos="8777"/>
      </w:tabs>
      <w:spacing w:before="40" w:after="40" w:line="360" w:lineRule="auto"/>
      <w:jc w:val="both"/>
    </w:pPr>
    <w:rPr>
      <w:rFonts w:eastAsia="Calibri" w:cs="Times New Roman"/>
      <w:sz w:val="26"/>
      <w:szCs w:val="26"/>
    </w:rPr>
  </w:style>
  <w:style w:type="paragraph" w:customStyle="1" w:styleId="basicparagraph">
    <w:name w:val="basicparagraph"/>
    <w:basedOn w:val="Normal"/>
    <w:rsid w:val="00155AF9"/>
    <w:pPr>
      <w:spacing w:before="100" w:beforeAutospacing="1" w:after="100" w:afterAutospacing="1" w:line="240" w:lineRule="auto"/>
    </w:pPr>
    <w:rPr>
      <w:rFonts w:eastAsia="Times New Roman" w:cs="Times New Roman"/>
      <w:sz w:val="24"/>
      <w:szCs w:val="24"/>
      <w:lang w:val="vi-VN" w:eastAsia="vi-VN"/>
    </w:rPr>
  </w:style>
  <w:style w:type="character" w:customStyle="1" w:styleId="articledate">
    <w:name w:val="articledate"/>
    <w:basedOn w:val="DefaultParagraphFont"/>
    <w:rsid w:val="00155AF9"/>
  </w:style>
  <w:style w:type="paragraph" w:customStyle="1" w:styleId="t-j">
    <w:name w:val="t-j"/>
    <w:basedOn w:val="Normal"/>
    <w:rsid w:val="00155AF9"/>
    <w:pPr>
      <w:spacing w:before="100" w:beforeAutospacing="1" w:after="100" w:afterAutospacing="1" w:line="240" w:lineRule="auto"/>
    </w:pPr>
    <w:rPr>
      <w:rFonts w:eastAsia="Times New Roman" w:cs="Times New Roman"/>
      <w:sz w:val="24"/>
      <w:szCs w:val="24"/>
      <w:lang w:val="vi-VN" w:eastAsia="vi-VN"/>
    </w:rPr>
  </w:style>
  <w:style w:type="paragraph" w:customStyle="1" w:styleId="time-post">
    <w:name w:val="time-post"/>
    <w:basedOn w:val="Normal"/>
    <w:rsid w:val="00155AF9"/>
    <w:pPr>
      <w:spacing w:before="100" w:beforeAutospacing="1" w:after="100" w:afterAutospacing="1" w:line="240" w:lineRule="auto"/>
    </w:pPr>
    <w:rPr>
      <w:rFonts w:eastAsia="Times New Roman" w:cs="Times New Roman"/>
      <w:sz w:val="24"/>
      <w:szCs w:val="24"/>
      <w:lang w:val="vi-VN" w:eastAsia="vi-VN"/>
    </w:rPr>
  </w:style>
  <w:style w:type="character" w:customStyle="1" w:styleId="Bodytext30">
    <w:name w:val="Body text (3)_"/>
    <w:link w:val="Bodytext31"/>
    <w:rsid w:val="00155AF9"/>
    <w:rPr>
      <w:i/>
      <w:iCs/>
      <w:sz w:val="26"/>
      <w:szCs w:val="26"/>
      <w:shd w:val="clear" w:color="auto" w:fill="FFFFFF"/>
    </w:rPr>
  </w:style>
  <w:style w:type="paragraph" w:customStyle="1" w:styleId="Bodytext31">
    <w:name w:val="Body text (3)"/>
    <w:basedOn w:val="Normal"/>
    <w:link w:val="Bodytext30"/>
    <w:rsid w:val="00155AF9"/>
    <w:pPr>
      <w:widowControl w:val="0"/>
      <w:shd w:val="clear" w:color="auto" w:fill="FFFFFF"/>
      <w:spacing w:after="0" w:line="514" w:lineRule="exact"/>
      <w:ind w:hanging="1700"/>
      <w:jc w:val="both"/>
    </w:pPr>
    <w:rPr>
      <w:i/>
      <w:iCs/>
      <w:sz w:val="26"/>
      <w:szCs w:val="26"/>
    </w:rPr>
  </w:style>
  <w:style w:type="paragraph" w:customStyle="1" w:styleId="msonormal0">
    <w:name w:val="msonormal"/>
    <w:basedOn w:val="Normal"/>
    <w:rsid w:val="00155AF9"/>
    <w:pPr>
      <w:spacing w:before="100" w:beforeAutospacing="1" w:after="100" w:afterAutospacing="1" w:line="240" w:lineRule="auto"/>
    </w:pPr>
    <w:rPr>
      <w:rFonts w:eastAsia="Times New Roman" w:cs="Times New Roman"/>
      <w:sz w:val="24"/>
      <w:szCs w:val="24"/>
      <w:lang w:val="vi-VN" w:eastAsia="vi-VN"/>
    </w:rPr>
  </w:style>
  <w:style w:type="paragraph" w:customStyle="1" w:styleId="xl195">
    <w:name w:val="xl195"/>
    <w:basedOn w:val="Normal"/>
    <w:rsid w:val="00155AF9"/>
    <w:pPr>
      <w:pBdr>
        <w:top w:val="single" w:sz="4" w:space="0" w:color="auto"/>
        <w:left w:val="single" w:sz="4" w:space="0" w:color="auto"/>
        <w:bottom w:val="single" w:sz="4" w:space="0" w:color="auto"/>
      </w:pBdr>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196">
    <w:name w:val="xl196"/>
    <w:basedOn w:val="Normal"/>
    <w:rsid w:val="00155AF9"/>
    <w:pPr>
      <w:pBdr>
        <w:top w:val="single" w:sz="4" w:space="0" w:color="auto"/>
        <w:bottom w:val="single" w:sz="4" w:space="0" w:color="auto"/>
      </w:pBdr>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197">
    <w:name w:val="xl197"/>
    <w:basedOn w:val="Normal"/>
    <w:rsid w:val="00155AF9"/>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198">
    <w:name w:val="xl198"/>
    <w:basedOn w:val="Normal"/>
    <w:rsid w:val="00155AF9"/>
    <w:pPr>
      <w:pBdr>
        <w:left w:val="single" w:sz="4" w:space="0" w:color="auto"/>
      </w:pBdr>
      <w:spacing w:before="100" w:beforeAutospacing="1" w:after="100" w:afterAutospacing="1" w:line="240" w:lineRule="auto"/>
      <w:textAlignment w:val="center"/>
    </w:pPr>
    <w:rPr>
      <w:rFonts w:eastAsia="Times New Roman" w:cs="Times New Roman"/>
      <w:b/>
      <w:bCs/>
      <w:color w:val="000000"/>
      <w:sz w:val="24"/>
      <w:szCs w:val="24"/>
      <w:lang w:val="vi-VN" w:eastAsia="vi-VN"/>
    </w:rPr>
  </w:style>
  <w:style w:type="paragraph" w:customStyle="1" w:styleId="xl199">
    <w:name w:val="xl199"/>
    <w:basedOn w:val="Normal"/>
    <w:rsid w:val="00155AF9"/>
    <w:pPr>
      <w:spacing w:before="100" w:beforeAutospacing="1" w:after="100" w:afterAutospacing="1" w:line="240" w:lineRule="auto"/>
      <w:textAlignment w:val="center"/>
    </w:pPr>
    <w:rPr>
      <w:rFonts w:eastAsia="Times New Roman" w:cs="Times New Roman"/>
      <w:b/>
      <w:bCs/>
      <w:color w:val="000000"/>
      <w:sz w:val="24"/>
      <w:szCs w:val="24"/>
      <w:lang w:val="vi-VN" w:eastAsia="vi-VN"/>
    </w:rPr>
  </w:style>
  <w:style w:type="paragraph" w:customStyle="1" w:styleId="xl200">
    <w:name w:val="xl200"/>
    <w:basedOn w:val="Normal"/>
    <w:rsid w:val="00155AF9"/>
    <w:pPr>
      <w:pBdr>
        <w:right w:val="single" w:sz="4" w:space="0" w:color="auto"/>
      </w:pBdr>
      <w:spacing w:before="100" w:beforeAutospacing="1" w:after="100" w:afterAutospacing="1" w:line="240" w:lineRule="auto"/>
      <w:textAlignment w:val="center"/>
    </w:pPr>
    <w:rPr>
      <w:rFonts w:eastAsia="Times New Roman" w:cs="Times New Roman"/>
      <w:b/>
      <w:bCs/>
      <w:color w:val="000000"/>
      <w:sz w:val="24"/>
      <w:szCs w:val="24"/>
      <w:lang w:val="vi-VN" w:eastAsia="vi-VN"/>
    </w:rPr>
  </w:style>
  <w:style w:type="paragraph" w:customStyle="1" w:styleId="xl201">
    <w:name w:val="xl201"/>
    <w:basedOn w:val="Normal"/>
    <w:rsid w:val="00155AF9"/>
    <w:pPr>
      <w:pBdr>
        <w:left w:val="single" w:sz="4" w:space="0" w:color="auto"/>
      </w:pBdr>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202">
    <w:name w:val="xl202"/>
    <w:basedOn w:val="Normal"/>
    <w:rsid w:val="00155AF9"/>
    <w:pPr>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203">
    <w:name w:val="xl203"/>
    <w:basedOn w:val="Normal"/>
    <w:rsid w:val="00155AF9"/>
    <w:pPr>
      <w:pBdr>
        <w:right w:val="single" w:sz="4" w:space="0" w:color="auto"/>
      </w:pBdr>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204">
    <w:name w:val="xl204"/>
    <w:basedOn w:val="Normal"/>
    <w:rsid w:val="00155AF9"/>
    <w:pPr>
      <w:pBdr>
        <w:top w:val="single" w:sz="4" w:space="0" w:color="auto"/>
        <w:left w:val="single" w:sz="4" w:space="0" w:color="auto"/>
        <w:bottom w:val="single" w:sz="4" w:space="0" w:color="auto"/>
      </w:pBdr>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205">
    <w:name w:val="xl205"/>
    <w:basedOn w:val="Normal"/>
    <w:rsid w:val="00155AF9"/>
    <w:pPr>
      <w:pBdr>
        <w:top w:val="single" w:sz="4" w:space="0" w:color="auto"/>
        <w:bottom w:val="single" w:sz="4" w:space="0" w:color="auto"/>
      </w:pBdr>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206">
    <w:name w:val="xl206"/>
    <w:basedOn w:val="Normal"/>
    <w:rsid w:val="00155AF9"/>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207">
    <w:name w:val="xl207"/>
    <w:basedOn w:val="Normal"/>
    <w:rsid w:val="00155AF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color w:val="000000"/>
      <w:sz w:val="24"/>
      <w:szCs w:val="24"/>
      <w:lang w:val="vi-VN" w:eastAsia="vi-VN"/>
    </w:rPr>
  </w:style>
  <w:style w:type="paragraph" w:customStyle="1" w:styleId="xl208">
    <w:name w:val="xl208"/>
    <w:basedOn w:val="Normal"/>
    <w:rsid w:val="00155AF9"/>
    <w:pPr>
      <w:pBdr>
        <w:top w:val="single" w:sz="4" w:space="0" w:color="auto"/>
        <w:left w:val="single" w:sz="4" w:space="0" w:color="auto"/>
      </w:pBdr>
      <w:spacing w:before="100" w:beforeAutospacing="1" w:after="100" w:afterAutospacing="1" w:line="240" w:lineRule="auto"/>
      <w:jc w:val="center"/>
      <w:textAlignment w:val="center"/>
    </w:pPr>
    <w:rPr>
      <w:rFonts w:eastAsia="Times New Roman" w:cs="Times New Roman"/>
      <w:b/>
      <w:bCs/>
      <w:sz w:val="24"/>
      <w:szCs w:val="24"/>
      <w:lang w:val="vi-VN" w:eastAsia="vi-VN"/>
    </w:rPr>
  </w:style>
  <w:style w:type="paragraph" w:customStyle="1" w:styleId="xl209">
    <w:name w:val="xl209"/>
    <w:basedOn w:val="Normal"/>
    <w:rsid w:val="00155AF9"/>
    <w:pPr>
      <w:pBdr>
        <w:top w:val="single" w:sz="4" w:space="0" w:color="auto"/>
      </w:pBdr>
      <w:spacing w:before="100" w:beforeAutospacing="1" w:after="100" w:afterAutospacing="1" w:line="240" w:lineRule="auto"/>
      <w:jc w:val="center"/>
      <w:textAlignment w:val="center"/>
    </w:pPr>
    <w:rPr>
      <w:rFonts w:eastAsia="Times New Roman" w:cs="Times New Roman"/>
      <w:b/>
      <w:bCs/>
      <w:sz w:val="24"/>
      <w:szCs w:val="24"/>
      <w:lang w:val="vi-VN" w:eastAsia="vi-VN"/>
    </w:rPr>
  </w:style>
  <w:style w:type="paragraph" w:customStyle="1" w:styleId="xl210">
    <w:name w:val="xl210"/>
    <w:basedOn w:val="Normal"/>
    <w:rsid w:val="00155AF9"/>
    <w:pPr>
      <w:pBdr>
        <w:top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4"/>
      <w:szCs w:val="24"/>
      <w:lang w:val="vi-VN" w:eastAsia="vi-VN"/>
    </w:rPr>
  </w:style>
  <w:style w:type="paragraph" w:customStyle="1" w:styleId="xl211">
    <w:name w:val="xl211"/>
    <w:basedOn w:val="Normal"/>
    <w:rsid w:val="00155AF9"/>
    <w:pPr>
      <w:pBdr>
        <w:left w:val="single" w:sz="4" w:space="0" w:color="auto"/>
      </w:pBdr>
      <w:shd w:val="clear" w:color="000000" w:fill="FFFFFF"/>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212">
    <w:name w:val="xl212"/>
    <w:basedOn w:val="Normal"/>
    <w:rsid w:val="00155AF9"/>
    <w:pPr>
      <w:shd w:val="clear" w:color="000000" w:fill="FFFFFF"/>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213">
    <w:name w:val="xl213"/>
    <w:basedOn w:val="Normal"/>
    <w:rsid w:val="00155AF9"/>
    <w:pPr>
      <w:pBdr>
        <w:right w:val="single" w:sz="4" w:space="0" w:color="auto"/>
      </w:pBdr>
      <w:shd w:val="clear" w:color="000000" w:fill="FFFFFF"/>
      <w:spacing w:before="100" w:beforeAutospacing="1" w:after="100" w:afterAutospacing="1" w:line="240" w:lineRule="auto"/>
      <w:textAlignment w:val="center"/>
    </w:pPr>
    <w:rPr>
      <w:rFonts w:eastAsia="Times New Roman" w:cs="Times New Roman"/>
      <w:b/>
      <w:bCs/>
      <w:sz w:val="24"/>
      <w:szCs w:val="24"/>
      <w:lang w:val="vi-VN" w:eastAsia="vi-VN"/>
    </w:rPr>
  </w:style>
  <w:style w:type="paragraph" w:customStyle="1" w:styleId="xl214">
    <w:name w:val="xl214"/>
    <w:basedOn w:val="Normal"/>
    <w:rsid w:val="00155AF9"/>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sz w:val="20"/>
      <w:szCs w:val="20"/>
      <w:lang w:val="vi-VN" w:eastAsia="vi-VN"/>
    </w:rPr>
  </w:style>
  <w:style w:type="paragraph" w:customStyle="1" w:styleId="xl215">
    <w:name w:val="xl215"/>
    <w:basedOn w:val="Normal"/>
    <w:rsid w:val="00155AF9"/>
    <w:pPr>
      <w:pBdr>
        <w:top w:val="single" w:sz="4" w:space="0" w:color="auto"/>
        <w:left w:val="single" w:sz="4" w:space="0" w:color="auto"/>
        <w:bottom w:val="single" w:sz="4" w:space="0" w:color="auto"/>
      </w:pBdr>
      <w:spacing w:before="100" w:beforeAutospacing="1" w:after="100" w:afterAutospacing="1" w:line="240" w:lineRule="auto"/>
      <w:textAlignment w:val="center"/>
    </w:pPr>
    <w:rPr>
      <w:rFonts w:eastAsia="Times New Roman" w:cs="Times New Roman"/>
      <w:b/>
      <w:bCs/>
      <w:sz w:val="20"/>
      <w:szCs w:val="20"/>
      <w:lang w:val="vi-VN" w:eastAsia="vi-VN"/>
    </w:rPr>
  </w:style>
  <w:style w:type="paragraph" w:customStyle="1" w:styleId="xl216">
    <w:name w:val="xl216"/>
    <w:basedOn w:val="Normal"/>
    <w:rsid w:val="00155AF9"/>
    <w:pPr>
      <w:pBdr>
        <w:top w:val="single" w:sz="4" w:space="0" w:color="auto"/>
        <w:bottom w:val="single" w:sz="4" w:space="0" w:color="auto"/>
      </w:pBdr>
      <w:spacing w:before="100" w:beforeAutospacing="1" w:after="100" w:afterAutospacing="1" w:line="240" w:lineRule="auto"/>
      <w:textAlignment w:val="center"/>
    </w:pPr>
    <w:rPr>
      <w:rFonts w:eastAsia="Times New Roman" w:cs="Times New Roman"/>
      <w:b/>
      <w:bCs/>
      <w:sz w:val="20"/>
      <w:szCs w:val="20"/>
      <w:lang w:val="vi-VN" w:eastAsia="vi-VN"/>
    </w:rPr>
  </w:style>
  <w:style w:type="paragraph" w:customStyle="1" w:styleId="xl217">
    <w:name w:val="xl217"/>
    <w:basedOn w:val="Normal"/>
    <w:rsid w:val="00155AF9"/>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sz w:val="20"/>
      <w:szCs w:val="20"/>
      <w:lang w:val="vi-VN" w:eastAsia="vi-VN"/>
    </w:rPr>
  </w:style>
  <w:style w:type="paragraph" w:customStyle="1" w:styleId="xl218">
    <w:name w:val="xl218"/>
    <w:basedOn w:val="Normal"/>
    <w:rsid w:val="00155AF9"/>
    <w:pPr>
      <w:pBdr>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0"/>
      <w:szCs w:val="20"/>
      <w:lang w:val="vi-VN" w:eastAsia="vi-VN"/>
    </w:rPr>
  </w:style>
  <w:style w:type="paragraph" w:customStyle="1" w:styleId="xl219">
    <w:name w:val="xl219"/>
    <w:basedOn w:val="Normal"/>
    <w:rsid w:val="00155AF9"/>
    <w:pPr>
      <w:pBdr>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0"/>
      <w:szCs w:val="20"/>
      <w:lang w:val="vi-VN" w:eastAsia="vi-VN"/>
    </w:rPr>
  </w:style>
  <w:style w:type="paragraph" w:customStyle="1" w:styleId="xl220">
    <w:name w:val="xl220"/>
    <w:basedOn w:val="Normal"/>
    <w:rsid w:val="00155AF9"/>
    <w:pPr>
      <w:pBdr>
        <w:top w:val="single" w:sz="4" w:space="0" w:color="auto"/>
        <w:left w:val="single" w:sz="4" w:space="0" w:color="auto"/>
      </w:pBdr>
      <w:spacing w:before="100" w:beforeAutospacing="1" w:after="100" w:afterAutospacing="1" w:line="240" w:lineRule="auto"/>
      <w:jc w:val="center"/>
      <w:textAlignment w:val="center"/>
    </w:pPr>
    <w:rPr>
      <w:rFonts w:eastAsia="Times New Roman" w:cs="Times New Roman"/>
      <w:b/>
      <w:bCs/>
      <w:sz w:val="20"/>
      <w:szCs w:val="20"/>
      <w:lang w:val="vi-VN" w:eastAsia="vi-VN"/>
    </w:rPr>
  </w:style>
  <w:style w:type="paragraph" w:customStyle="1" w:styleId="xl221">
    <w:name w:val="xl221"/>
    <w:basedOn w:val="Normal"/>
    <w:rsid w:val="00155AF9"/>
    <w:pPr>
      <w:pBdr>
        <w:top w:val="single" w:sz="4" w:space="0" w:color="auto"/>
      </w:pBdr>
      <w:spacing w:before="100" w:beforeAutospacing="1" w:after="100" w:afterAutospacing="1" w:line="240" w:lineRule="auto"/>
      <w:jc w:val="center"/>
      <w:textAlignment w:val="center"/>
    </w:pPr>
    <w:rPr>
      <w:rFonts w:eastAsia="Times New Roman" w:cs="Times New Roman"/>
      <w:b/>
      <w:bCs/>
      <w:sz w:val="20"/>
      <w:szCs w:val="20"/>
      <w:lang w:val="vi-VN" w:eastAsia="vi-VN"/>
    </w:rPr>
  </w:style>
  <w:style w:type="paragraph" w:customStyle="1" w:styleId="xl222">
    <w:name w:val="xl222"/>
    <w:basedOn w:val="Normal"/>
    <w:rsid w:val="00155AF9"/>
    <w:pPr>
      <w:pBdr>
        <w:top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0"/>
      <w:szCs w:val="20"/>
      <w:lang w:val="vi-VN" w:eastAsia="vi-VN"/>
    </w:rPr>
  </w:style>
  <w:style w:type="paragraph" w:customStyle="1" w:styleId="xl223">
    <w:name w:val="xl223"/>
    <w:basedOn w:val="Normal"/>
    <w:rsid w:val="00155AF9"/>
    <w:pPr>
      <w:pBdr>
        <w:left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 w:val="20"/>
      <w:szCs w:val="20"/>
      <w:lang w:val="vi-VN" w:eastAsia="vi-VN"/>
    </w:rPr>
  </w:style>
  <w:style w:type="paragraph" w:customStyle="1" w:styleId="xl224">
    <w:name w:val="xl224"/>
    <w:basedOn w:val="Normal"/>
    <w:rsid w:val="00155AF9"/>
    <w:pPr>
      <w:pBdr>
        <w:bottom w:val="single" w:sz="4" w:space="0" w:color="auto"/>
      </w:pBdr>
      <w:spacing w:before="100" w:beforeAutospacing="1" w:after="100" w:afterAutospacing="1" w:line="240" w:lineRule="auto"/>
      <w:jc w:val="center"/>
      <w:textAlignment w:val="center"/>
    </w:pPr>
    <w:rPr>
      <w:rFonts w:eastAsia="Times New Roman" w:cs="Times New Roman"/>
      <w:b/>
      <w:bCs/>
      <w:sz w:val="20"/>
      <w:szCs w:val="20"/>
      <w:lang w:val="vi-VN" w:eastAsia="vi-VN"/>
    </w:rPr>
  </w:style>
  <w:style w:type="paragraph" w:customStyle="1" w:styleId="xl225">
    <w:name w:val="xl225"/>
    <w:basedOn w:val="Normal"/>
    <w:rsid w:val="00155AF9"/>
    <w:pPr>
      <w:pBdr>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0"/>
      <w:szCs w:val="20"/>
      <w:lang w:val="vi-VN" w:eastAsia="vi-VN"/>
    </w:rPr>
  </w:style>
  <w:style w:type="paragraph" w:customStyle="1" w:styleId="xl226">
    <w:name w:val="xl226"/>
    <w:basedOn w:val="Normal"/>
    <w:rsid w:val="00155AF9"/>
    <w:pPr>
      <w:pBdr>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20"/>
      <w:szCs w:val="20"/>
      <w:lang w:val="vi-VN" w:eastAsia="vi-VN"/>
    </w:rPr>
  </w:style>
  <w:style w:type="paragraph" w:customStyle="1" w:styleId="BodyText23">
    <w:name w:val="Body Text2"/>
    <w:basedOn w:val="Normal"/>
    <w:rsid w:val="00FF57DC"/>
    <w:pPr>
      <w:widowControl w:val="0"/>
      <w:shd w:val="clear" w:color="auto" w:fill="FFFFFF"/>
      <w:spacing w:after="0" w:line="451" w:lineRule="exact"/>
      <w:jc w:val="center"/>
    </w:pPr>
    <w:rPr>
      <w:rFonts w:eastAsia="Times New Roman" w:cs="Times New Roman"/>
      <w:sz w:val="25"/>
      <w:szCs w:val="25"/>
    </w:rPr>
  </w:style>
  <w:style w:type="character" w:customStyle="1" w:styleId="Heading20">
    <w:name w:val="Heading #2_"/>
    <w:basedOn w:val="DefaultParagraphFont"/>
    <w:link w:val="Heading21"/>
    <w:locked/>
    <w:rsid w:val="00FF57DC"/>
    <w:rPr>
      <w:rFonts w:eastAsia="Times New Roman" w:cs="Times New Roman"/>
      <w:sz w:val="25"/>
      <w:szCs w:val="25"/>
      <w:shd w:val="clear" w:color="auto" w:fill="FFFFFF"/>
    </w:rPr>
  </w:style>
  <w:style w:type="paragraph" w:customStyle="1" w:styleId="Heading21">
    <w:name w:val="Heading #2"/>
    <w:basedOn w:val="Normal"/>
    <w:link w:val="Heading20"/>
    <w:rsid w:val="00FF57DC"/>
    <w:pPr>
      <w:widowControl w:val="0"/>
      <w:shd w:val="clear" w:color="auto" w:fill="FFFFFF"/>
      <w:spacing w:after="0" w:line="446" w:lineRule="exact"/>
      <w:jc w:val="both"/>
      <w:outlineLvl w:val="1"/>
    </w:pPr>
    <w:rPr>
      <w:rFonts w:eastAsia="Times New Roman" w:cs="Times New Roman"/>
      <w:sz w:val="25"/>
      <w:szCs w:val="25"/>
    </w:rPr>
  </w:style>
  <w:style w:type="character" w:customStyle="1" w:styleId="text-group">
    <w:name w:val="text-group"/>
    <w:basedOn w:val="DefaultParagraphFont"/>
    <w:rsid w:val="00FF57DC"/>
  </w:style>
  <w:style w:type="character" w:customStyle="1" w:styleId="color-888">
    <w:name w:val="color-888"/>
    <w:basedOn w:val="DefaultParagraphFont"/>
    <w:rsid w:val="00FF57DC"/>
  </w:style>
  <w:style w:type="character" w:customStyle="1" w:styleId="isbn-divider">
    <w:name w:val="isbn-divider"/>
    <w:basedOn w:val="DefaultParagraphFont"/>
    <w:rsid w:val="00FF57DC"/>
  </w:style>
  <w:style w:type="character" w:customStyle="1" w:styleId="storyheadline">
    <w:name w:val="story_headline"/>
    <w:basedOn w:val="DefaultParagraphFont"/>
    <w:rsid w:val="00FF57DC"/>
  </w:style>
  <w:style w:type="character" w:customStyle="1" w:styleId="c1">
    <w:name w:val="c1"/>
    <w:basedOn w:val="DefaultParagraphFont"/>
    <w:rsid w:val="00FF57DC"/>
  </w:style>
  <w:style w:type="character" w:customStyle="1" w:styleId="3XTChar">
    <w:name w:val="3XT Char"/>
    <w:link w:val="3XT"/>
    <w:semiHidden/>
    <w:locked/>
    <w:rsid w:val="00FF57DC"/>
    <w:rPr>
      <w:rFonts w:ascii="Calibri" w:eastAsia="Calibri" w:hAnsi="Calibri"/>
      <w:b/>
      <w:bCs/>
      <w:i/>
      <w:sz w:val="26"/>
      <w:szCs w:val="26"/>
      <w:lang w:val="da-DK"/>
    </w:rPr>
  </w:style>
  <w:style w:type="paragraph" w:customStyle="1" w:styleId="3XT">
    <w:name w:val="3XT"/>
    <w:basedOn w:val="Heading4"/>
    <w:link w:val="3XTChar"/>
    <w:semiHidden/>
    <w:rsid w:val="00FF57DC"/>
    <w:pPr>
      <w:widowControl/>
      <w:numPr>
        <w:ilvl w:val="0"/>
        <w:numId w:val="0"/>
      </w:numPr>
      <w:spacing w:before="0" w:after="0" w:line="360" w:lineRule="auto"/>
    </w:pPr>
    <w:rPr>
      <w:rFonts w:ascii="Calibri" w:eastAsia="Calibri" w:hAnsi="Calibri" w:cstheme="minorBidi"/>
      <w:bCs/>
      <w:i/>
      <w:sz w:val="26"/>
      <w:szCs w:val="26"/>
      <w:lang w:val="da-DK"/>
    </w:rPr>
  </w:style>
  <w:style w:type="character" w:customStyle="1" w:styleId="gd">
    <w:name w:val="gd"/>
    <w:basedOn w:val="DefaultParagraphFont"/>
    <w:rsid w:val="00FF57DC"/>
  </w:style>
  <w:style w:type="character" w:customStyle="1" w:styleId="go">
    <w:name w:val="go"/>
    <w:basedOn w:val="DefaultParagraphFont"/>
    <w:rsid w:val="00FF57DC"/>
  </w:style>
  <w:style w:type="character" w:customStyle="1" w:styleId="authorname">
    <w:name w:val="author__name"/>
    <w:basedOn w:val="DefaultParagraphFont"/>
    <w:rsid w:val="00FF57DC"/>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uiPriority w:val="99"/>
    <w:qFormat/>
    <w:rsid w:val="007A38D4"/>
    <w:pPr>
      <w:spacing w:before="100" w:after="0" w:line="240" w:lineRule="exact"/>
    </w:pPr>
    <w:rPr>
      <w:vertAlign w:val="superscript"/>
    </w:rPr>
  </w:style>
  <w:style w:type="character" w:customStyle="1" w:styleId="utranghocchntrang4">
    <w:name w:val="Đầu trang hoặc chân trang (4)"/>
    <w:rsid w:val="008A5251"/>
    <w:rPr>
      <w:rFonts w:ascii="Times New Roman" w:eastAsia="Times New Roman" w:hAnsi="Times New Roman" w:cs="Times New Roman"/>
      <w:b w:val="0"/>
      <w:bCs w:val="0"/>
      <w:i w:val="0"/>
      <w:iCs w:val="0"/>
      <w:smallCaps w:val="0"/>
      <w:strike w:val="0"/>
      <w:color w:val="000000"/>
      <w:spacing w:val="0"/>
      <w:w w:val="100"/>
      <w:position w:val="0"/>
      <w:sz w:val="26"/>
      <w:szCs w:val="26"/>
      <w:u w:val="none"/>
      <w:lang w:val="vi-VN" w:eastAsia="vi-VN" w:bidi="vi-VN"/>
    </w:rPr>
  </w:style>
  <w:style w:type="paragraph" w:customStyle="1" w:styleId="Bodytext210">
    <w:name w:val="Body text (2)1"/>
    <w:basedOn w:val="Normal"/>
    <w:uiPriority w:val="99"/>
    <w:rsid w:val="008A5251"/>
    <w:pPr>
      <w:widowControl w:val="0"/>
      <w:shd w:val="clear" w:color="auto" w:fill="FFFFFF"/>
      <w:spacing w:before="240" w:after="120" w:line="322" w:lineRule="exact"/>
      <w:ind w:hanging="360"/>
      <w:jc w:val="both"/>
    </w:pPr>
    <w:rPr>
      <w:rFonts w:asciiTheme="minorHAnsi" w:eastAsiaTheme="minorHAnsi" w:hAnsiTheme="minorHAnsi"/>
      <w:sz w:val="26"/>
      <w:szCs w:val="26"/>
    </w:rPr>
  </w:style>
  <w:style w:type="paragraph" w:styleId="BodyTextFirstIndent2">
    <w:name w:val="Body Text First Indent 2"/>
    <w:basedOn w:val="BodyTextIndent"/>
    <w:link w:val="BodyTextFirstIndent2Char"/>
    <w:rsid w:val="008A5251"/>
    <w:pPr>
      <w:widowControl w:val="0"/>
      <w:spacing w:after="120"/>
      <w:ind w:left="360" w:firstLine="210"/>
    </w:pPr>
    <w:rPr>
      <w:rFonts w:ascii="Calibri" w:eastAsia="Calibri" w:hAnsi="Calibri"/>
      <w:sz w:val="20"/>
      <w:lang w:val="x-none" w:eastAsia="x-none"/>
    </w:rPr>
  </w:style>
  <w:style w:type="character" w:customStyle="1" w:styleId="BodyTextFirstIndent2Char">
    <w:name w:val="Body Text First Indent 2 Char"/>
    <w:basedOn w:val="BodyTextIndentChar"/>
    <w:link w:val="BodyTextFirstIndent2"/>
    <w:rsid w:val="008A5251"/>
    <w:rPr>
      <w:rFonts w:ascii="Calibri" w:eastAsia="Calibri" w:hAnsi="Calibri" w:cs="Times New Roman"/>
      <w:sz w:val="20"/>
      <w:szCs w:val="20"/>
      <w:lang w:val="x-none" w:eastAsia="x-none"/>
    </w:rPr>
  </w:style>
  <w:style w:type="paragraph" w:customStyle="1" w:styleId="Char1">
    <w:name w:val="Char1"/>
    <w:basedOn w:val="Normal"/>
    <w:autoRedefine/>
    <w:rsid w:val="008A5251"/>
    <w:pPr>
      <w:pageBreakBefore/>
      <w:tabs>
        <w:tab w:val="left" w:pos="850"/>
        <w:tab w:val="left" w:pos="1191"/>
        <w:tab w:val="left" w:pos="1531"/>
      </w:tabs>
      <w:spacing w:after="120" w:line="240" w:lineRule="auto"/>
      <w:jc w:val="center"/>
    </w:pPr>
    <w:rPr>
      <w:rFonts w:ascii="Tahoma" w:eastAsia="Times New Roman" w:hAnsi="Tahoma" w:cs="Tahoma"/>
      <w:bCs/>
      <w:iCs/>
      <w:color w:val="FFFFFF"/>
      <w:spacing w:val="20"/>
      <w:sz w:val="22"/>
      <w:lang w:val="en-GB" w:eastAsia="zh-CN"/>
    </w:rPr>
  </w:style>
  <w:style w:type="paragraph" w:customStyle="1" w:styleId="td3">
    <w:name w:val="td3"/>
    <w:basedOn w:val="Normal"/>
    <w:rsid w:val="008A5251"/>
    <w:pPr>
      <w:overflowPunct w:val="0"/>
      <w:autoSpaceDE w:val="0"/>
      <w:autoSpaceDN w:val="0"/>
      <w:adjustRightInd w:val="0"/>
      <w:spacing w:before="120" w:after="0" w:line="360" w:lineRule="auto"/>
      <w:jc w:val="both"/>
      <w:textAlignment w:val="baseline"/>
    </w:pPr>
    <w:rPr>
      <w:rFonts w:ascii=".VnTime" w:eastAsia="Times New Roman" w:hAnsi=".VnTime" w:cs="Times New Roman"/>
      <w:b/>
      <w:i/>
      <w:sz w:val="26"/>
      <w:szCs w:val="20"/>
    </w:rPr>
  </w:style>
  <w:style w:type="character" w:customStyle="1" w:styleId="Vnbnnidung">
    <w:name w:val="Văn bản nội dung_"/>
    <w:link w:val="Vnbnnidung0"/>
    <w:locked/>
    <w:rsid w:val="008A5251"/>
    <w:rPr>
      <w:sz w:val="21"/>
      <w:szCs w:val="21"/>
      <w:shd w:val="clear" w:color="auto" w:fill="FFFFFF"/>
    </w:rPr>
  </w:style>
  <w:style w:type="paragraph" w:customStyle="1" w:styleId="Vnbnnidung0">
    <w:name w:val="Văn bản nội dung"/>
    <w:basedOn w:val="Normal"/>
    <w:link w:val="Vnbnnidung"/>
    <w:rsid w:val="008A5251"/>
    <w:pPr>
      <w:widowControl w:val="0"/>
      <w:shd w:val="clear" w:color="auto" w:fill="FFFFFF"/>
      <w:spacing w:before="540" w:after="60" w:line="385" w:lineRule="exact"/>
    </w:pPr>
    <w:rPr>
      <w:sz w:val="21"/>
      <w:szCs w:val="21"/>
    </w:rPr>
  </w:style>
  <w:style w:type="character" w:customStyle="1" w:styleId="Bodytext8">
    <w:name w:val="Body text (8)"/>
    <w:rsid w:val="008A5251"/>
    <w:rPr>
      <w:rFonts w:ascii="Times New Roman" w:eastAsia="Times New Roman" w:hAnsi="Times New Roman" w:cs="Times New Roman"/>
      <w:b/>
      <w:bCs/>
      <w:i/>
      <w:iCs/>
      <w:smallCaps w:val="0"/>
      <w:strike w:val="0"/>
      <w:color w:val="000000"/>
      <w:spacing w:val="0"/>
      <w:w w:val="100"/>
      <w:position w:val="0"/>
      <w:sz w:val="26"/>
      <w:szCs w:val="26"/>
      <w:u w:val="none"/>
      <w:lang w:val="vi-VN" w:eastAsia="vi-VN" w:bidi="vi-VN"/>
    </w:rPr>
  </w:style>
  <w:style w:type="character" w:customStyle="1" w:styleId="Tablecaption">
    <w:name w:val="Table caption"/>
    <w:rsid w:val="008A5251"/>
    <w:rPr>
      <w:rFonts w:ascii="Times New Roman" w:eastAsia="Times New Roman" w:hAnsi="Times New Roman" w:cs="Times New Roman"/>
      <w:b/>
      <w:bCs/>
      <w:i w:val="0"/>
      <w:iCs w:val="0"/>
      <w:smallCaps w:val="0"/>
      <w:strike w:val="0"/>
      <w:color w:val="000000"/>
      <w:spacing w:val="0"/>
      <w:w w:val="100"/>
      <w:position w:val="0"/>
      <w:sz w:val="26"/>
      <w:szCs w:val="26"/>
      <w:u w:val="none"/>
      <w:lang w:val="vi-VN" w:eastAsia="vi-VN" w:bidi="vi-VN"/>
    </w:rPr>
  </w:style>
  <w:style w:type="character" w:customStyle="1" w:styleId="Headerorfooter">
    <w:name w:val="Header or footer"/>
    <w:rsid w:val="008A5251"/>
    <w:rPr>
      <w:rFonts w:ascii="Times New Roman" w:eastAsia="Times New Roman" w:hAnsi="Times New Roman" w:cs="Times New Roman"/>
      <w:b w:val="0"/>
      <w:bCs w:val="0"/>
      <w:i w:val="0"/>
      <w:iCs w:val="0"/>
      <w:smallCaps w:val="0"/>
      <w:strike w:val="0"/>
      <w:color w:val="000000"/>
      <w:spacing w:val="0"/>
      <w:w w:val="100"/>
      <w:position w:val="0"/>
      <w:sz w:val="22"/>
      <w:szCs w:val="22"/>
      <w:u w:val="none"/>
      <w:lang w:val="vi-VN" w:eastAsia="vi-VN" w:bidi="vi-VN"/>
    </w:rPr>
  </w:style>
  <w:style w:type="character" w:customStyle="1" w:styleId="Tablecaption4">
    <w:name w:val="Table caption (4)"/>
    <w:rsid w:val="008A5251"/>
    <w:rPr>
      <w:rFonts w:ascii="Times New Roman" w:eastAsia="Times New Roman" w:hAnsi="Times New Roman" w:cs="Times New Roman"/>
      <w:b w:val="0"/>
      <w:bCs w:val="0"/>
      <w:i w:val="0"/>
      <w:iCs w:val="0"/>
      <w:smallCaps w:val="0"/>
      <w:strike w:val="0"/>
      <w:color w:val="000000"/>
      <w:spacing w:val="0"/>
      <w:w w:val="100"/>
      <w:position w:val="0"/>
      <w:sz w:val="26"/>
      <w:szCs w:val="26"/>
      <w:u w:val="none"/>
      <w:lang w:val="vi-VN" w:eastAsia="vi-VN" w:bidi="vi-VN"/>
    </w:rPr>
  </w:style>
  <w:style w:type="character" w:customStyle="1" w:styleId="mainnews">
    <w:name w:val="mainnews"/>
    <w:basedOn w:val="DefaultParagraphFont"/>
    <w:uiPriority w:val="99"/>
    <w:rsid w:val="008A5251"/>
  </w:style>
  <w:style w:type="character" w:styleId="IntenseEmphasis">
    <w:name w:val="Intense Emphasis"/>
    <w:uiPriority w:val="21"/>
    <w:qFormat/>
    <w:rsid w:val="008A5251"/>
    <w:rPr>
      <w:i/>
      <w:iCs/>
      <w:color w:val="4F81BD"/>
    </w:rPr>
  </w:style>
  <w:style w:type="character" w:customStyle="1" w:styleId="THChar">
    <w:name w:val="ĐỒ THỊ Char"/>
    <w:link w:val="TH"/>
    <w:rsid w:val="008A5251"/>
    <w:rPr>
      <w:rFonts w:ascii="Times New Roman Bold" w:eastAsia="Calibri" w:hAnsi="Times New Roman Bold" w:cs="Times New Roman"/>
      <w:b/>
      <w:spacing w:val="-22"/>
      <w:sz w:val="28"/>
      <w:szCs w:val="28"/>
    </w:rPr>
  </w:style>
  <w:style w:type="character" w:customStyle="1" w:styleId="nn-time-post">
    <w:name w:val="nn-time-post"/>
    <w:basedOn w:val="DefaultParagraphFont"/>
    <w:rsid w:val="008A5251"/>
  </w:style>
  <w:style w:type="character" w:customStyle="1" w:styleId="a0">
    <w:name w:val="a"/>
    <w:basedOn w:val="DefaultParagraphFont"/>
    <w:rsid w:val="008A5251"/>
  </w:style>
  <w:style w:type="character" w:customStyle="1" w:styleId="l6">
    <w:name w:val="l6"/>
    <w:basedOn w:val="DefaultParagraphFont"/>
    <w:rsid w:val="008A5251"/>
  </w:style>
  <w:style w:type="character" w:customStyle="1" w:styleId="l7">
    <w:name w:val="l7"/>
    <w:basedOn w:val="DefaultParagraphFont"/>
    <w:rsid w:val="008A5251"/>
  </w:style>
  <w:style w:type="paragraph" w:styleId="ListNumber">
    <w:name w:val="List Number"/>
    <w:basedOn w:val="Normal"/>
    <w:rsid w:val="008A5251"/>
    <w:pPr>
      <w:numPr>
        <w:numId w:val="15"/>
      </w:numPr>
      <w:spacing w:before="120" w:after="120" w:line="240" w:lineRule="auto"/>
    </w:pPr>
    <w:rPr>
      <w:rFonts w:ascii="VNI-Times" w:eastAsia="Times New Roman" w:hAnsi="VNI-Times" w:cs="Times New Roman"/>
      <w:caps/>
      <w:sz w:val="24"/>
      <w:szCs w:val="20"/>
    </w:rPr>
  </w:style>
  <w:style w:type="paragraph" w:customStyle="1" w:styleId="CharChar1CharCharChar1Char">
    <w:name w:val="Char Char1 Char Char Char1 Char"/>
    <w:basedOn w:val="Normal"/>
    <w:rsid w:val="008A5251"/>
    <w:pPr>
      <w:widowControl w:val="0"/>
      <w:adjustRightInd w:val="0"/>
      <w:spacing w:line="240" w:lineRule="exact"/>
      <w:jc w:val="both"/>
    </w:pPr>
    <w:rPr>
      <w:rFonts w:eastAsia="Times New Roman" w:cs="Times New Roman"/>
      <w:sz w:val="20"/>
      <w:szCs w:val="20"/>
      <w:lang w:val="de-CH"/>
    </w:rPr>
  </w:style>
  <w:style w:type="character" w:customStyle="1" w:styleId="WW8Num2z0">
    <w:name w:val="WW8Num2z0"/>
    <w:uiPriority w:val="99"/>
    <w:rsid w:val="008A5251"/>
    <w:rPr>
      <w:rFonts w:ascii="Symbol" w:hAnsi="Symbol"/>
      <w:sz w:val="28"/>
    </w:rPr>
  </w:style>
  <w:style w:type="character" w:customStyle="1" w:styleId="WW8Num2z1">
    <w:name w:val="WW8Num2z1"/>
    <w:uiPriority w:val="99"/>
    <w:rsid w:val="008A5251"/>
    <w:rPr>
      <w:rFonts w:ascii="Courier New" w:hAnsi="Courier New"/>
    </w:rPr>
  </w:style>
  <w:style w:type="character" w:customStyle="1" w:styleId="WW8Num2z2">
    <w:name w:val="WW8Num2z2"/>
    <w:uiPriority w:val="99"/>
    <w:rsid w:val="008A5251"/>
    <w:rPr>
      <w:rFonts w:ascii="Wingdings" w:hAnsi="Wingdings"/>
    </w:rPr>
  </w:style>
  <w:style w:type="character" w:customStyle="1" w:styleId="WW8Num2z3">
    <w:name w:val="WW8Num2z3"/>
    <w:uiPriority w:val="99"/>
    <w:rsid w:val="008A5251"/>
    <w:rPr>
      <w:rFonts w:ascii="Symbol" w:hAnsi="Symbol"/>
    </w:rPr>
  </w:style>
  <w:style w:type="character" w:customStyle="1" w:styleId="WW8Num2z4">
    <w:name w:val="WW8Num2z4"/>
    <w:uiPriority w:val="99"/>
    <w:rsid w:val="008A5251"/>
    <w:rPr>
      <w:rFonts w:ascii="Times New Roman" w:hAnsi="Times New Roman"/>
    </w:rPr>
  </w:style>
  <w:style w:type="character" w:customStyle="1" w:styleId="WW8Num2z5">
    <w:name w:val="WW8Num2z5"/>
    <w:uiPriority w:val="99"/>
    <w:rsid w:val="008A5251"/>
    <w:rPr>
      <w:rFonts w:ascii="MS Mincho" w:eastAsia="MS Mincho"/>
    </w:rPr>
  </w:style>
  <w:style w:type="character" w:customStyle="1" w:styleId="WW8Num3z0">
    <w:name w:val="WW8Num3z0"/>
    <w:uiPriority w:val="99"/>
    <w:rsid w:val="008A5251"/>
    <w:rPr>
      <w:rFonts w:ascii="Symbol" w:hAnsi="Symbol"/>
    </w:rPr>
  </w:style>
  <w:style w:type="character" w:customStyle="1" w:styleId="Absatz-Standardschriftart">
    <w:name w:val="Absatz-Standardschriftart"/>
    <w:uiPriority w:val="99"/>
    <w:rsid w:val="008A5251"/>
  </w:style>
  <w:style w:type="character" w:customStyle="1" w:styleId="WW-Absatz-Standardschriftart">
    <w:name w:val="WW-Absatz-Standardschriftart"/>
    <w:uiPriority w:val="99"/>
    <w:rsid w:val="008A5251"/>
  </w:style>
  <w:style w:type="character" w:customStyle="1" w:styleId="WW-Absatz-Standardschriftart1">
    <w:name w:val="WW-Absatz-Standardschriftart1"/>
    <w:uiPriority w:val="99"/>
    <w:rsid w:val="008A5251"/>
  </w:style>
  <w:style w:type="character" w:customStyle="1" w:styleId="WW8Num5z0">
    <w:name w:val="WW8Num5z0"/>
    <w:uiPriority w:val="99"/>
    <w:rsid w:val="008A5251"/>
    <w:rPr>
      <w:rFonts w:ascii="Symbol" w:hAnsi="Symbol"/>
    </w:rPr>
  </w:style>
  <w:style w:type="character" w:customStyle="1" w:styleId="WW8Num6z0">
    <w:name w:val="WW8Num6z0"/>
    <w:uiPriority w:val="99"/>
    <w:rsid w:val="008A5251"/>
    <w:rPr>
      <w:rFonts w:ascii="Symbol" w:hAnsi="Symbol"/>
      <w:sz w:val="20"/>
    </w:rPr>
  </w:style>
  <w:style w:type="character" w:customStyle="1" w:styleId="WW8Num7z0">
    <w:name w:val="WW8Num7z0"/>
    <w:uiPriority w:val="99"/>
    <w:rsid w:val="008A5251"/>
    <w:rPr>
      <w:rFonts w:ascii="Symbol" w:hAnsi="Symbol"/>
    </w:rPr>
  </w:style>
  <w:style w:type="character" w:customStyle="1" w:styleId="WW8Num8z0">
    <w:name w:val="WW8Num8z0"/>
    <w:uiPriority w:val="99"/>
    <w:rsid w:val="008A5251"/>
    <w:rPr>
      <w:rFonts w:ascii="Symbol" w:hAnsi="Symbol"/>
    </w:rPr>
  </w:style>
  <w:style w:type="character" w:customStyle="1" w:styleId="WW8Num10z0">
    <w:name w:val="WW8Num10z0"/>
    <w:uiPriority w:val="99"/>
    <w:rsid w:val="008A5251"/>
    <w:rPr>
      <w:rFonts w:ascii="Symbol" w:hAnsi="Symbol"/>
    </w:rPr>
  </w:style>
  <w:style w:type="character" w:customStyle="1" w:styleId="WW8Num12z0">
    <w:name w:val="WW8Num12z0"/>
    <w:uiPriority w:val="99"/>
    <w:rsid w:val="008A5251"/>
    <w:rPr>
      <w:sz w:val="28"/>
    </w:rPr>
  </w:style>
  <w:style w:type="character" w:customStyle="1" w:styleId="WW8Num12z1">
    <w:name w:val="WW8Num12z1"/>
    <w:uiPriority w:val="99"/>
    <w:rsid w:val="008A5251"/>
    <w:rPr>
      <w:rFonts w:ascii="Times New Roman" w:hAnsi="Times New Roman"/>
    </w:rPr>
  </w:style>
  <w:style w:type="character" w:customStyle="1" w:styleId="WW8Num12z2">
    <w:name w:val="WW8Num12z2"/>
    <w:uiPriority w:val="99"/>
    <w:rsid w:val="008A5251"/>
    <w:rPr>
      <w:rFonts w:ascii=".VnTime" w:hAnsi=".VnTime"/>
    </w:rPr>
  </w:style>
  <w:style w:type="character" w:customStyle="1" w:styleId="WW8Num12z3">
    <w:name w:val="WW8Num12z3"/>
    <w:uiPriority w:val="99"/>
    <w:rsid w:val="008A5251"/>
    <w:rPr>
      <w:rFonts w:ascii="Roman" w:hAnsi="Roman"/>
    </w:rPr>
  </w:style>
  <w:style w:type="character" w:customStyle="1" w:styleId="WW8Num12z4">
    <w:name w:val="WW8Num12z4"/>
    <w:uiPriority w:val="99"/>
    <w:rsid w:val="008A5251"/>
    <w:rPr>
      <w:rFonts w:ascii="Times New Roman" w:hAnsi="Times New Roman"/>
    </w:rPr>
  </w:style>
  <w:style w:type="character" w:customStyle="1" w:styleId="WW8Num12z5">
    <w:name w:val="WW8Num12z5"/>
    <w:uiPriority w:val="99"/>
    <w:rsid w:val="008A5251"/>
    <w:rPr>
      <w:rFonts w:ascii="MS Mincho" w:eastAsia="MS Mincho"/>
    </w:rPr>
  </w:style>
  <w:style w:type="character" w:customStyle="1" w:styleId="WW8Num13z0">
    <w:name w:val="WW8Num13z0"/>
    <w:uiPriority w:val="99"/>
    <w:rsid w:val="008A5251"/>
    <w:rPr>
      <w:sz w:val="28"/>
    </w:rPr>
  </w:style>
  <w:style w:type="character" w:customStyle="1" w:styleId="WW8Num14z0">
    <w:name w:val="WW8Num14z0"/>
    <w:uiPriority w:val="99"/>
    <w:rsid w:val="008A5251"/>
    <w:rPr>
      <w:rFonts w:ascii="Symbol" w:hAnsi="Symbol"/>
    </w:rPr>
  </w:style>
  <w:style w:type="character" w:customStyle="1" w:styleId="WW8Num13z1">
    <w:name w:val="WW8Num13z1"/>
    <w:uiPriority w:val="99"/>
    <w:rsid w:val="008A5251"/>
    <w:rPr>
      <w:rFonts w:ascii="Times New Roman" w:hAnsi="Times New Roman"/>
    </w:rPr>
  </w:style>
  <w:style w:type="character" w:customStyle="1" w:styleId="WW8Num13z2">
    <w:name w:val="WW8Num13z2"/>
    <w:uiPriority w:val="99"/>
    <w:rsid w:val="008A5251"/>
    <w:rPr>
      <w:rFonts w:ascii=".VnTime" w:hAnsi=".VnTime"/>
    </w:rPr>
  </w:style>
  <w:style w:type="character" w:customStyle="1" w:styleId="WW8Num13z3">
    <w:name w:val="WW8Num13z3"/>
    <w:uiPriority w:val="99"/>
    <w:rsid w:val="008A5251"/>
    <w:rPr>
      <w:rFonts w:ascii="Roman" w:hAnsi="Roman"/>
    </w:rPr>
  </w:style>
  <w:style w:type="character" w:customStyle="1" w:styleId="WW8Num13z4">
    <w:name w:val="WW8Num13z4"/>
    <w:uiPriority w:val="99"/>
    <w:rsid w:val="008A5251"/>
    <w:rPr>
      <w:rFonts w:ascii="Times New Roman" w:hAnsi="Times New Roman"/>
    </w:rPr>
  </w:style>
  <w:style w:type="character" w:customStyle="1" w:styleId="WW8Num13z5">
    <w:name w:val="WW8Num13z5"/>
    <w:uiPriority w:val="99"/>
    <w:rsid w:val="008A5251"/>
    <w:rPr>
      <w:rFonts w:ascii="MS Mincho" w:eastAsia="MS Mincho"/>
    </w:rPr>
  </w:style>
  <w:style w:type="character" w:customStyle="1" w:styleId="WW8Num15z0">
    <w:name w:val="WW8Num15z0"/>
    <w:uiPriority w:val="99"/>
    <w:rsid w:val="008A5251"/>
    <w:rPr>
      <w:sz w:val="28"/>
    </w:rPr>
  </w:style>
  <w:style w:type="character" w:customStyle="1" w:styleId="WW8Num18z0">
    <w:name w:val="WW8Num18z0"/>
    <w:uiPriority w:val="99"/>
    <w:rsid w:val="008A5251"/>
    <w:rPr>
      <w:sz w:val="28"/>
    </w:rPr>
  </w:style>
  <w:style w:type="character" w:customStyle="1" w:styleId="WW8Num18z1">
    <w:name w:val="WW8Num18z1"/>
    <w:uiPriority w:val="99"/>
    <w:rsid w:val="008A5251"/>
    <w:rPr>
      <w:rFonts w:ascii="Times New Roman" w:hAnsi="Times New Roman"/>
    </w:rPr>
  </w:style>
  <w:style w:type="character" w:customStyle="1" w:styleId="WW8Num18z2">
    <w:name w:val="WW8Num18z2"/>
    <w:uiPriority w:val="99"/>
    <w:rsid w:val="008A5251"/>
    <w:rPr>
      <w:rFonts w:ascii=".VnTime" w:hAnsi=".VnTime"/>
    </w:rPr>
  </w:style>
  <w:style w:type="character" w:customStyle="1" w:styleId="WW8Num18z3">
    <w:name w:val="WW8Num18z3"/>
    <w:uiPriority w:val="99"/>
    <w:rsid w:val="008A5251"/>
    <w:rPr>
      <w:rFonts w:ascii="Roman" w:hAnsi="Roman"/>
    </w:rPr>
  </w:style>
  <w:style w:type="character" w:customStyle="1" w:styleId="WW8Num18z4">
    <w:name w:val="WW8Num18z4"/>
    <w:uiPriority w:val="99"/>
    <w:rsid w:val="008A5251"/>
    <w:rPr>
      <w:rFonts w:ascii="Times New Roman" w:hAnsi="Times New Roman"/>
    </w:rPr>
  </w:style>
  <w:style w:type="character" w:customStyle="1" w:styleId="WW8Num18z5">
    <w:name w:val="WW8Num18z5"/>
    <w:uiPriority w:val="99"/>
    <w:rsid w:val="008A5251"/>
    <w:rPr>
      <w:rFonts w:ascii="MS Mincho" w:eastAsia="MS Mincho"/>
    </w:rPr>
  </w:style>
  <w:style w:type="character" w:customStyle="1" w:styleId="WW8Num19z0">
    <w:name w:val="WW8Num19z0"/>
    <w:uiPriority w:val="99"/>
    <w:rsid w:val="008A5251"/>
    <w:rPr>
      <w:rFonts w:ascii="Times New Roman" w:hAnsi="Times New Roman"/>
      <w:sz w:val="24"/>
    </w:rPr>
  </w:style>
  <w:style w:type="character" w:customStyle="1" w:styleId="WW8Num21z0">
    <w:name w:val="WW8Num21z0"/>
    <w:uiPriority w:val="99"/>
    <w:rsid w:val="008A5251"/>
    <w:rPr>
      <w:rFonts w:ascii="Times New Roman" w:hAnsi="Times New Roman"/>
    </w:rPr>
  </w:style>
  <w:style w:type="character" w:customStyle="1" w:styleId="WW8Num21z1">
    <w:name w:val="WW8Num21z1"/>
    <w:uiPriority w:val="99"/>
    <w:rsid w:val="008A5251"/>
    <w:rPr>
      <w:rFonts w:ascii="Courier New" w:hAnsi="Courier New"/>
    </w:rPr>
  </w:style>
  <w:style w:type="character" w:customStyle="1" w:styleId="WW8Num21z2">
    <w:name w:val="WW8Num21z2"/>
    <w:uiPriority w:val="99"/>
    <w:rsid w:val="008A5251"/>
    <w:rPr>
      <w:rFonts w:ascii="Wingdings" w:hAnsi="Wingdings"/>
    </w:rPr>
  </w:style>
  <w:style w:type="character" w:customStyle="1" w:styleId="WW8Num21z3">
    <w:name w:val="WW8Num21z3"/>
    <w:uiPriority w:val="99"/>
    <w:rsid w:val="008A5251"/>
    <w:rPr>
      <w:rFonts w:ascii="Symbol" w:hAnsi="Symbol"/>
    </w:rPr>
  </w:style>
  <w:style w:type="character" w:customStyle="1" w:styleId="WW8Num24z0">
    <w:name w:val="WW8Num24z0"/>
    <w:uiPriority w:val="99"/>
    <w:rsid w:val="008A5251"/>
    <w:rPr>
      <w:sz w:val="28"/>
    </w:rPr>
  </w:style>
  <w:style w:type="character" w:customStyle="1" w:styleId="WW8Num24z1">
    <w:name w:val="WW8Num24z1"/>
    <w:uiPriority w:val="99"/>
    <w:rsid w:val="008A5251"/>
    <w:rPr>
      <w:rFonts w:ascii="Times New Roman" w:hAnsi="Times New Roman"/>
    </w:rPr>
  </w:style>
  <w:style w:type="character" w:customStyle="1" w:styleId="WW8Num24z2">
    <w:name w:val="WW8Num24z2"/>
    <w:uiPriority w:val="99"/>
    <w:rsid w:val="008A5251"/>
    <w:rPr>
      <w:rFonts w:ascii=".VnTime" w:hAnsi=".VnTime"/>
    </w:rPr>
  </w:style>
  <w:style w:type="character" w:customStyle="1" w:styleId="WW8Num24z3">
    <w:name w:val="WW8Num24z3"/>
    <w:uiPriority w:val="99"/>
    <w:rsid w:val="008A5251"/>
    <w:rPr>
      <w:rFonts w:ascii="Roman" w:hAnsi="Roman"/>
    </w:rPr>
  </w:style>
  <w:style w:type="character" w:customStyle="1" w:styleId="WW8Num24z4">
    <w:name w:val="WW8Num24z4"/>
    <w:uiPriority w:val="99"/>
    <w:rsid w:val="008A5251"/>
    <w:rPr>
      <w:rFonts w:ascii="Times New Roman" w:hAnsi="Times New Roman"/>
    </w:rPr>
  </w:style>
  <w:style w:type="character" w:customStyle="1" w:styleId="WW8Num24z5">
    <w:name w:val="WW8Num24z5"/>
    <w:uiPriority w:val="99"/>
    <w:rsid w:val="008A5251"/>
    <w:rPr>
      <w:rFonts w:ascii="MS Mincho" w:eastAsia="MS Mincho"/>
    </w:rPr>
  </w:style>
  <w:style w:type="character" w:customStyle="1" w:styleId="WW8Num25z0">
    <w:name w:val="WW8Num25z0"/>
    <w:uiPriority w:val="99"/>
    <w:rsid w:val="008A5251"/>
    <w:rPr>
      <w:sz w:val="28"/>
    </w:rPr>
  </w:style>
  <w:style w:type="character" w:customStyle="1" w:styleId="WW8Num25z1">
    <w:name w:val="WW8Num25z1"/>
    <w:uiPriority w:val="99"/>
    <w:rsid w:val="008A5251"/>
    <w:rPr>
      <w:rFonts w:ascii="Times New Roman" w:hAnsi="Times New Roman"/>
    </w:rPr>
  </w:style>
  <w:style w:type="character" w:customStyle="1" w:styleId="WW8Num25z2">
    <w:name w:val="WW8Num25z2"/>
    <w:uiPriority w:val="99"/>
    <w:rsid w:val="008A5251"/>
    <w:rPr>
      <w:rFonts w:ascii=".VnTime" w:hAnsi=".VnTime"/>
    </w:rPr>
  </w:style>
  <w:style w:type="character" w:customStyle="1" w:styleId="WW8Num25z3">
    <w:name w:val="WW8Num25z3"/>
    <w:uiPriority w:val="99"/>
    <w:rsid w:val="008A5251"/>
    <w:rPr>
      <w:rFonts w:ascii="Roman" w:hAnsi="Roman"/>
    </w:rPr>
  </w:style>
  <w:style w:type="character" w:customStyle="1" w:styleId="WW8Num25z4">
    <w:name w:val="WW8Num25z4"/>
    <w:uiPriority w:val="99"/>
    <w:rsid w:val="008A5251"/>
    <w:rPr>
      <w:rFonts w:ascii="Times New Roman" w:hAnsi="Times New Roman"/>
    </w:rPr>
  </w:style>
  <w:style w:type="character" w:customStyle="1" w:styleId="WW8Num25z5">
    <w:name w:val="WW8Num25z5"/>
    <w:uiPriority w:val="99"/>
    <w:rsid w:val="008A5251"/>
    <w:rPr>
      <w:rFonts w:ascii="MS Mincho" w:eastAsia="MS Mincho"/>
    </w:rPr>
  </w:style>
  <w:style w:type="character" w:customStyle="1" w:styleId="WW-DefaultParagraphFont">
    <w:name w:val="WW-Default Paragraph Font"/>
    <w:uiPriority w:val="99"/>
    <w:rsid w:val="008A5251"/>
    <w:rPr>
      <w:rFonts w:ascii=".VnTime" w:hAnsi=".VnTime"/>
      <w:sz w:val="28"/>
      <w:lang w:val="en-US" w:eastAsia="ar-SA" w:bidi="ar-SA"/>
    </w:rPr>
  </w:style>
  <w:style w:type="character" w:customStyle="1" w:styleId="WW8Num1z0">
    <w:name w:val="WW8Num1z0"/>
    <w:uiPriority w:val="99"/>
    <w:rsid w:val="008A5251"/>
    <w:rPr>
      <w:rFonts w:ascii="Symbol" w:hAnsi="Symbol"/>
    </w:rPr>
  </w:style>
  <w:style w:type="character" w:customStyle="1" w:styleId="WW-DefaultParagraphFont1">
    <w:name w:val="WW-Default Paragraph Font1"/>
    <w:uiPriority w:val="99"/>
    <w:rsid w:val="008A5251"/>
  </w:style>
  <w:style w:type="character" w:customStyle="1" w:styleId="WW-DefaultParagraphFont11">
    <w:name w:val="WW-Default Paragraph Font11"/>
    <w:uiPriority w:val="99"/>
    <w:rsid w:val="008A5251"/>
  </w:style>
  <w:style w:type="character" w:customStyle="1" w:styleId="WW-Absatz-Standardschriftart11">
    <w:name w:val="WW-Absatz-Standardschriftart11"/>
    <w:uiPriority w:val="99"/>
    <w:rsid w:val="008A5251"/>
  </w:style>
  <w:style w:type="character" w:customStyle="1" w:styleId="WW-Absatz-Standardschriftart111">
    <w:name w:val="WW-Absatz-Standardschriftart111"/>
    <w:uiPriority w:val="99"/>
    <w:rsid w:val="008A5251"/>
  </w:style>
  <w:style w:type="character" w:customStyle="1" w:styleId="WW-Absatz-Standardschriftart1111">
    <w:name w:val="WW-Absatz-Standardschriftart1111"/>
    <w:uiPriority w:val="99"/>
    <w:rsid w:val="008A5251"/>
  </w:style>
  <w:style w:type="character" w:customStyle="1" w:styleId="WW-Absatz-Standardschriftart11111">
    <w:name w:val="WW-Absatz-Standardschriftart11111"/>
    <w:uiPriority w:val="99"/>
    <w:rsid w:val="008A5251"/>
  </w:style>
  <w:style w:type="character" w:customStyle="1" w:styleId="WW-Absatz-Standardschriftart111111">
    <w:name w:val="WW-Absatz-Standardschriftart111111"/>
    <w:uiPriority w:val="99"/>
    <w:rsid w:val="008A5251"/>
  </w:style>
  <w:style w:type="character" w:customStyle="1" w:styleId="WW-Absatz-Standardschriftart1111111">
    <w:name w:val="WW-Absatz-Standardschriftart1111111"/>
    <w:uiPriority w:val="99"/>
    <w:rsid w:val="008A5251"/>
  </w:style>
  <w:style w:type="character" w:customStyle="1" w:styleId="WW-Absatz-Standardschriftart11111111">
    <w:name w:val="WW-Absatz-Standardschriftart11111111"/>
    <w:uiPriority w:val="99"/>
    <w:rsid w:val="008A5251"/>
  </w:style>
  <w:style w:type="character" w:customStyle="1" w:styleId="WW-Absatz-Standardschriftart111111111">
    <w:name w:val="WW-Absatz-Standardschriftart111111111"/>
    <w:uiPriority w:val="99"/>
    <w:rsid w:val="008A5251"/>
  </w:style>
  <w:style w:type="character" w:customStyle="1" w:styleId="WW8Num5z1">
    <w:name w:val="WW8Num5z1"/>
    <w:uiPriority w:val="99"/>
    <w:rsid w:val="008A5251"/>
    <w:rPr>
      <w:rFonts w:ascii="Courier New" w:hAnsi="Courier New"/>
    </w:rPr>
  </w:style>
  <w:style w:type="character" w:customStyle="1" w:styleId="WW8Num5z2">
    <w:name w:val="WW8Num5z2"/>
    <w:uiPriority w:val="99"/>
    <w:rsid w:val="008A5251"/>
    <w:rPr>
      <w:rFonts w:ascii="Wingdings" w:hAnsi="Wingdings"/>
    </w:rPr>
  </w:style>
  <w:style w:type="character" w:customStyle="1" w:styleId="WW8Num5z3">
    <w:name w:val="WW8Num5z3"/>
    <w:uiPriority w:val="99"/>
    <w:rsid w:val="008A5251"/>
    <w:rPr>
      <w:rFonts w:ascii="Symbol" w:hAnsi="Symbol"/>
    </w:rPr>
  </w:style>
  <w:style w:type="character" w:customStyle="1" w:styleId="WW8Num6z1">
    <w:name w:val="WW8Num6z1"/>
    <w:uiPriority w:val="99"/>
    <w:rsid w:val="008A5251"/>
    <w:rPr>
      <w:rFonts w:ascii="Courier New" w:hAnsi="Courier New"/>
      <w:sz w:val="20"/>
    </w:rPr>
  </w:style>
  <w:style w:type="character" w:customStyle="1" w:styleId="WW8Num6z2">
    <w:name w:val="WW8Num6z2"/>
    <w:uiPriority w:val="99"/>
    <w:rsid w:val="008A5251"/>
    <w:rPr>
      <w:rFonts w:ascii="Wingdings" w:hAnsi="Wingdings"/>
      <w:sz w:val="20"/>
    </w:rPr>
  </w:style>
  <w:style w:type="character" w:customStyle="1" w:styleId="WW-DefaultParagraphFont111">
    <w:name w:val="WW-Default Paragraph Font111"/>
    <w:uiPriority w:val="99"/>
    <w:rsid w:val="008A5251"/>
  </w:style>
  <w:style w:type="character" w:customStyle="1" w:styleId="WW-Absatz-Standardschriftart1111111111">
    <w:name w:val="WW-Absatz-Standardschriftart1111111111"/>
    <w:uiPriority w:val="99"/>
    <w:rsid w:val="008A5251"/>
  </w:style>
  <w:style w:type="character" w:customStyle="1" w:styleId="WW-Absatz-Standardschriftart11111111111">
    <w:name w:val="WW-Absatz-Standardschriftart11111111111"/>
    <w:uiPriority w:val="99"/>
    <w:rsid w:val="008A5251"/>
  </w:style>
  <w:style w:type="character" w:customStyle="1" w:styleId="WW8Num1z1">
    <w:name w:val="WW8Num1z1"/>
    <w:uiPriority w:val="99"/>
    <w:rsid w:val="008A5251"/>
    <w:rPr>
      <w:rFonts w:ascii="Courier New" w:hAnsi="Courier New"/>
    </w:rPr>
  </w:style>
  <w:style w:type="character" w:customStyle="1" w:styleId="WW8Num1z2">
    <w:name w:val="WW8Num1z2"/>
    <w:uiPriority w:val="99"/>
    <w:rsid w:val="008A5251"/>
    <w:rPr>
      <w:rFonts w:ascii="Wingdings" w:hAnsi="Wingdings"/>
    </w:rPr>
  </w:style>
  <w:style w:type="character" w:customStyle="1" w:styleId="WW8Num1z3">
    <w:name w:val="WW8Num1z3"/>
    <w:uiPriority w:val="99"/>
    <w:rsid w:val="008A5251"/>
    <w:rPr>
      <w:rFonts w:ascii="Symbol" w:hAnsi="Symbol"/>
    </w:rPr>
  </w:style>
  <w:style w:type="character" w:customStyle="1" w:styleId="WW8Num3z1">
    <w:name w:val="WW8Num3z1"/>
    <w:uiPriority w:val="99"/>
    <w:rsid w:val="008A5251"/>
    <w:rPr>
      <w:rFonts w:ascii="Courier New" w:hAnsi="Courier New"/>
    </w:rPr>
  </w:style>
  <w:style w:type="character" w:customStyle="1" w:styleId="WW8Num3z2">
    <w:name w:val="WW8Num3z2"/>
    <w:uiPriority w:val="99"/>
    <w:rsid w:val="008A5251"/>
    <w:rPr>
      <w:rFonts w:ascii="Wingdings" w:hAnsi="Wingdings"/>
    </w:rPr>
  </w:style>
  <w:style w:type="character" w:customStyle="1" w:styleId="WW8Num3z3">
    <w:name w:val="WW8Num3z3"/>
    <w:uiPriority w:val="99"/>
    <w:rsid w:val="008A5251"/>
    <w:rPr>
      <w:rFonts w:ascii="Symbol" w:hAnsi="Symbol"/>
    </w:rPr>
  </w:style>
  <w:style w:type="character" w:customStyle="1" w:styleId="WW8Num4z0">
    <w:name w:val="WW8Num4z0"/>
    <w:uiPriority w:val="99"/>
    <w:rsid w:val="008A5251"/>
    <w:rPr>
      <w:rFonts w:ascii="Symbol" w:hAnsi="Symbol"/>
    </w:rPr>
  </w:style>
  <w:style w:type="character" w:customStyle="1" w:styleId="WW8Num4z1">
    <w:name w:val="WW8Num4z1"/>
    <w:uiPriority w:val="99"/>
    <w:rsid w:val="008A5251"/>
    <w:rPr>
      <w:rFonts w:ascii="Courier New" w:hAnsi="Courier New"/>
    </w:rPr>
  </w:style>
  <w:style w:type="character" w:customStyle="1" w:styleId="WW8Num4z2">
    <w:name w:val="WW8Num4z2"/>
    <w:uiPriority w:val="99"/>
    <w:rsid w:val="008A5251"/>
    <w:rPr>
      <w:rFonts w:ascii="Wingdings" w:hAnsi="Wingdings"/>
    </w:rPr>
  </w:style>
  <w:style w:type="character" w:customStyle="1" w:styleId="WW8Num4z3">
    <w:name w:val="WW8Num4z3"/>
    <w:uiPriority w:val="99"/>
    <w:rsid w:val="008A5251"/>
    <w:rPr>
      <w:rFonts w:ascii="Symbol" w:hAnsi="Symbol"/>
    </w:rPr>
  </w:style>
  <w:style w:type="character" w:customStyle="1" w:styleId="WW-DefaultParagraphFont1111">
    <w:name w:val="WW-Default Paragraph Font1111"/>
    <w:uiPriority w:val="99"/>
    <w:rsid w:val="008A5251"/>
  </w:style>
  <w:style w:type="character" w:customStyle="1" w:styleId="Bullets">
    <w:name w:val="Bullets"/>
    <w:uiPriority w:val="99"/>
    <w:rsid w:val="008A5251"/>
    <w:rPr>
      <w:rFonts w:ascii="OpenSymbol" w:hAnsi="OpenSymbol"/>
    </w:rPr>
  </w:style>
  <w:style w:type="character" w:customStyle="1" w:styleId="NumberingSymbols">
    <w:name w:val="Numbering Symbols"/>
    <w:uiPriority w:val="99"/>
    <w:rsid w:val="008A5251"/>
  </w:style>
  <w:style w:type="character" w:customStyle="1" w:styleId="highlightedsearchterm">
    <w:name w:val="highlightedsearchterm"/>
    <w:uiPriority w:val="99"/>
    <w:rsid w:val="008A5251"/>
    <w:rPr>
      <w:rFonts w:ascii=".VnTime" w:hAnsi=".VnTime"/>
      <w:sz w:val="28"/>
      <w:lang w:val="en-US" w:eastAsia="ar-SA" w:bidi="ar-SA"/>
    </w:rPr>
  </w:style>
  <w:style w:type="paragraph" w:customStyle="1" w:styleId="Heading">
    <w:name w:val="Heading"/>
    <w:basedOn w:val="Normal"/>
    <w:next w:val="BodyText"/>
    <w:uiPriority w:val="99"/>
    <w:rsid w:val="008A5251"/>
    <w:pPr>
      <w:keepNext/>
      <w:suppressAutoHyphens/>
      <w:spacing w:before="240" w:after="120"/>
    </w:pPr>
    <w:rPr>
      <w:rFonts w:ascii="Arial" w:eastAsia="MS Mincho" w:hAnsi="Arial" w:cs="Tahoma"/>
      <w:sz w:val="28"/>
      <w:szCs w:val="28"/>
      <w:lang w:val="vi-VN" w:eastAsia="ar-SA"/>
    </w:rPr>
  </w:style>
  <w:style w:type="paragraph" w:customStyle="1" w:styleId="Index">
    <w:name w:val="Index"/>
    <w:basedOn w:val="Normal"/>
    <w:uiPriority w:val="99"/>
    <w:rsid w:val="008A5251"/>
    <w:pPr>
      <w:suppressLineNumbers/>
      <w:suppressAutoHyphens/>
    </w:pPr>
    <w:rPr>
      <w:rFonts w:eastAsia="Times New Roman" w:cs="Tahoma"/>
      <w:sz w:val="24"/>
      <w:szCs w:val="24"/>
      <w:lang w:val="vi-VN" w:eastAsia="ar-SA"/>
    </w:rPr>
  </w:style>
  <w:style w:type="paragraph" w:customStyle="1" w:styleId="TableHeading">
    <w:name w:val="Table Heading"/>
    <w:basedOn w:val="TableContents"/>
    <w:uiPriority w:val="99"/>
    <w:rsid w:val="008A5251"/>
    <w:pPr>
      <w:widowControl/>
      <w:spacing w:after="160" w:line="259" w:lineRule="auto"/>
      <w:jc w:val="center"/>
    </w:pPr>
    <w:rPr>
      <w:rFonts w:ascii="Times New Roman" w:eastAsia="Times New Roman" w:hAnsi="Times New Roman" w:cs="Times New Roman"/>
      <w:b/>
      <w:bCs/>
      <w:lang w:val="vi-VN" w:eastAsia="ar-SA" w:bidi="ar-SA"/>
    </w:rPr>
  </w:style>
  <w:style w:type="paragraph" w:customStyle="1" w:styleId="Framecontents">
    <w:name w:val="Frame contents"/>
    <w:basedOn w:val="BodyText"/>
    <w:uiPriority w:val="99"/>
    <w:rsid w:val="008A5251"/>
    <w:pPr>
      <w:suppressAutoHyphens/>
      <w:spacing w:line="259" w:lineRule="auto"/>
    </w:pPr>
    <w:rPr>
      <w:lang w:val="vi-VN" w:eastAsia="ar-SA"/>
    </w:rPr>
  </w:style>
  <w:style w:type="paragraph" w:customStyle="1" w:styleId="TOC114pt">
    <w:name w:val="TOC 1 + 14 pt"/>
    <w:basedOn w:val="TOC1"/>
    <w:uiPriority w:val="99"/>
    <w:rsid w:val="008A5251"/>
    <w:pPr>
      <w:widowControl w:val="0"/>
      <w:tabs>
        <w:tab w:val="clear" w:pos="8665"/>
      </w:tabs>
      <w:suppressAutoHyphens/>
      <w:spacing w:after="160" w:line="259" w:lineRule="auto"/>
    </w:pPr>
    <w:rPr>
      <w:bCs/>
      <w:i/>
      <w:iCs/>
      <w:noProof w:val="0"/>
      <w:sz w:val="24"/>
      <w:szCs w:val="24"/>
      <w:lang w:eastAsia="ar-SA"/>
    </w:rPr>
  </w:style>
  <w:style w:type="paragraph" w:customStyle="1" w:styleId="heading0">
    <w:name w:val="heading"/>
    <w:basedOn w:val="Normal"/>
    <w:uiPriority w:val="99"/>
    <w:rsid w:val="008A5251"/>
    <w:pPr>
      <w:spacing w:before="280" w:after="280"/>
    </w:pPr>
    <w:rPr>
      <w:rFonts w:eastAsia="Times New Roman" w:cs="Times New Roman"/>
      <w:sz w:val="24"/>
      <w:szCs w:val="24"/>
      <w:lang w:eastAsia="ar-SA"/>
    </w:rPr>
  </w:style>
  <w:style w:type="paragraph" w:customStyle="1" w:styleId="dam">
    <w:name w:val="dam"/>
    <w:basedOn w:val="Normal"/>
    <w:uiPriority w:val="99"/>
    <w:rsid w:val="008A5251"/>
    <w:pPr>
      <w:jc w:val="both"/>
    </w:pPr>
    <w:rPr>
      <w:rFonts w:eastAsia="Times New Roman" w:cs="Times New Roman"/>
      <w:b/>
      <w:sz w:val="28"/>
      <w:szCs w:val="28"/>
      <w:u w:val="single"/>
      <w:lang w:eastAsia="ar-SA"/>
    </w:rPr>
  </w:style>
  <w:style w:type="paragraph" w:customStyle="1" w:styleId="pbody1">
    <w:name w:val="pbody1"/>
    <w:basedOn w:val="Normal"/>
    <w:uiPriority w:val="99"/>
    <w:rsid w:val="008A5251"/>
    <w:pPr>
      <w:spacing w:before="270" w:after="270" w:line="336" w:lineRule="auto"/>
    </w:pPr>
    <w:rPr>
      <w:rFonts w:ascii="Arial" w:eastAsia="Times New Roman" w:hAnsi="Arial" w:cs="Arial"/>
      <w:color w:val="000000"/>
      <w:sz w:val="20"/>
      <w:szCs w:val="20"/>
      <w:lang w:eastAsia="ar-SA"/>
    </w:rPr>
  </w:style>
  <w:style w:type="paragraph" w:customStyle="1" w:styleId="Style14ptBoldItalicJustifiedLinespacing15lines">
    <w:name w:val="Style 14 pt Bold Italic Justified Line spacing:  1.5 lines"/>
    <w:basedOn w:val="Normal"/>
    <w:uiPriority w:val="99"/>
    <w:rsid w:val="008A5251"/>
    <w:pPr>
      <w:spacing w:line="360" w:lineRule="auto"/>
      <w:jc w:val="both"/>
    </w:pPr>
    <w:rPr>
      <w:rFonts w:eastAsia="Times New Roman" w:cs="Times New Roman"/>
      <w:b/>
      <w:bCs/>
      <w:i/>
      <w:iCs/>
      <w:color w:val="FF00FF"/>
      <w:sz w:val="28"/>
      <w:szCs w:val="20"/>
      <w:lang w:eastAsia="ar-SA"/>
    </w:rPr>
  </w:style>
  <w:style w:type="paragraph" w:customStyle="1" w:styleId="Style14ptBoldItalicJustifiedLinespacing15lines1">
    <w:name w:val="Style 14 pt Bold Italic Justified Line spacing:  1.5 lines1"/>
    <w:basedOn w:val="Normal"/>
    <w:uiPriority w:val="99"/>
    <w:rsid w:val="008A5251"/>
    <w:pPr>
      <w:spacing w:line="360" w:lineRule="auto"/>
      <w:jc w:val="both"/>
    </w:pPr>
    <w:rPr>
      <w:rFonts w:eastAsia="Times New Roman" w:cs="Times New Roman"/>
      <w:b/>
      <w:bCs/>
      <w:iCs/>
      <w:color w:val="FF00FF"/>
      <w:sz w:val="28"/>
      <w:szCs w:val="20"/>
      <w:lang w:eastAsia="ar-SA"/>
    </w:rPr>
  </w:style>
  <w:style w:type="paragraph" w:customStyle="1" w:styleId="CharCharCharCharCharChar11">
    <w:name w:val="Char Char Char Char Char Char11"/>
    <w:basedOn w:val="Normal"/>
    <w:uiPriority w:val="99"/>
    <w:rsid w:val="008A5251"/>
    <w:pPr>
      <w:tabs>
        <w:tab w:val="left" w:pos="4320"/>
      </w:tabs>
      <w:spacing w:before="120" w:line="360" w:lineRule="auto"/>
      <w:ind w:left="720" w:hanging="360"/>
      <w:jc w:val="both"/>
    </w:pPr>
    <w:rPr>
      <w:rFonts w:eastAsia="Times New Roman" w:cs="Times New Roman"/>
      <w:sz w:val="28"/>
      <w:szCs w:val="28"/>
      <w:lang w:eastAsia="ar-SA"/>
    </w:rPr>
  </w:style>
  <w:style w:type="paragraph" w:customStyle="1" w:styleId="h0">
    <w:name w:val="h"/>
    <w:basedOn w:val="Normal"/>
    <w:uiPriority w:val="99"/>
    <w:rsid w:val="008A5251"/>
    <w:pPr>
      <w:suppressAutoHyphens/>
      <w:spacing w:line="360" w:lineRule="auto"/>
      <w:jc w:val="center"/>
    </w:pPr>
    <w:rPr>
      <w:rFonts w:eastAsia="Times New Roman" w:cs="Times New Roman"/>
      <w:b/>
      <w:bCs/>
      <w:sz w:val="24"/>
      <w:szCs w:val="24"/>
      <w:lang w:val="en-AU" w:eastAsia="ar-SA"/>
    </w:rPr>
  </w:style>
  <w:style w:type="paragraph" w:customStyle="1" w:styleId="heading13">
    <w:name w:val="heading1"/>
    <w:basedOn w:val="h0"/>
    <w:uiPriority w:val="99"/>
    <w:rsid w:val="008A5251"/>
  </w:style>
  <w:style w:type="paragraph" w:customStyle="1" w:styleId="Contents10">
    <w:name w:val="Contents 10"/>
    <w:basedOn w:val="Index"/>
    <w:uiPriority w:val="99"/>
    <w:rsid w:val="008A5251"/>
    <w:pPr>
      <w:tabs>
        <w:tab w:val="right" w:leader="dot" w:pos="20160"/>
      </w:tabs>
      <w:ind w:left="2547"/>
    </w:pPr>
  </w:style>
  <w:style w:type="paragraph" w:customStyle="1" w:styleId="Heading100">
    <w:name w:val="Heading 10"/>
    <w:basedOn w:val="Heading"/>
    <w:next w:val="BodyText"/>
    <w:uiPriority w:val="99"/>
    <w:rsid w:val="008A5251"/>
    <w:pPr>
      <w:tabs>
        <w:tab w:val="num" w:pos="432"/>
      </w:tabs>
      <w:ind w:left="432" w:hanging="432"/>
    </w:pPr>
    <w:rPr>
      <w:b/>
      <w:bCs/>
      <w:sz w:val="21"/>
      <w:szCs w:val="21"/>
    </w:rPr>
  </w:style>
  <w:style w:type="paragraph" w:customStyle="1" w:styleId="trung">
    <w:name w:val="trung"/>
    <w:basedOn w:val="Normal"/>
    <w:uiPriority w:val="99"/>
    <w:rsid w:val="008A5251"/>
    <w:pPr>
      <w:spacing w:before="60" w:after="60" w:line="400" w:lineRule="atLeast"/>
      <w:ind w:firstLine="763"/>
      <w:jc w:val="both"/>
    </w:pPr>
    <w:rPr>
      <w:rFonts w:eastAsia="Times New Roman" w:cs="Times New Roman"/>
      <w:sz w:val="28"/>
      <w:szCs w:val="28"/>
    </w:rPr>
  </w:style>
  <w:style w:type="paragraph" w:customStyle="1" w:styleId="a11">
    <w:name w:val="a11"/>
    <w:basedOn w:val="Normal"/>
    <w:rsid w:val="008A5251"/>
    <w:pPr>
      <w:spacing w:after="0" w:line="360" w:lineRule="auto"/>
      <w:jc w:val="center"/>
    </w:pPr>
    <w:rPr>
      <w:rFonts w:eastAsia="Calibri" w:cs="Times New Roman"/>
      <w:b/>
      <w:color w:val="000000"/>
      <w:sz w:val="28"/>
      <w:szCs w:val="28"/>
    </w:rPr>
  </w:style>
  <w:style w:type="paragraph" w:customStyle="1" w:styleId="a30">
    <w:name w:val="a3"/>
    <w:basedOn w:val="Normal"/>
    <w:semiHidden/>
    <w:rsid w:val="008A5251"/>
    <w:pPr>
      <w:spacing w:after="0" w:line="360" w:lineRule="auto"/>
      <w:ind w:firstLine="510"/>
      <w:jc w:val="both"/>
    </w:pPr>
    <w:rPr>
      <w:rFonts w:ascii=".VnTime" w:eastAsia="MS Mincho" w:hAnsi=".VnTime" w:cs=".VnTime"/>
      <w:b/>
      <w:bCs/>
      <w:i/>
      <w:iCs/>
      <w:sz w:val="28"/>
      <w:szCs w:val="28"/>
    </w:rPr>
  </w:style>
  <w:style w:type="paragraph" w:customStyle="1" w:styleId="A7">
    <w:name w:val="A"/>
    <w:basedOn w:val="Normal"/>
    <w:semiHidden/>
    <w:rsid w:val="008A5251"/>
    <w:pPr>
      <w:spacing w:before="120" w:after="120" w:line="360" w:lineRule="auto"/>
      <w:ind w:firstLine="720"/>
      <w:jc w:val="both"/>
    </w:pPr>
    <w:rPr>
      <w:rFonts w:eastAsia="Times New Roman" w:cs="Times New Roman"/>
      <w:b/>
      <w:color w:val="000000"/>
      <w:sz w:val="28"/>
      <w:szCs w:val="28"/>
    </w:rPr>
  </w:style>
  <w:style w:type="paragraph" w:customStyle="1" w:styleId="20">
    <w:name w:val="2+"/>
    <w:basedOn w:val="Normal"/>
    <w:semiHidden/>
    <w:rsid w:val="008A5251"/>
    <w:pPr>
      <w:spacing w:before="120" w:after="120" w:line="360" w:lineRule="auto"/>
      <w:jc w:val="both"/>
    </w:pPr>
    <w:rPr>
      <w:rFonts w:eastAsia="Times New Roman" w:cs="Times New Roman"/>
      <w:b/>
      <w:color w:val="000000"/>
      <w:spacing w:val="-4"/>
      <w:sz w:val="28"/>
      <w:szCs w:val="28"/>
    </w:rPr>
  </w:style>
  <w:style w:type="paragraph" w:customStyle="1" w:styleId="A8">
    <w:name w:val="A+"/>
    <w:basedOn w:val="A7"/>
    <w:semiHidden/>
    <w:rsid w:val="008A5251"/>
    <w:pPr>
      <w:ind w:firstLine="0"/>
    </w:pPr>
  </w:style>
  <w:style w:type="character" w:customStyle="1" w:styleId="StyleBold">
    <w:name w:val="Style Bold"/>
    <w:semiHidden/>
    <w:rsid w:val="008A5251"/>
    <w:rPr>
      <w:rFonts w:ascii="Times New Roman" w:eastAsia="Arial" w:hAnsi="Times New Roman" w:cs=".VnTime" w:hint="default"/>
      <w:b/>
      <w:bCs/>
      <w:sz w:val="24"/>
      <w:szCs w:val="28"/>
      <w:lang w:val="en-US" w:eastAsia="en-US" w:bidi="ar-SA"/>
    </w:rPr>
  </w:style>
  <w:style w:type="table" w:styleId="TableSimple1">
    <w:name w:val="Table Simple 1"/>
    <w:basedOn w:val="TableNormal"/>
    <w:semiHidden/>
    <w:unhideWhenUsed/>
    <w:rsid w:val="008A5251"/>
    <w:pPr>
      <w:spacing w:after="0" w:line="240" w:lineRule="auto"/>
    </w:pPr>
    <w:rPr>
      <w:rFonts w:eastAsia="Times New Roman" w:cs="Times New Roman"/>
      <w:sz w:val="20"/>
      <w:szCs w:val="20"/>
      <w:lang w:val="vi-VN" w:eastAsia="vi-VN"/>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TitleBNG">
    <w:name w:val="Title BẢNG"/>
    <w:basedOn w:val="Title"/>
    <w:qFormat/>
    <w:rsid w:val="008A5251"/>
    <w:pPr>
      <w:spacing w:before="0" w:after="0" w:line="360" w:lineRule="auto"/>
      <w:outlineLvl w:val="0"/>
    </w:pPr>
    <w:rPr>
      <w:bCs/>
      <w:i w:val="0"/>
      <w:kern w:val="28"/>
      <w:lang w:val="x-none" w:eastAsia="x-none"/>
    </w:rPr>
  </w:style>
  <w:style w:type="paragraph" w:customStyle="1" w:styleId="NormalCondensedby02pt">
    <w:name w:val="Normal + Condensed by  0.2 pt"/>
    <w:basedOn w:val="Normal"/>
    <w:rsid w:val="008A5251"/>
    <w:pPr>
      <w:widowControl w:val="0"/>
      <w:spacing w:after="0" w:line="360" w:lineRule="auto"/>
      <w:jc w:val="both"/>
    </w:pPr>
    <w:rPr>
      <w:rFonts w:eastAsia="Times New Roman" w:cs="Times New Roman"/>
      <w:bCs/>
      <w:i/>
      <w:iCs/>
      <w:spacing w:val="-8"/>
      <w:sz w:val="28"/>
      <w:szCs w:val="28"/>
      <w:lang w:val="nl-NL"/>
    </w:rPr>
  </w:style>
  <w:style w:type="paragraph" w:customStyle="1" w:styleId="CharCharCharCharCharCharChar4">
    <w:name w:val="Char Char Char Char Char Char Char4"/>
    <w:autoRedefine/>
    <w:rsid w:val="008A5251"/>
    <w:pPr>
      <w:tabs>
        <w:tab w:val="left" w:pos="1152"/>
      </w:tabs>
      <w:spacing w:before="120" w:after="120" w:line="312" w:lineRule="auto"/>
    </w:pPr>
    <w:rPr>
      <w:rFonts w:ascii="Arial" w:eastAsia="Times New Roman" w:hAnsi="Arial" w:cs="Arial"/>
      <w:sz w:val="26"/>
      <w:szCs w:val="26"/>
    </w:rPr>
  </w:style>
  <w:style w:type="paragraph" w:customStyle="1" w:styleId="NormalJustif">
    <w:name w:val="Normal + Justif"/>
    <w:basedOn w:val="Normal"/>
    <w:link w:val="NormalJustifChar"/>
    <w:rsid w:val="008A5251"/>
    <w:pPr>
      <w:spacing w:after="0" w:line="240" w:lineRule="auto"/>
      <w:jc w:val="both"/>
    </w:pPr>
    <w:rPr>
      <w:rFonts w:eastAsia="Times New Roman" w:cs="Times New Roman"/>
      <w:bCs/>
      <w:spacing w:val="-6"/>
      <w:sz w:val="28"/>
      <w:szCs w:val="28"/>
      <w:lang w:val="x-none" w:eastAsia="x-none"/>
    </w:rPr>
  </w:style>
  <w:style w:type="character" w:customStyle="1" w:styleId="NormalJustifChar">
    <w:name w:val="Normal + Justif Char"/>
    <w:link w:val="NormalJustif"/>
    <w:rsid w:val="008A5251"/>
    <w:rPr>
      <w:rFonts w:eastAsia="Times New Roman" w:cs="Times New Roman"/>
      <w:bCs/>
      <w:spacing w:val="-6"/>
      <w:sz w:val="28"/>
      <w:szCs w:val="28"/>
      <w:lang w:val="x-none" w:eastAsia="x-none"/>
    </w:rPr>
  </w:style>
  <w:style w:type="paragraph" w:customStyle="1" w:styleId="550">
    <w:name w:val="55."/>
    <w:basedOn w:val="Normal"/>
    <w:autoRedefine/>
    <w:rsid w:val="008A5251"/>
    <w:pPr>
      <w:widowControl w:val="0"/>
      <w:spacing w:before="80" w:after="80" w:line="312" w:lineRule="auto"/>
      <w:jc w:val="center"/>
    </w:pPr>
    <w:rPr>
      <w:rFonts w:eastAsia="Times New Roman" w:cs="Times New Roman"/>
      <w:b/>
      <w:sz w:val="26"/>
      <w:szCs w:val="26"/>
      <w:lang w:val="sv-SE"/>
    </w:rPr>
  </w:style>
  <w:style w:type="paragraph" w:customStyle="1" w:styleId="330">
    <w:name w:val="33."/>
    <w:basedOn w:val="Normal"/>
    <w:qFormat/>
    <w:rsid w:val="008A5251"/>
    <w:pPr>
      <w:widowControl w:val="0"/>
      <w:tabs>
        <w:tab w:val="left" w:pos="709"/>
      </w:tabs>
      <w:spacing w:before="80" w:after="80" w:line="312" w:lineRule="auto"/>
      <w:jc w:val="both"/>
    </w:pPr>
    <w:rPr>
      <w:rFonts w:eastAsia="Arial" w:cs="Times New Roman"/>
      <w:b/>
      <w:spacing w:val="-6"/>
      <w:sz w:val="26"/>
      <w:szCs w:val="26"/>
      <w:lang w:val="vi-VN"/>
    </w:rPr>
  </w:style>
  <w:style w:type="paragraph" w:customStyle="1" w:styleId="77">
    <w:name w:val="77."/>
    <w:basedOn w:val="Normal"/>
    <w:qFormat/>
    <w:rsid w:val="008A5251"/>
    <w:pPr>
      <w:widowControl w:val="0"/>
      <w:tabs>
        <w:tab w:val="left" w:pos="709"/>
      </w:tabs>
      <w:spacing w:before="80" w:after="80" w:line="312" w:lineRule="auto"/>
      <w:jc w:val="center"/>
    </w:pPr>
    <w:rPr>
      <w:rFonts w:eastAsia="Times New Roman" w:cs="Times New Roman"/>
      <w:b/>
      <w:sz w:val="26"/>
      <w:szCs w:val="26"/>
    </w:rPr>
  </w:style>
  <w:style w:type="character" w:styleId="HTMLCode">
    <w:name w:val="HTML Code"/>
    <w:rsid w:val="008A5251"/>
    <w:rPr>
      <w:rFonts w:ascii="Courier New" w:eastAsia="Times New Roman" w:hAnsi="Courier New" w:cs="Courier New"/>
      <w:sz w:val="20"/>
      <w:szCs w:val="20"/>
    </w:rPr>
  </w:style>
  <w:style w:type="character" w:customStyle="1" w:styleId="hit">
    <w:name w:val="hit"/>
    <w:basedOn w:val="DefaultParagraphFont"/>
    <w:rsid w:val="008A5251"/>
  </w:style>
  <w:style w:type="character" w:customStyle="1" w:styleId="bea-portal-theme-alibrisinvisible">
    <w:name w:val="bea-portal-theme-alibrisinvisible"/>
    <w:basedOn w:val="DefaultParagraphFont"/>
    <w:rsid w:val="008A5251"/>
  </w:style>
  <w:style w:type="character" w:customStyle="1" w:styleId="fs4">
    <w:name w:val="fs4"/>
    <w:rsid w:val="008A5251"/>
  </w:style>
  <w:style w:type="character" w:customStyle="1" w:styleId="lsb">
    <w:name w:val="lsb"/>
    <w:rsid w:val="008A5251"/>
  </w:style>
  <w:style w:type="character" w:customStyle="1" w:styleId="ws3">
    <w:name w:val="ws3"/>
    <w:rsid w:val="008A5251"/>
  </w:style>
  <w:style w:type="character" w:customStyle="1" w:styleId="lsc">
    <w:name w:val="lsc"/>
    <w:rsid w:val="008A5251"/>
  </w:style>
  <w:style w:type="character" w:customStyle="1" w:styleId="sr-only">
    <w:name w:val="sr-only"/>
    <w:rsid w:val="008A5251"/>
  </w:style>
  <w:style w:type="character" w:customStyle="1" w:styleId="title-text">
    <w:name w:val="title-text"/>
    <w:rsid w:val="008A5251"/>
  </w:style>
  <w:style w:type="paragraph" w:customStyle="1" w:styleId="111">
    <w:name w:val="111"/>
    <w:basedOn w:val="Heading2"/>
    <w:rsid w:val="008A5251"/>
    <w:pPr>
      <w:keepNext/>
      <w:keepLines/>
      <w:widowControl/>
      <w:numPr>
        <w:ilvl w:val="0"/>
        <w:numId w:val="0"/>
      </w:numPr>
      <w:spacing w:before="0" w:after="0" w:line="276" w:lineRule="auto"/>
      <w:ind w:firstLine="567"/>
      <w:jc w:val="left"/>
      <w:outlineLvl w:val="0"/>
    </w:pPr>
    <w:rPr>
      <w:rFonts w:ascii="Times New Roman" w:hAnsi="Times New Roman"/>
      <w:iCs w:val="0"/>
      <w:sz w:val="24"/>
      <w:szCs w:val="24"/>
    </w:rPr>
  </w:style>
  <w:style w:type="character" w:customStyle="1" w:styleId="abscitationtitle">
    <w:name w:val="abs_citation_title"/>
    <w:basedOn w:val="DefaultParagraphFont"/>
    <w:rsid w:val="008A5251"/>
  </w:style>
  <w:style w:type="character" w:customStyle="1" w:styleId="chemical3">
    <w:name w:val="chemical3"/>
    <w:basedOn w:val="DefaultParagraphFont"/>
    <w:rsid w:val="008A5251"/>
  </w:style>
  <w:style w:type="character" w:customStyle="1" w:styleId="species3">
    <w:name w:val="species3"/>
    <w:basedOn w:val="DefaultParagraphFont"/>
    <w:rsid w:val="008A5251"/>
  </w:style>
  <w:style w:type="paragraph" w:customStyle="1" w:styleId="50">
    <w:name w:val="5."/>
    <w:basedOn w:val="Normal"/>
    <w:autoRedefine/>
    <w:qFormat/>
    <w:rsid w:val="008A5251"/>
    <w:pPr>
      <w:keepNext/>
      <w:keepLines/>
      <w:spacing w:after="0" w:line="360" w:lineRule="auto"/>
      <w:jc w:val="center"/>
      <w:outlineLvl w:val="1"/>
    </w:pPr>
    <w:rPr>
      <w:rFonts w:eastAsiaTheme="majorEastAsia" w:cstheme="majorBidi"/>
      <w:b/>
      <w:color w:val="7030A0"/>
      <w:sz w:val="26"/>
      <w:szCs w:val="26"/>
      <w:lang w:val="vi-VN"/>
    </w:rPr>
  </w:style>
  <w:style w:type="paragraph" w:customStyle="1" w:styleId="3a">
    <w:name w:val="3a"/>
    <w:basedOn w:val="Normal"/>
    <w:rsid w:val="008A5251"/>
    <w:pPr>
      <w:spacing w:before="120" w:after="120" w:line="360" w:lineRule="auto"/>
      <w:jc w:val="both"/>
    </w:pPr>
    <w:rPr>
      <w:rFonts w:eastAsia="Times New Roman" w:cs="Times New Roman"/>
      <w:b/>
      <w:i/>
      <w:sz w:val="28"/>
      <w:szCs w:val="20"/>
    </w:rPr>
  </w:style>
  <w:style w:type="character" w:customStyle="1" w:styleId="material-icons-extended">
    <w:name w:val="material-icons-extended"/>
    <w:basedOn w:val="DefaultParagraphFont"/>
    <w:rsid w:val="008A5251"/>
  </w:style>
  <w:style w:type="character" w:customStyle="1" w:styleId="CharChar32">
    <w:name w:val="Char Char32"/>
    <w:rsid w:val="009201A9"/>
    <w:rPr>
      <w:rFonts w:ascii="Cambria" w:eastAsia="Times New Roman" w:hAnsi="Cambria" w:cs="Times New Roman"/>
      <w:b/>
      <w:bCs/>
      <w:kern w:val="32"/>
      <w:sz w:val="32"/>
      <w:szCs w:val="32"/>
      <w:lang w:val="en-US" w:eastAsia="en-US" w:bidi="ar-SA"/>
    </w:rPr>
  </w:style>
  <w:style w:type="character" w:customStyle="1" w:styleId="CharChar53">
    <w:name w:val="Char Char53"/>
    <w:rsid w:val="009201A9"/>
    <w:rPr>
      <w:b/>
      <w:bCs/>
      <w:color w:val="17365D"/>
      <w:sz w:val="28"/>
      <w:szCs w:val="26"/>
    </w:rPr>
  </w:style>
  <w:style w:type="table" w:customStyle="1" w:styleId="LightShading1">
    <w:name w:val="Light Shading1"/>
    <w:basedOn w:val="TableNormal"/>
    <w:next w:val="LightShading"/>
    <w:uiPriority w:val="60"/>
    <w:rsid w:val="009201A9"/>
    <w:pPr>
      <w:spacing w:after="0" w:line="240" w:lineRule="auto"/>
      <w:ind w:left="23" w:firstLine="561"/>
      <w:jc w:val="both"/>
    </w:pPr>
    <w:rPr>
      <w:rFonts w:eastAsiaTheme="minorHAnsi"/>
      <w:color w:val="000000" w:themeColor="text1" w:themeShade="BF"/>
      <w:sz w:val="28"/>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9201A9"/>
    <w:pPr>
      <w:spacing w:after="0" w:line="240" w:lineRule="auto"/>
      <w:ind w:left="23" w:firstLine="561"/>
      <w:jc w:val="both"/>
    </w:pPr>
    <w:rPr>
      <w:rFonts w:eastAsiaTheme="minorHAnsi"/>
      <w:color w:val="000000" w:themeColor="text1" w:themeShade="BF"/>
      <w:sz w:val="28"/>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9201A9"/>
    <w:pPr>
      <w:spacing w:after="0" w:line="240" w:lineRule="auto"/>
      <w:ind w:right="91"/>
      <w:jc w:val="both"/>
    </w:pPr>
    <w:rPr>
      <w:rFonts w:asciiTheme="minorHAnsi" w:eastAsiaTheme="minorHAnsi" w:hAnsiTheme="minorHAnsi"/>
      <w:color w:val="000000" w:themeColor="text1" w:themeShade="BF"/>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555">
    <w:name w:val="555"/>
    <w:basedOn w:val="Normal"/>
    <w:rsid w:val="009201A9"/>
    <w:pPr>
      <w:spacing w:before="80" w:after="80" w:line="312" w:lineRule="auto"/>
      <w:jc w:val="center"/>
    </w:pPr>
    <w:rPr>
      <w:rFonts w:eastAsia="Times New Roman" w:cs="Times New Roman"/>
      <w:b/>
      <w:color w:val="000000"/>
      <w:sz w:val="26"/>
      <w:szCs w:val="26"/>
      <w:lang w:val="vi-VN"/>
    </w:rPr>
  </w:style>
  <w:style w:type="character" w:customStyle="1" w:styleId="ff6">
    <w:name w:val="ff6"/>
    <w:basedOn w:val="DefaultParagraphFont"/>
    <w:rsid w:val="009201A9"/>
  </w:style>
  <w:style w:type="character" w:customStyle="1" w:styleId="ls7">
    <w:name w:val="ls7"/>
    <w:basedOn w:val="DefaultParagraphFont"/>
    <w:rsid w:val="009201A9"/>
  </w:style>
  <w:style w:type="character" w:customStyle="1" w:styleId="lsd">
    <w:name w:val="lsd"/>
    <w:basedOn w:val="DefaultParagraphFont"/>
    <w:rsid w:val="009201A9"/>
  </w:style>
  <w:style w:type="character" w:customStyle="1" w:styleId="ls8">
    <w:name w:val="ls8"/>
    <w:basedOn w:val="DefaultParagraphFont"/>
    <w:rsid w:val="009201A9"/>
  </w:style>
  <w:style w:type="character" w:customStyle="1" w:styleId="ls0">
    <w:name w:val="ls0"/>
    <w:basedOn w:val="DefaultParagraphFont"/>
    <w:rsid w:val="009201A9"/>
  </w:style>
  <w:style w:type="character" w:customStyle="1" w:styleId="outbrain-bold1">
    <w:name w:val="outbrain-bold1"/>
    <w:basedOn w:val="DefaultParagraphFont"/>
    <w:rsid w:val="009201A9"/>
    <w:rPr>
      <w:b/>
      <w:bCs/>
    </w:rPr>
  </w:style>
  <w:style w:type="character" w:customStyle="1" w:styleId="st1">
    <w:name w:val="st1"/>
    <w:basedOn w:val="DefaultParagraphFont"/>
    <w:rsid w:val="009201A9"/>
  </w:style>
  <w:style w:type="paragraph" w:customStyle="1" w:styleId="88">
    <w:name w:val="88"/>
    <w:basedOn w:val="Normal"/>
    <w:link w:val="88Char"/>
    <w:rsid w:val="009201A9"/>
    <w:pPr>
      <w:tabs>
        <w:tab w:val="left" w:pos="440"/>
      </w:tabs>
      <w:spacing w:after="0" w:line="360" w:lineRule="auto"/>
      <w:outlineLvl w:val="0"/>
    </w:pPr>
    <w:rPr>
      <w:rFonts w:eastAsia="Calibri" w:cs="Times New Roman"/>
      <w:b/>
      <w:color w:val="FF00FF"/>
      <w:sz w:val="28"/>
      <w:szCs w:val="28"/>
      <w:lang w:val="it-IT" w:eastAsia="x-none"/>
    </w:rPr>
  </w:style>
  <w:style w:type="character" w:customStyle="1" w:styleId="88Char">
    <w:name w:val="88 Char"/>
    <w:link w:val="88"/>
    <w:rsid w:val="009201A9"/>
    <w:rPr>
      <w:rFonts w:eastAsia="Calibri" w:cs="Times New Roman"/>
      <w:b/>
      <w:color w:val="FF00FF"/>
      <w:sz w:val="28"/>
      <w:szCs w:val="28"/>
      <w:lang w:val="it-IT" w:eastAsia="x-none"/>
    </w:rPr>
  </w:style>
  <w:style w:type="paragraph" w:customStyle="1" w:styleId="770">
    <w:name w:val="77"/>
    <w:basedOn w:val="Normal"/>
    <w:rsid w:val="009201A9"/>
    <w:pPr>
      <w:spacing w:after="0" w:line="360" w:lineRule="auto"/>
      <w:outlineLvl w:val="0"/>
    </w:pPr>
    <w:rPr>
      <w:rFonts w:eastAsia="Calibri" w:cs="Times New Roman"/>
      <w:b/>
      <w:i/>
      <w:color w:val="FF99CC"/>
      <w:sz w:val="28"/>
      <w:szCs w:val="28"/>
      <w:lang w:val="it-IT"/>
    </w:rPr>
  </w:style>
  <w:style w:type="paragraph" w:customStyle="1" w:styleId="66">
    <w:name w:val="66"/>
    <w:basedOn w:val="NormalWeb"/>
    <w:rsid w:val="009201A9"/>
    <w:pPr>
      <w:shd w:val="clear" w:color="auto" w:fill="FFFFFF"/>
      <w:spacing w:before="0" w:beforeAutospacing="0" w:after="0" w:afterAutospacing="0" w:line="360" w:lineRule="auto"/>
      <w:jc w:val="both"/>
      <w:outlineLvl w:val="0"/>
    </w:pPr>
    <w:rPr>
      <w:rFonts w:eastAsia="Batang"/>
      <w:i/>
      <w:color w:val="000000"/>
      <w:sz w:val="28"/>
      <w:szCs w:val="28"/>
      <w:lang w:val="x-none" w:eastAsia="ko-KR"/>
    </w:rPr>
  </w:style>
  <w:style w:type="paragraph" w:customStyle="1" w:styleId="666">
    <w:name w:val="666"/>
    <w:basedOn w:val="Normal"/>
    <w:rsid w:val="009201A9"/>
    <w:pPr>
      <w:tabs>
        <w:tab w:val="left" w:pos="8640"/>
      </w:tabs>
      <w:spacing w:after="0" w:line="360" w:lineRule="auto"/>
      <w:jc w:val="center"/>
    </w:pPr>
    <w:rPr>
      <w:rFonts w:eastAsia="Calibri" w:cs="Times New Roman"/>
      <w:b/>
      <w:sz w:val="28"/>
      <w:szCs w:val="28"/>
    </w:rPr>
  </w:style>
  <w:style w:type="paragraph" w:customStyle="1" w:styleId="Reference">
    <w:name w:val="Reference"/>
    <w:basedOn w:val="ListBullet"/>
    <w:autoRedefine/>
    <w:rsid w:val="009201A9"/>
    <w:pPr>
      <w:tabs>
        <w:tab w:val="clear" w:pos="720"/>
        <w:tab w:val="num" w:pos="454"/>
      </w:tabs>
      <w:spacing w:before="60" w:line="288" w:lineRule="auto"/>
      <w:ind w:left="454" w:hanging="454"/>
      <w:jc w:val="both"/>
    </w:pPr>
    <w:rPr>
      <w:spacing w:val="-8"/>
      <w:szCs w:val="28"/>
    </w:rPr>
  </w:style>
  <w:style w:type="character" w:customStyle="1" w:styleId="usercontent">
    <w:name w:val="usercontent"/>
    <w:basedOn w:val="DefaultParagraphFont"/>
    <w:rsid w:val="009201A9"/>
  </w:style>
  <w:style w:type="table" w:customStyle="1" w:styleId="TableGrid6">
    <w:name w:val="Table Grid6"/>
    <w:basedOn w:val="TableNormal"/>
    <w:next w:val="TableGrid"/>
    <w:uiPriority w:val="39"/>
    <w:rsid w:val="00CE4174"/>
    <w:pPr>
      <w:spacing w:after="0" w:line="240" w:lineRule="auto"/>
    </w:pPr>
    <w:rPr>
      <w:rFonts w:asciiTheme="minorHAnsi" w:eastAsia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CE4174"/>
    <w:pPr>
      <w:spacing w:after="0" w:line="240" w:lineRule="auto"/>
    </w:pPr>
    <w:rPr>
      <w:rFonts w:asciiTheme="minorHAnsi" w:eastAsia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w1">
    <w:name w:val="nw1"/>
    <w:basedOn w:val="DefaultParagraphFont"/>
    <w:rsid w:val="00D12F9D"/>
  </w:style>
  <w:style w:type="paragraph" w:customStyle="1" w:styleId="2y">
    <w:name w:val="2 y"/>
    <w:basedOn w:val="Normal"/>
    <w:link w:val="2yChar"/>
    <w:qFormat/>
    <w:rsid w:val="00D12F9D"/>
    <w:pPr>
      <w:spacing w:before="120" w:after="0" w:line="312" w:lineRule="auto"/>
      <w:ind w:firstLine="680"/>
      <w:jc w:val="both"/>
    </w:pPr>
    <w:rPr>
      <w:rFonts w:eastAsia="Times New Roman" w:cs="Times New Roman"/>
      <w:b/>
      <w:sz w:val="26"/>
      <w:szCs w:val="26"/>
      <w:lang w:val="x-none" w:eastAsia="x-none"/>
    </w:rPr>
  </w:style>
  <w:style w:type="paragraph" w:customStyle="1" w:styleId="3z">
    <w:name w:val="3 z"/>
    <w:basedOn w:val="Normal"/>
    <w:link w:val="3zChar"/>
    <w:qFormat/>
    <w:rsid w:val="00D12F9D"/>
    <w:pPr>
      <w:widowControl w:val="0"/>
      <w:autoSpaceDE w:val="0"/>
      <w:autoSpaceDN w:val="0"/>
      <w:adjustRightInd w:val="0"/>
      <w:spacing w:before="120" w:after="0" w:line="312" w:lineRule="auto"/>
      <w:ind w:firstLine="680"/>
      <w:jc w:val="both"/>
    </w:pPr>
    <w:rPr>
      <w:rFonts w:ascii="Times New Roman Bold Italic" w:eastAsia="Times New Roman" w:hAnsi="Times New Roman Bold Italic" w:cs="Times New Roman"/>
      <w:b/>
      <w:bCs/>
      <w:i/>
      <w:iCs/>
      <w:sz w:val="26"/>
      <w:szCs w:val="26"/>
      <w:lang w:val="x-none" w:eastAsia="x-none"/>
    </w:rPr>
  </w:style>
  <w:style w:type="character" w:customStyle="1" w:styleId="2yChar">
    <w:name w:val="2 y Char"/>
    <w:link w:val="2y"/>
    <w:rsid w:val="00D12F9D"/>
    <w:rPr>
      <w:rFonts w:eastAsia="Times New Roman" w:cs="Times New Roman"/>
      <w:b/>
      <w:sz w:val="26"/>
      <w:szCs w:val="26"/>
      <w:lang w:val="x-none" w:eastAsia="x-none"/>
    </w:rPr>
  </w:style>
  <w:style w:type="paragraph" w:customStyle="1" w:styleId="4Bang">
    <w:name w:val="4 Bang"/>
    <w:basedOn w:val="Normal"/>
    <w:link w:val="4BangChar"/>
    <w:qFormat/>
    <w:rsid w:val="00D12F9D"/>
    <w:pPr>
      <w:spacing w:before="120" w:after="0" w:line="312" w:lineRule="auto"/>
      <w:ind w:firstLine="720"/>
      <w:jc w:val="center"/>
    </w:pPr>
    <w:rPr>
      <w:rFonts w:eastAsia="Times New Roman" w:cs="Times New Roman"/>
      <w:b/>
      <w:sz w:val="26"/>
      <w:szCs w:val="26"/>
      <w:lang w:val="x-none" w:eastAsia="x-none"/>
    </w:rPr>
  </w:style>
  <w:style w:type="character" w:customStyle="1" w:styleId="3zChar">
    <w:name w:val="3 z Char"/>
    <w:link w:val="3z"/>
    <w:rsid w:val="00D12F9D"/>
    <w:rPr>
      <w:rFonts w:ascii="Times New Roman Bold Italic" w:eastAsia="Times New Roman" w:hAnsi="Times New Roman Bold Italic" w:cs="Times New Roman"/>
      <w:b/>
      <w:bCs/>
      <w:i/>
      <w:iCs/>
      <w:sz w:val="26"/>
      <w:szCs w:val="26"/>
      <w:lang w:val="x-none" w:eastAsia="x-none"/>
    </w:rPr>
  </w:style>
  <w:style w:type="character" w:customStyle="1" w:styleId="4BangChar">
    <w:name w:val="4 Bang Char"/>
    <w:link w:val="4Bang"/>
    <w:rsid w:val="00D12F9D"/>
    <w:rPr>
      <w:rFonts w:eastAsia="Times New Roman" w:cs="Times New Roman"/>
      <w:b/>
      <w:sz w:val="26"/>
      <w:szCs w:val="26"/>
      <w:lang w:val="x-none" w:eastAsia="x-none"/>
    </w:rPr>
  </w:style>
  <w:style w:type="paragraph" w:customStyle="1" w:styleId="2LAN">
    <w:name w:val="2 LAN"/>
    <w:basedOn w:val="Normal"/>
    <w:link w:val="2LANChar"/>
    <w:qFormat/>
    <w:rsid w:val="00D12F9D"/>
    <w:pPr>
      <w:spacing w:before="120" w:after="0" w:line="312" w:lineRule="auto"/>
      <w:ind w:firstLine="680"/>
      <w:jc w:val="both"/>
    </w:pPr>
    <w:rPr>
      <w:rFonts w:eastAsia="Times New Roman" w:cs="Times New Roman"/>
      <w:b/>
      <w:sz w:val="26"/>
      <w:szCs w:val="26"/>
      <w:lang w:val="x-none" w:eastAsia="x-none"/>
    </w:rPr>
  </w:style>
  <w:style w:type="character" w:customStyle="1" w:styleId="2LANChar">
    <w:name w:val="2 LAN Char"/>
    <w:link w:val="2LAN"/>
    <w:rsid w:val="00D12F9D"/>
    <w:rPr>
      <w:rFonts w:eastAsia="Times New Roman" w:cs="Times New Roman"/>
      <w:b/>
      <w:sz w:val="26"/>
      <w:szCs w:val="26"/>
      <w:lang w:val="x-none" w:eastAsia="x-none"/>
    </w:rPr>
  </w:style>
  <w:style w:type="paragraph" w:customStyle="1" w:styleId="3LAN">
    <w:name w:val="3 LAN"/>
    <w:basedOn w:val="Normal"/>
    <w:link w:val="3LANChar"/>
    <w:qFormat/>
    <w:rsid w:val="00D12F9D"/>
    <w:pPr>
      <w:widowControl w:val="0"/>
      <w:autoSpaceDE w:val="0"/>
      <w:autoSpaceDN w:val="0"/>
      <w:adjustRightInd w:val="0"/>
      <w:spacing w:before="120" w:after="0" w:line="312" w:lineRule="auto"/>
      <w:ind w:firstLine="680"/>
      <w:jc w:val="both"/>
    </w:pPr>
    <w:rPr>
      <w:rFonts w:ascii="Times New Roman Bold Italic" w:eastAsia="Times New Roman" w:hAnsi="Times New Roman Bold Italic" w:cs="Times New Roman"/>
      <w:bCs/>
      <w:i/>
      <w:iCs/>
      <w:sz w:val="26"/>
      <w:szCs w:val="26"/>
      <w:lang w:val="x-none" w:eastAsia="x-none"/>
    </w:rPr>
  </w:style>
  <w:style w:type="character" w:customStyle="1" w:styleId="3LANChar">
    <w:name w:val="3 LAN Char"/>
    <w:link w:val="3LAN"/>
    <w:rsid w:val="00D12F9D"/>
    <w:rPr>
      <w:rFonts w:ascii="Times New Roman Bold Italic" w:eastAsia="Times New Roman" w:hAnsi="Times New Roman Bold Italic" w:cs="Times New Roman"/>
      <w:bCs/>
      <w:i/>
      <w:iCs/>
      <w:sz w:val="26"/>
      <w:szCs w:val="26"/>
      <w:lang w:val="x-none" w:eastAsia="x-none"/>
    </w:rPr>
  </w:style>
  <w:style w:type="character" w:customStyle="1" w:styleId="detail">
    <w:name w:val="detail"/>
    <w:basedOn w:val="DefaultParagraphFont"/>
    <w:rsid w:val="00D12F9D"/>
  </w:style>
  <w:style w:type="character" w:customStyle="1" w:styleId="order">
    <w:name w:val="order"/>
    <w:basedOn w:val="DefaultParagraphFont"/>
    <w:rsid w:val="00D12F9D"/>
  </w:style>
  <w:style w:type="paragraph" w:customStyle="1" w:styleId="CharChar1CharCharCharCharCharCharCharCharCharCharCharChar1CharCharCharCharCharCharCharChar">
    <w:name w:val="Char Char1 Char Char Char Char Char Char Char Char Char Char Char Char1 Char Char Char Char Char Char Char Char"/>
    <w:basedOn w:val="Normal"/>
    <w:rsid w:val="00D12F9D"/>
    <w:pPr>
      <w:spacing w:before="120" w:line="240" w:lineRule="exact"/>
      <w:ind w:firstLine="720"/>
    </w:pPr>
    <w:rPr>
      <w:rFonts w:ascii="Verdana" w:eastAsia="Times New Roman" w:hAnsi="Verdana" w:cs="Times New Roman"/>
      <w:sz w:val="20"/>
      <w:szCs w:val="20"/>
    </w:rPr>
  </w:style>
  <w:style w:type="paragraph" w:customStyle="1" w:styleId="5HINH">
    <w:name w:val="5 HINH"/>
    <w:basedOn w:val="Normal"/>
    <w:link w:val="5HINHChar"/>
    <w:qFormat/>
    <w:rsid w:val="00D12F9D"/>
    <w:pPr>
      <w:widowControl w:val="0"/>
      <w:spacing w:before="120" w:after="0" w:line="312" w:lineRule="auto"/>
      <w:ind w:firstLine="720"/>
      <w:contextualSpacing/>
      <w:jc w:val="center"/>
    </w:pPr>
    <w:rPr>
      <w:rFonts w:eastAsia="Times New Roman" w:cs="Times New Roman"/>
      <w:b/>
      <w:sz w:val="26"/>
      <w:szCs w:val="26"/>
      <w:lang w:val="x-none" w:eastAsia="x-none"/>
    </w:rPr>
  </w:style>
  <w:style w:type="character" w:customStyle="1" w:styleId="5HINHChar">
    <w:name w:val="5 HINH Char"/>
    <w:link w:val="5HINH"/>
    <w:rsid w:val="00D12F9D"/>
    <w:rPr>
      <w:rFonts w:eastAsia="Times New Roman" w:cs="Times New Roman"/>
      <w:b/>
      <w:sz w:val="26"/>
      <w:szCs w:val="26"/>
      <w:lang w:val="x-none" w:eastAsia="x-none"/>
    </w:rPr>
  </w:style>
  <w:style w:type="paragraph" w:customStyle="1" w:styleId="LAN1">
    <w:name w:val="LAN 1"/>
    <w:basedOn w:val="Heading1"/>
    <w:link w:val="LAN1Char"/>
    <w:rsid w:val="00D12F9D"/>
    <w:pPr>
      <w:keepNext/>
      <w:widowControl/>
      <w:numPr>
        <w:numId w:val="0"/>
      </w:numPr>
      <w:spacing w:before="120" w:after="0" w:line="312" w:lineRule="auto"/>
      <w:ind w:firstLine="720"/>
      <w:jc w:val="center"/>
    </w:pPr>
    <w:rPr>
      <w:rFonts w:ascii="Times New Roman" w:hAnsi="Times New Roman"/>
      <w:bCs/>
      <w:kern w:val="32"/>
      <w:sz w:val="26"/>
      <w:szCs w:val="26"/>
      <w:lang w:val="x-none" w:eastAsia="x-none"/>
    </w:rPr>
  </w:style>
  <w:style w:type="character" w:customStyle="1" w:styleId="LAN1Char">
    <w:name w:val="LAN 1 Char"/>
    <w:link w:val="LAN1"/>
    <w:rsid w:val="00D12F9D"/>
    <w:rPr>
      <w:rFonts w:eastAsia="Times New Roman" w:cs="Times New Roman"/>
      <w:b/>
      <w:bCs/>
      <w:kern w:val="32"/>
      <w:sz w:val="26"/>
      <w:szCs w:val="26"/>
      <w:lang w:val="x-none" w:eastAsia="x-none"/>
    </w:rPr>
  </w:style>
  <w:style w:type="paragraph" w:customStyle="1" w:styleId="2L">
    <w:name w:val="2L"/>
    <w:basedOn w:val="Normal"/>
    <w:link w:val="2LChar"/>
    <w:qFormat/>
    <w:rsid w:val="00D12F9D"/>
    <w:pPr>
      <w:spacing w:before="120" w:after="120" w:line="312" w:lineRule="auto"/>
      <w:ind w:firstLine="680"/>
      <w:jc w:val="both"/>
    </w:pPr>
    <w:rPr>
      <w:rFonts w:eastAsia="Times New Roman" w:cs="Times New Roman"/>
      <w:b/>
      <w:sz w:val="26"/>
      <w:szCs w:val="26"/>
      <w:lang w:val="pt-BR" w:eastAsia="x-none"/>
    </w:rPr>
  </w:style>
  <w:style w:type="character" w:customStyle="1" w:styleId="2LChar">
    <w:name w:val="2L Char"/>
    <w:link w:val="2L"/>
    <w:rsid w:val="00D12F9D"/>
    <w:rPr>
      <w:rFonts w:eastAsia="Times New Roman" w:cs="Times New Roman"/>
      <w:b/>
      <w:sz w:val="26"/>
      <w:szCs w:val="26"/>
      <w:lang w:val="pt-BR" w:eastAsia="x-none"/>
    </w:rPr>
  </w:style>
  <w:style w:type="paragraph" w:customStyle="1" w:styleId="LAN4">
    <w:name w:val="LAN 4"/>
    <w:basedOn w:val="Normal"/>
    <w:link w:val="LAN4Char"/>
    <w:rsid w:val="00D12F9D"/>
    <w:pPr>
      <w:spacing w:before="60" w:after="0" w:line="312" w:lineRule="auto"/>
      <w:ind w:firstLine="567"/>
      <w:jc w:val="both"/>
    </w:pPr>
    <w:rPr>
      <w:rFonts w:eastAsia="Times New Roman" w:cs="Times New Roman"/>
      <w:i/>
      <w:sz w:val="26"/>
      <w:szCs w:val="26"/>
      <w:lang w:val="x-none" w:eastAsia="x-none"/>
    </w:rPr>
  </w:style>
  <w:style w:type="character" w:customStyle="1" w:styleId="LAN4Char">
    <w:name w:val="LAN 4 Char"/>
    <w:link w:val="LAN4"/>
    <w:rsid w:val="00D12F9D"/>
    <w:rPr>
      <w:rFonts w:eastAsia="Times New Roman" w:cs="Times New Roman"/>
      <w:i/>
      <w:sz w:val="26"/>
      <w:szCs w:val="26"/>
      <w:lang w:val="x-none" w:eastAsia="x-none"/>
    </w:rPr>
  </w:style>
  <w:style w:type="paragraph" w:customStyle="1" w:styleId="4LAN">
    <w:name w:val="4 LAN"/>
    <w:basedOn w:val="Heading1"/>
    <w:link w:val="4LANChar"/>
    <w:qFormat/>
    <w:rsid w:val="00D12F9D"/>
    <w:pPr>
      <w:numPr>
        <w:numId w:val="0"/>
      </w:numPr>
      <w:spacing w:before="0" w:after="0" w:line="312" w:lineRule="auto"/>
      <w:ind w:firstLine="720"/>
    </w:pPr>
    <w:rPr>
      <w:rFonts w:ascii="Times New Roman" w:hAnsi="Times New Roman"/>
      <w:b w:val="0"/>
      <w:bCs/>
      <w:i/>
      <w:spacing w:val="-6"/>
      <w:sz w:val="26"/>
      <w:szCs w:val="26"/>
      <w:lang w:val="pt-BR" w:eastAsia="x-none"/>
    </w:rPr>
  </w:style>
  <w:style w:type="character" w:customStyle="1" w:styleId="4LANChar">
    <w:name w:val="4 LAN Char"/>
    <w:link w:val="4LAN"/>
    <w:rsid w:val="00D12F9D"/>
    <w:rPr>
      <w:rFonts w:eastAsia="Times New Roman" w:cs="Times New Roman"/>
      <w:bCs/>
      <w:i/>
      <w:spacing w:val="-6"/>
      <w:sz w:val="26"/>
      <w:szCs w:val="26"/>
      <w:lang w:val="pt-BR" w:eastAsia="x-none"/>
    </w:rPr>
  </w:style>
  <w:style w:type="character" w:customStyle="1" w:styleId="ff51">
    <w:name w:val="ff51"/>
    <w:rsid w:val="00D12F9D"/>
    <w:rPr>
      <w:rFonts w:ascii="ff5" w:hAnsi="ff5" w:hint="default"/>
    </w:rPr>
  </w:style>
  <w:style w:type="character" w:customStyle="1" w:styleId="ib1">
    <w:name w:val="ib1"/>
    <w:rsid w:val="00D12F9D"/>
    <w:rPr>
      <w:spacing w:val="0"/>
    </w:rPr>
  </w:style>
  <w:style w:type="character" w:customStyle="1" w:styleId="ff71">
    <w:name w:val="ff71"/>
    <w:rsid w:val="00D12F9D"/>
    <w:rPr>
      <w:rFonts w:ascii="ff7" w:hAnsi="ff7" w:hint="default"/>
    </w:rPr>
  </w:style>
  <w:style w:type="character" w:customStyle="1" w:styleId="tahoma-pat">
    <w:name w:val="tahoma-pat"/>
    <w:basedOn w:val="DefaultParagraphFont"/>
    <w:rsid w:val="00D12F9D"/>
  </w:style>
  <w:style w:type="paragraph" w:customStyle="1" w:styleId="CharCharCharCharCharCharChar5">
    <w:name w:val="Char Char Char Char Char Char Char5"/>
    <w:autoRedefine/>
    <w:rsid w:val="00D12F9D"/>
    <w:pPr>
      <w:tabs>
        <w:tab w:val="left" w:pos="1152"/>
      </w:tabs>
      <w:spacing w:before="120" w:after="120" w:line="312" w:lineRule="auto"/>
      <w:ind w:firstLine="720"/>
      <w:jc w:val="both"/>
    </w:pPr>
    <w:rPr>
      <w:rFonts w:ascii="Arial" w:eastAsia="Times New Roman" w:hAnsi="Arial" w:cs="Arial"/>
      <w:sz w:val="26"/>
      <w:szCs w:val="26"/>
    </w:rPr>
  </w:style>
  <w:style w:type="paragraph" w:customStyle="1" w:styleId="mot">
    <w:name w:val="mot"/>
    <w:basedOn w:val="Normal"/>
    <w:link w:val="motChar"/>
    <w:qFormat/>
    <w:rsid w:val="00D12F9D"/>
    <w:pPr>
      <w:spacing w:before="120" w:after="0" w:line="360" w:lineRule="auto"/>
      <w:ind w:firstLine="720"/>
      <w:jc w:val="center"/>
    </w:pPr>
    <w:rPr>
      <w:rFonts w:eastAsia="Times New Roman" w:cs="Times New Roman"/>
      <w:b/>
      <w:sz w:val="26"/>
      <w:szCs w:val="26"/>
      <w:lang w:val="x-none" w:eastAsia="x-none"/>
    </w:rPr>
  </w:style>
  <w:style w:type="paragraph" w:customStyle="1" w:styleId="hai">
    <w:name w:val="hai"/>
    <w:basedOn w:val="Normal"/>
    <w:link w:val="haiChar"/>
    <w:qFormat/>
    <w:rsid w:val="00D12F9D"/>
    <w:pPr>
      <w:spacing w:before="120" w:after="0" w:line="312" w:lineRule="auto"/>
      <w:ind w:firstLine="680"/>
      <w:jc w:val="both"/>
    </w:pPr>
    <w:rPr>
      <w:rFonts w:eastAsia="Times New Roman" w:cs="Times New Roman"/>
      <w:b/>
      <w:sz w:val="26"/>
      <w:szCs w:val="26"/>
      <w:lang w:val="x-none" w:eastAsia="x-none"/>
    </w:rPr>
  </w:style>
  <w:style w:type="character" w:customStyle="1" w:styleId="motChar">
    <w:name w:val="mot Char"/>
    <w:link w:val="mot"/>
    <w:rsid w:val="00D12F9D"/>
    <w:rPr>
      <w:rFonts w:eastAsia="Times New Roman" w:cs="Times New Roman"/>
      <w:b/>
      <w:sz w:val="26"/>
      <w:szCs w:val="26"/>
      <w:lang w:val="x-none" w:eastAsia="x-none"/>
    </w:rPr>
  </w:style>
  <w:style w:type="paragraph" w:customStyle="1" w:styleId="ba">
    <w:name w:val="ba"/>
    <w:basedOn w:val="Normal"/>
    <w:link w:val="baChar"/>
    <w:qFormat/>
    <w:rsid w:val="00D12F9D"/>
    <w:pPr>
      <w:widowControl w:val="0"/>
      <w:autoSpaceDE w:val="0"/>
      <w:autoSpaceDN w:val="0"/>
      <w:adjustRightInd w:val="0"/>
      <w:spacing w:before="120" w:after="0" w:line="312" w:lineRule="auto"/>
      <w:ind w:firstLine="680"/>
      <w:jc w:val="both"/>
    </w:pPr>
    <w:rPr>
      <w:rFonts w:ascii="Times New Roman Bold Italic" w:eastAsia="Times New Roman" w:hAnsi="Times New Roman Bold Italic" w:cs="Times New Roman"/>
      <w:b/>
      <w:bCs/>
      <w:i/>
      <w:iCs/>
      <w:sz w:val="26"/>
      <w:szCs w:val="26"/>
      <w:lang w:val="x-none" w:eastAsia="x-none"/>
    </w:rPr>
  </w:style>
  <w:style w:type="character" w:customStyle="1" w:styleId="haiChar">
    <w:name w:val="hai Char"/>
    <w:link w:val="hai"/>
    <w:rsid w:val="00D12F9D"/>
    <w:rPr>
      <w:rFonts w:eastAsia="Times New Roman" w:cs="Times New Roman"/>
      <w:b/>
      <w:sz w:val="26"/>
      <w:szCs w:val="26"/>
      <w:lang w:val="x-none" w:eastAsia="x-none"/>
    </w:rPr>
  </w:style>
  <w:style w:type="character" w:customStyle="1" w:styleId="baChar">
    <w:name w:val="ba Char"/>
    <w:link w:val="ba"/>
    <w:rsid w:val="00D12F9D"/>
    <w:rPr>
      <w:rFonts w:ascii="Times New Roman Bold Italic" w:eastAsia="Times New Roman" w:hAnsi="Times New Roman Bold Italic" w:cs="Times New Roman"/>
      <w:b/>
      <w:bCs/>
      <w:i/>
      <w:iCs/>
      <w:sz w:val="26"/>
      <w:szCs w:val="26"/>
      <w:lang w:val="x-none" w:eastAsia="x-none"/>
    </w:rPr>
  </w:style>
  <w:style w:type="paragraph" w:customStyle="1" w:styleId="CharChar1CharCharCharCharCharCharCharCharCharCharCharChar1CharCharCharCharCharCharCharChar1">
    <w:name w:val="Char Char1 Char Char Char Char Char Char Char Char Char Char Char Char1 Char Char Char Char Char Char Char Char1"/>
    <w:basedOn w:val="Normal"/>
    <w:rsid w:val="00D12F9D"/>
    <w:pPr>
      <w:spacing w:before="120" w:line="240" w:lineRule="exact"/>
      <w:ind w:firstLine="720"/>
    </w:pPr>
    <w:rPr>
      <w:rFonts w:ascii="Verdana" w:eastAsia="Times New Roman" w:hAnsi="Verdana" w:cs="Times New Roman"/>
      <w:sz w:val="20"/>
      <w:szCs w:val="20"/>
    </w:rPr>
  </w:style>
  <w:style w:type="paragraph" w:customStyle="1" w:styleId="font7">
    <w:name w:val="font7"/>
    <w:basedOn w:val="Normal"/>
    <w:rsid w:val="00D12F9D"/>
    <w:pPr>
      <w:spacing w:before="100" w:beforeAutospacing="1" w:after="100" w:afterAutospacing="1" w:line="240" w:lineRule="auto"/>
      <w:ind w:firstLine="720"/>
    </w:pPr>
    <w:rPr>
      <w:rFonts w:ascii="Calibri" w:eastAsia="Times New Roman" w:hAnsi="Calibri" w:cs="Calibri"/>
      <w:b/>
      <w:bCs/>
      <w:color w:val="000000"/>
      <w:sz w:val="22"/>
    </w:rPr>
  </w:style>
  <w:style w:type="paragraph" w:customStyle="1" w:styleId="2Lan0">
    <w:name w:val="2 Lan"/>
    <w:basedOn w:val="Normal"/>
    <w:link w:val="2LanChar0"/>
    <w:qFormat/>
    <w:rsid w:val="00D12F9D"/>
    <w:pPr>
      <w:spacing w:before="120" w:after="0" w:line="312" w:lineRule="auto"/>
      <w:ind w:firstLine="680"/>
      <w:jc w:val="both"/>
    </w:pPr>
    <w:rPr>
      <w:rFonts w:eastAsia="Times New Roman" w:cs="Times New Roman"/>
      <w:b/>
      <w:sz w:val="26"/>
      <w:szCs w:val="26"/>
      <w:lang w:val="x-none" w:eastAsia="x-none"/>
    </w:rPr>
  </w:style>
  <w:style w:type="paragraph" w:customStyle="1" w:styleId="3Lan0">
    <w:name w:val="3 Lan"/>
    <w:basedOn w:val="Normal"/>
    <w:link w:val="3LanChar0"/>
    <w:qFormat/>
    <w:rsid w:val="00D12F9D"/>
    <w:pPr>
      <w:widowControl w:val="0"/>
      <w:autoSpaceDE w:val="0"/>
      <w:autoSpaceDN w:val="0"/>
      <w:adjustRightInd w:val="0"/>
      <w:spacing w:before="120" w:after="0" w:line="312" w:lineRule="auto"/>
      <w:ind w:firstLine="680"/>
      <w:jc w:val="both"/>
    </w:pPr>
    <w:rPr>
      <w:rFonts w:ascii="Times New Roman Bold Italic" w:eastAsia="Times New Roman" w:hAnsi="Times New Roman Bold Italic" w:cs="Times New Roman"/>
      <w:b/>
      <w:bCs/>
      <w:i/>
      <w:iCs/>
      <w:sz w:val="26"/>
      <w:szCs w:val="26"/>
      <w:lang w:val="x-none" w:eastAsia="x-none"/>
    </w:rPr>
  </w:style>
  <w:style w:type="character" w:customStyle="1" w:styleId="2LanChar0">
    <w:name w:val="2 Lan Char"/>
    <w:link w:val="2Lan0"/>
    <w:rsid w:val="00D12F9D"/>
    <w:rPr>
      <w:rFonts w:eastAsia="Times New Roman" w:cs="Times New Roman"/>
      <w:b/>
      <w:sz w:val="26"/>
      <w:szCs w:val="26"/>
      <w:lang w:val="x-none" w:eastAsia="x-none"/>
    </w:rPr>
  </w:style>
  <w:style w:type="character" w:customStyle="1" w:styleId="3LanChar0">
    <w:name w:val="3 Lan Char"/>
    <w:link w:val="3Lan0"/>
    <w:rsid w:val="00D12F9D"/>
    <w:rPr>
      <w:rFonts w:ascii="Times New Roman Bold Italic" w:eastAsia="Times New Roman" w:hAnsi="Times New Roman Bold Italic" w:cs="Times New Roman"/>
      <w:b/>
      <w:bCs/>
      <w:i/>
      <w:iCs/>
      <w:sz w:val="26"/>
      <w:szCs w:val="26"/>
      <w:lang w:val="x-none" w:eastAsia="x-none"/>
    </w:rPr>
  </w:style>
  <w:style w:type="numbering" w:customStyle="1" w:styleId="NoList6">
    <w:name w:val="No List6"/>
    <w:next w:val="NoList"/>
    <w:uiPriority w:val="99"/>
    <w:semiHidden/>
    <w:unhideWhenUsed/>
    <w:rsid w:val="006F2859"/>
  </w:style>
  <w:style w:type="paragraph" w:customStyle="1" w:styleId="Head3">
    <w:name w:val="Head 3"/>
    <w:basedOn w:val="Normal"/>
    <w:link w:val="Head3Char"/>
    <w:autoRedefine/>
    <w:qFormat/>
    <w:rsid w:val="006F2859"/>
    <w:pPr>
      <w:spacing w:after="0" w:line="312" w:lineRule="auto"/>
      <w:ind w:firstLine="720"/>
      <w:jc w:val="both"/>
    </w:pPr>
    <w:rPr>
      <w:rFonts w:eastAsia="Times New Roman" w:cs="Times New Roman"/>
      <w:b/>
      <w:i/>
      <w:kern w:val="36"/>
      <w:sz w:val="24"/>
      <w:szCs w:val="24"/>
      <w:lang w:val="nl-NL" w:eastAsia="x-none"/>
    </w:rPr>
  </w:style>
  <w:style w:type="character" w:customStyle="1" w:styleId="Head3Char">
    <w:name w:val="Head 3 Char"/>
    <w:link w:val="Head3"/>
    <w:rsid w:val="006F2859"/>
    <w:rPr>
      <w:rFonts w:eastAsia="Times New Roman" w:cs="Times New Roman"/>
      <w:b/>
      <w:i/>
      <w:kern w:val="36"/>
      <w:sz w:val="24"/>
      <w:szCs w:val="24"/>
      <w:lang w:val="nl-NL" w:eastAsia="x-none"/>
    </w:rPr>
  </w:style>
  <w:style w:type="paragraph" w:customStyle="1" w:styleId="BBB">
    <w:name w:val="BBB"/>
    <w:basedOn w:val="Normal"/>
    <w:link w:val="BBBChar"/>
    <w:autoRedefine/>
    <w:qFormat/>
    <w:rsid w:val="006F2859"/>
    <w:pPr>
      <w:spacing w:after="0" w:line="276" w:lineRule="auto"/>
      <w:ind w:right="-104"/>
      <w:jc w:val="center"/>
    </w:pPr>
    <w:rPr>
      <w:rFonts w:eastAsia="Times New Roman" w:cs="Times New Roman"/>
      <w:sz w:val="24"/>
      <w:szCs w:val="24"/>
      <w:lang w:val="x-none" w:eastAsia="x-none" w:bidi="th-TH"/>
    </w:rPr>
  </w:style>
  <w:style w:type="character" w:customStyle="1" w:styleId="BBBChar">
    <w:name w:val="BBB Char"/>
    <w:link w:val="BBB"/>
    <w:rsid w:val="006F2859"/>
    <w:rPr>
      <w:rFonts w:eastAsia="Times New Roman" w:cs="Times New Roman"/>
      <w:sz w:val="24"/>
      <w:szCs w:val="24"/>
      <w:lang w:val="x-none" w:eastAsia="x-none" w:bidi="th-TH"/>
    </w:rPr>
  </w:style>
  <w:style w:type="table" w:customStyle="1" w:styleId="TableGrid8">
    <w:name w:val="Table Grid8"/>
    <w:basedOn w:val="TableNormal"/>
    <w:next w:val="TableGrid"/>
    <w:uiPriority w:val="39"/>
    <w:rsid w:val="006F2859"/>
    <w:pPr>
      <w:spacing w:after="0" w:line="240" w:lineRule="auto"/>
    </w:pPr>
    <w:rPr>
      <w:rFonts w:ascii="Calibri" w:eastAsia="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11">
    <w:name w:val="Style Bulleted11"/>
    <w:rsid w:val="0053006F"/>
  </w:style>
  <w:style w:type="character" w:customStyle="1" w:styleId="anchor-text">
    <w:name w:val="anchor-text"/>
    <w:basedOn w:val="DefaultParagraphFont"/>
    <w:rsid w:val="00F851C1"/>
  </w:style>
  <w:style w:type="character" w:customStyle="1" w:styleId="posted-on">
    <w:name w:val="posted-on"/>
    <w:basedOn w:val="DefaultParagraphFont"/>
    <w:rsid w:val="00FD548B"/>
  </w:style>
  <w:style w:type="character" w:customStyle="1" w:styleId="post-views-label">
    <w:name w:val="post-views-label"/>
    <w:basedOn w:val="DefaultParagraphFont"/>
    <w:rsid w:val="00FD548B"/>
  </w:style>
  <w:style w:type="character" w:customStyle="1" w:styleId="post-views-count">
    <w:name w:val="post-views-count"/>
    <w:basedOn w:val="DefaultParagraphFont"/>
    <w:rsid w:val="00FD548B"/>
  </w:style>
  <w:style w:type="character" w:customStyle="1" w:styleId="MUC1Char">
    <w:name w:val="MUC1 Char"/>
    <w:link w:val="MUC1"/>
    <w:qFormat/>
    <w:locked/>
    <w:rsid w:val="00C70FFB"/>
    <w:rPr>
      <w:rFonts w:ascii="SimSun" w:hAnsi="SimSun" w:cs="Times New Roman"/>
      <w:b/>
      <w:noProof/>
      <w:sz w:val="26"/>
      <w:szCs w:val="28"/>
      <w:lang w:val="vi-VN"/>
    </w:rPr>
  </w:style>
  <w:style w:type="paragraph" w:customStyle="1" w:styleId="MUC1">
    <w:name w:val="MUC1"/>
    <w:basedOn w:val="Normal"/>
    <w:link w:val="MUC1Char"/>
    <w:qFormat/>
    <w:rsid w:val="00C70FFB"/>
    <w:pPr>
      <w:spacing w:before="60" w:after="60" w:line="288" w:lineRule="auto"/>
      <w:ind w:firstLine="425"/>
      <w:jc w:val="both"/>
    </w:pPr>
    <w:rPr>
      <w:rFonts w:ascii="SimSun" w:hAnsi="SimSun" w:cs="Times New Roman"/>
      <w:b/>
      <w:noProof/>
      <w:sz w:val="26"/>
      <w:szCs w:val="28"/>
      <w:lang w:val="vi-VN"/>
    </w:rPr>
  </w:style>
  <w:style w:type="table" w:customStyle="1" w:styleId="TableGrid9">
    <w:name w:val="Table Grid9"/>
    <w:basedOn w:val="TableNormal"/>
    <w:next w:val="TableGrid"/>
    <w:uiPriority w:val="39"/>
    <w:rsid w:val="00522F5D"/>
    <w:pPr>
      <w:spacing w:after="0" w:line="240" w:lineRule="auto"/>
    </w:pPr>
    <w:rPr>
      <w:rFonts w:ascii="Calibri" w:eastAsia="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cCp3">
    <w:name w:val="@ Đề mục (Cấp 3)"/>
    <w:basedOn w:val="Normal"/>
    <w:next w:val="Normal"/>
    <w:qFormat/>
    <w:rsid w:val="00AD4A28"/>
    <w:pPr>
      <w:widowControl w:val="0"/>
      <w:tabs>
        <w:tab w:val="left" w:pos="720"/>
        <w:tab w:val="left" w:pos="1440"/>
        <w:tab w:val="left" w:pos="2160"/>
        <w:tab w:val="center" w:pos="4253"/>
        <w:tab w:val="right" w:pos="8505"/>
      </w:tabs>
      <w:spacing w:before="120" w:after="60" w:line="276" w:lineRule="auto"/>
      <w:jc w:val="both"/>
      <w:outlineLvl w:val="2"/>
    </w:pPr>
    <w:rPr>
      <w:rFonts w:eastAsia="Times New Roman" w:cs="Times New Roman"/>
      <w:i/>
      <w:sz w:val="24"/>
      <w:szCs w:val="28"/>
    </w:rPr>
  </w:style>
  <w:style w:type="paragraph" w:customStyle="1" w:styleId="NVANidung">
    <w:name w:val="NVĐA/Nội dung"/>
    <w:qFormat/>
    <w:rsid w:val="00AD4A28"/>
    <w:pPr>
      <w:spacing w:after="0" w:line="360" w:lineRule="auto"/>
      <w:ind w:firstLine="562"/>
    </w:pPr>
    <w:rPr>
      <w:rFonts w:eastAsia="Times New Roman" w:cs="Times New Roman"/>
      <w:bCs/>
      <w:sz w:val="28"/>
      <w:szCs w:val="28"/>
    </w:rPr>
  </w:style>
  <w:style w:type="paragraph" w:customStyle="1" w:styleId="Titleimage">
    <w:name w:val="Title image"/>
    <w:basedOn w:val="Normal"/>
    <w:qFormat/>
    <w:rsid w:val="00AD4A28"/>
    <w:pPr>
      <w:spacing w:after="0" w:line="360" w:lineRule="auto"/>
      <w:jc w:val="center"/>
    </w:pPr>
    <w:rPr>
      <w:rFonts w:eastAsia="Calibri"/>
      <w:i/>
      <w:iCs/>
      <w:noProof/>
      <w:sz w:val="28"/>
      <w:szCs w:val="28"/>
    </w:rPr>
  </w:style>
  <w:style w:type="paragraph" w:customStyle="1" w:styleId="Titletable">
    <w:name w:val="Title table"/>
    <w:basedOn w:val="Normal"/>
    <w:qFormat/>
    <w:rsid w:val="00AD4A28"/>
    <w:pPr>
      <w:spacing w:after="0" w:line="360" w:lineRule="auto"/>
      <w:jc w:val="right"/>
    </w:pPr>
    <w:rPr>
      <w:rFonts w:eastAsia="Calibri"/>
      <w:i/>
      <w:iCs/>
      <w:sz w:val="28"/>
      <w:szCs w:val="28"/>
    </w:rPr>
  </w:style>
  <w:style w:type="character" w:customStyle="1" w:styleId="FontStyle121">
    <w:name w:val="Font Style121"/>
    <w:rsid w:val="00AD4A28"/>
    <w:rPr>
      <w:rFonts w:ascii="Times New Roman" w:hAnsi="Times New Roman" w:cs="Times New Roman" w:hint="default"/>
      <w:color w:val="000000"/>
      <w:sz w:val="22"/>
      <w:szCs w:val="22"/>
    </w:rPr>
  </w:style>
  <w:style w:type="paragraph" w:customStyle="1" w:styleId="Tiliuthamkho">
    <w:name w:val="Tài liệu tham khảo"/>
    <w:qFormat/>
    <w:rsid w:val="00AD4A28"/>
    <w:pPr>
      <w:numPr>
        <w:numId w:val="16"/>
      </w:numPr>
      <w:ind w:left="426" w:hanging="426"/>
    </w:pPr>
    <w:rPr>
      <w:rFonts w:eastAsiaTheme="minorHAnsi"/>
      <w:sz w:val="28"/>
    </w:rPr>
  </w:style>
  <w:style w:type="paragraph" w:customStyle="1" w:styleId="BI">
    <w:name w:val="BI"/>
    <w:basedOn w:val="B"/>
    <w:rsid w:val="00CC2225"/>
    <w:pPr>
      <w:keepNext w:val="0"/>
      <w:widowControl/>
      <w:tabs>
        <w:tab w:val="clear" w:pos="567"/>
      </w:tabs>
      <w:spacing w:line="348" w:lineRule="auto"/>
    </w:pPr>
    <w:rPr>
      <w:sz w:val="28"/>
      <w:lang w:val="x-none" w:eastAsia="x-none"/>
    </w:rPr>
  </w:style>
  <w:style w:type="character" w:styleId="UnresolvedMention">
    <w:name w:val="Unresolved Mention"/>
    <w:basedOn w:val="DefaultParagraphFont"/>
    <w:uiPriority w:val="99"/>
    <w:semiHidden/>
    <w:unhideWhenUsed/>
    <w:rsid w:val="00CC2225"/>
    <w:rPr>
      <w:color w:val="605E5C"/>
      <w:shd w:val="clear" w:color="auto" w:fill="E1DFDD"/>
    </w:rPr>
  </w:style>
  <w:style w:type="character" w:customStyle="1" w:styleId="button-container">
    <w:name w:val="button-container"/>
    <w:basedOn w:val="DefaultParagraphFont"/>
    <w:rsid w:val="00D4585B"/>
  </w:style>
  <w:style w:type="table" w:customStyle="1" w:styleId="TableGrid0">
    <w:name w:val="TableGrid"/>
    <w:rsid w:val="00D4585B"/>
    <w:pPr>
      <w:spacing w:after="0" w:line="240" w:lineRule="auto"/>
    </w:pPr>
    <w:rPr>
      <w:rFonts w:asciiTheme="minorHAnsi" w:eastAsia="Times New Roman" w:hAnsiTheme="minorHAnsi"/>
      <w:kern w:val="2"/>
      <w:sz w:val="24"/>
      <w:szCs w:val="24"/>
      <w14:ligatures w14:val="standardContextual"/>
    </w:rPr>
    <w:tblPr>
      <w:tblCellMar>
        <w:top w:w="0" w:type="dxa"/>
        <w:left w:w="0" w:type="dxa"/>
        <w:bottom w:w="0" w:type="dxa"/>
        <w:right w:w="0" w:type="dxa"/>
      </w:tblCellMar>
    </w:tblPr>
  </w:style>
  <w:style w:type="character" w:customStyle="1" w:styleId="math-inline">
    <w:name w:val="math-inline"/>
    <w:basedOn w:val="DefaultParagraphFont"/>
    <w:rsid w:val="00D4585B"/>
  </w:style>
  <w:style w:type="character" w:customStyle="1" w:styleId="Style3Char">
    <w:name w:val="Style3 Char"/>
    <w:link w:val="Style3"/>
    <w:rsid w:val="00445958"/>
    <w:rPr>
      <w:rFonts w:eastAsia="Calibri" w:cs="Times New Roman"/>
      <w:b/>
      <w:i/>
      <w:color w:val="000000"/>
      <w:sz w:val="28"/>
      <w:szCs w:val="28"/>
    </w:rPr>
  </w:style>
  <w:style w:type="table" w:customStyle="1" w:styleId="TableNormal0">
    <w:name w:val="TableNormal"/>
    <w:rsid w:val="00011005"/>
    <w:rPr>
      <w:rFonts w:eastAsia="Times New Roman" w:cs="Times New Roman"/>
      <w:szCs w:val="23"/>
      <w:lang w:val="en"/>
    </w:rPr>
    <w:tblPr>
      <w:tblCellMar>
        <w:top w:w="100" w:type="dxa"/>
        <w:left w:w="100" w:type="dxa"/>
        <w:bottom w:w="100" w:type="dxa"/>
        <w:right w:w="100" w:type="dxa"/>
      </w:tblCellMar>
    </w:tblPr>
  </w:style>
  <w:style w:type="paragraph" w:customStyle="1" w:styleId="13">
    <w:name w:val="1.3"/>
    <w:basedOn w:val="Normal"/>
    <w:rsid w:val="00011005"/>
    <w:pPr>
      <w:spacing w:after="0" w:line="360" w:lineRule="auto"/>
      <w:jc w:val="both"/>
    </w:pPr>
    <w:rPr>
      <w:rFonts w:eastAsia="Times New Roman" w:cs="Arial"/>
      <w:b/>
      <w:bCs/>
      <w:i/>
      <w:iCs/>
      <w:sz w:val="28"/>
      <w:szCs w:val="28"/>
      <w:lang w:val="en"/>
    </w:rPr>
  </w:style>
  <w:style w:type="paragraph" w:customStyle="1" w:styleId="BodyTextKeep1Char">
    <w:name w:val="Body Text Keep1 Char"/>
    <w:basedOn w:val="Normal"/>
    <w:rsid w:val="00011005"/>
    <w:pPr>
      <w:tabs>
        <w:tab w:val="num" w:pos="720"/>
      </w:tabs>
      <w:spacing w:line="288" w:lineRule="auto"/>
      <w:ind w:left="720" w:hanging="720"/>
    </w:pPr>
    <w:rPr>
      <w:rFonts w:ascii="Cambria" w:eastAsia="Cambria" w:hAnsi="Cambria" w:cs="Times New Roman"/>
      <w:color w:val="5A5A5A"/>
      <w:sz w:val="20"/>
      <w:szCs w:val="20"/>
      <w:lang w:val="en" w:bidi="en-US"/>
    </w:rPr>
  </w:style>
  <w:style w:type="character" w:customStyle="1" w:styleId="l9">
    <w:name w:val="l9"/>
    <w:rsid w:val="00011005"/>
    <w:rPr>
      <w:rFonts w:cs="Times New Roman"/>
    </w:rPr>
  </w:style>
  <w:style w:type="character" w:customStyle="1" w:styleId="l">
    <w:name w:val="l"/>
    <w:rsid w:val="00011005"/>
    <w:rPr>
      <w:rFonts w:cs="Times New Roman"/>
    </w:rPr>
  </w:style>
  <w:style w:type="character" w:customStyle="1" w:styleId="StrongEmphasis">
    <w:name w:val="Strong Emphasis"/>
    <w:rsid w:val="00011005"/>
    <w:rPr>
      <w:b/>
    </w:rPr>
  </w:style>
  <w:style w:type="paragraph" w:styleId="Index8">
    <w:name w:val="index 8"/>
    <w:basedOn w:val="Normal"/>
    <w:next w:val="Normal"/>
    <w:semiHidden/>
    <w:rsid w:val="00011005"/>
    <w:pPr>
      <w:widowControl w:val="0"/>
      <w:spacing w:before="120" w:after="120" w:line="288" w:lineRule="auto"/>
      <w:ind w:left="1760" w:hanging="220"/>
    </w:pPr>
    <w:rPr>
      <w:rFonts w:ascii="Calibri" w:eastAsia="Times New Roman" w:hAnsi="Calibri" w:cs="Times New Roman"/>
      <w:sz w:val="18"/>
      <w:szCs w:val="18"/>
      <w:lang w:val="en"/>
    </w:rPr>
  </w:style>
  <w:style w:type="paragraph" w:styleId="Index4">
    <w:name w:val="index 4"/>
    <w:basedOn w:val="Normal"/>
    <w:next w:val="Normal"/>
    <w:semiHidden/>
    <w:rsid w:val="00011005"/>
    <w:pPr>
      <w:widowControl w:val="0"/>
      <w:spacing w:before="120" w:after="120" w:line="288" w:lineRule="auto"/>
      <w:ind w:left="880" w:hanging="220"/>
    </w:pPr>
    <w:rPr>
      <w:rFonts w:ascii="Calibri" w:eastAsia="Times New Roman" w:hAnsi="Calibri" w:cs="Times New Roman"/>
      <w:sz w:val="18"/>
      <w:szCs w:val="18"/>
      <w:lang w:val="en"/>
    </w:rPr>
  </w:style>
  <w:style w:type="paragraph" w:styleId="Index2">
    <w:name w:val="index 2"/>
    <w:basedOn w:val="Normal"/>
    <w:next w:val="Normal"/>
    <w:semiHidden/>
    <w:rsid w:val="00011005"/>
    <w:pPr>
      <w:widowControl w:val="0"/>
      <w:spacing w:before="120" w:after="120" w:line="288" w:lineRule="auto"/>
      <w:ind w:left="440" w:hanging="220"/>
    </w:pPr>
    <w:rPr>
      <w:rFonts w:ascii="Calibri" w:eastAsia="Times New Roman" w:hAnsi="Calibri" w:cs="Times New Roman"/>
      <w:sz w:val="18"/>
      <w:szCs w:val="18"/>
      <w:lang w:val="en"/>
    </w:rPr>
  </w:style>
  <w:style w:type="paragraph" w:styleId="IndexHeading">
    <w:name w:val="index heading"/>
    <w:basedOn w:val="Normal"/>
    <w:next w:val="Index1"/>
    <w:semiHidden/>
    <w:rsid w:val="00011005"/>
    <w:pPr>
      <w:widowControl w:val="0"/>
      <w:spacing w:before="240" w:after="120" w:line="288" w:lineRule="auto"/>
      <w:ind w:firstLine="360"/>
      <w:jc w:val="center"/>
    </w:pPr>
    <w:rPr>
      <w:rFonts w:ascii="Calibri" w:eastAsia="Times New Roman" w:hAnsi="Calibri" w:cs="Times New Roman"/>
      <w:b/>
      <w:bCs/>
      <w:sz w:val="26"/>
      <w:szCs w:val="26"/>
      <w:lang w:val="en"/>
    </w:rPr>
  </w:style>
  <w:style w:type="paragraph" w:styleId="Index6">
    <w:name w:val="index 6"/>
    <w:basedOn w:val="Normal"/>
    <w:next w:val="Normal"/>
    <w:semiHidden/>
    <w:rsid w:val="00011005"/>
    <w:pPr>
      <w:widowControl w:val="0"/>
      <w:spacing w:before="120" w:after="120" w:line="288" w:lineRule="auto"/>
      <w:ind w:left="1320" w:hanging="220"/>
    </w:pPr>
    <w:rPr>
      <w:rFonts w:ascii="Calibri" w:eastAsia="Times New Roman" w:hAnsi="Calibri" w:cs="Times New Roman"/>
      <w:sz w:val="18"/>
      <w:szCs w:val="18"/>
      <w:lang w:val="en"/>
    </w:rPr>
  </w:style>
  <w:style w:type="paragraph" w:styleId="Index7">
    <w:name w:val="index 7"/>
    <w:basedOn w:val="Normal"/>
    <w:next w:val="Normal"/>
    <w:semiHidden/>
    <w:rsid w:val="00011005"/>
    <w:pPr>
      <w:widowControl w:val="0"/>
      <w:spacing w:before="120" w:after="120" w:line="288" w:lineRule="auto"/>
      <w:ind w:left="1540" w:hanging="220"/>
    </w:pPr>
    <w:rPr>
      <w:rFonts w:ascii="Calibri" w:eastAsia="Times New Roman" w:hAnsi="Calibri" w:cs="Times New Roman"/>
      <w:sz w:val="18"/>
      <w:szCs w:val="18"/>
      <w:lang w:val="en"/>
    </w:rPr>
  </w:style>
  <w:style w:type="paragraph" w:styleId="Index3">
    <w:name w:val="index 3"/>
    <w:basedOn w:val="Normal"/>
    <w:next w:val="Normal"/>
    <w:semiHidden/>
    <w:rsid w:val="00011005"/>
    <w:pPr>
      <w:widowControl w:val="0"/>
      <w:spacing w:before="120" w:after="120" w:line="288" w:lineRule="auto"/>
      <w:ind w:left="660" w:hanging="220"/>
    </w:pPr>
    <w:rPr>
      <w:rFonts w:ascii="Calibri" w:eastAsia="Times New Roman" w:hAnsi="Calibri" w:cs="Times New Roman"/>
      <w:sz w:val="18"/>
      <w:szCs w:val="18"/>
      <w:lang w:val="en"/>
    </w:rPr>
  </w:style>
  <w:style w:type="paragraph" w:styleId="Index5">
    <w:name w:val="index 5"/>
    <w:basedOn w:val="Normal"/>
    <w:next w:val="Normal"/>
    <w:semiHidden/>
    <w:rsid w:val="00011005"/>
    <w:pPr>
      <w:widowControl w:val="0"/>
      <w:spacing w:before="120" w:after="120" w:line="288" w:lineRule="auto"/>
      <w:ind w:left="1100" w:hanging="220"/>
    </w:pPr>
    <w:rPr>
      <w:rFonts w:ascii="Calibri" w:eastAsia="Times New Roman" w:hAnsi="Calibri" w:cs="Times New Roman"/>
      <w:sz w:val="18"/>
      <w:szCs w:val="18"/>
      <w:lang w:val="en"/>
    </w:rPr>
  </w:style>
  <w:style w:type="paragraph" w:styleId="Index9">
    <w:name w:val="index 9"/>
    <w:basedOn w:val="Normal"/>
    <w:next w:val="Normal"/>
    <w:semiHidden/>
    <w:rsid w:val="00011005"/>
    <w:pPr>
      <w:widowControl w:val="0"/>
      <w:spacing w:before="120" w:after="120" w:line="288" w:lineRule="auto"/>
      <w:ind w:left="1980" w:hanging="220"/>
    </w:pPr>
    <w:rPr>
      <w:rFonts w:ascii="Calibri" w:eastAsia="Times New Roman" w:hAnsi="Calibri" w:cs="Times New Roman"/>
      <w:sz w:val="18"/>
      <w:szCs w:val="18"/>
      <w:lang w:val="en"/>
    </w:rPr>
  </w:style>
  <w:style w:type="paragraph" w:customStyle="1" w:styleId="References0">
    <w:name w:val="References"/>
    <w:basedOn w:val="Normal"/>
    <w:rsid w:val="00011005"/>
    <w:pPr>
      <w:widowControl w:val="0"/>
      <w:spacing w:before="120" w:after="120" w:line="240" w:lineRule="auto"/>
      <w:ind w:left="720" w:hanging="720"/>
      <w:jc w:val="both"/>
    </w:pPr>
    <w:rPr>
      <w:rFonts w:ascii="Palatino Linotype" w:eastAsia="Times New Roman" w:hAnsi="Palatino Linotype" w:cs="Times New Roman"/>
      <w:i/>
      <w:sz w:val="22"/>
      <w:szCs w:val="23"/>
      <w:lang w:val="en"/>
    </w:rPr>
  </w:style>
  <w:style w:type="paragraph" w:customStyle="1" w:styleId="Listing">
    <w:name w:val="Listing"/>
    <w:rsid w:val="00011005"/>
    <w:pPr>
      <w:spacing w:after="120" w:line="288" w:lineRule="auto"/>
    </w:pPr>
    <w:rPr>
      <w:rFonts w:ascii="Palatino Linotype" w:eastAsia="Times New Roman" w:hAnsi="Palatino Linotype" w:cs="Times New Roman"/>
      <w:bCs/>
      <w:i/>
      <w:color w:val="000000"/>
      <w:sz w:val="22"/>
      <w:szCs w:val="18"/>
      <w:lang w:val="en"/>
    </w:rPr>
  </w:style>
  <w:style w:type="paragraph" w:customStyle="1" w:styleId="Normal11pt">
    <w:name w:val="Normal + 11 pt"/>
    <w:basedOn w:val="Normal"/>
    <w:rsid w:val="00011005"/>
    <w:pPr>
      <w:spacing w:before="120" w:after="120" w:line="240" w:lineRule="auto"/>
      <w:ind w:firstLine="360"/>
      <w:jc w:val="both"/>
    </w:pPr>
    <w:rPr>
      <w:rFonts w:eastAsia="Calibri" w:cs="Times New Roman"/>
      <w:sz w:val="20"/>
      <w:szCs w:val="20"/>
      <w:lang w:val="en-GB"/>
    </w:rPr>
  </w:style>
  <w:style w:type="paragraph" w:customStyle="1" w:styleId="Picture">
    <w:name w:val="Picture"/>
    <w:basedOn w:val="Normal"/>
    <w:rsid w:val="00011005"/>
    <w:pPr>
      <w:widowControl w:val="0"/>
      <w:spacing w:before="720" w:after="240" w:line="288" w:lineRule="auto"/>
      <w:ind w:firstLine="360"/>
      <w:jc w:val="center"/>
    </w:pPr>
    <w:rPr>
      <w:rFonts w:ascii="Palatino Linotype" w:eastAsia="Times New Roman" w:hAnsi="Palatino Linotype" w:cs="Times New Roman"/>
      <w:sz w:val="22"/>
      <w:szCs w:val="23"/>
      <w:lang w:val="en"/>
    </w:rPr>
  </w:style>
  <w:style w:type="paragraph" w:customStyle="1" w:styleId="Figure">
    <w:name w:val="Figure"/>
    <w:basedOn w:val="Normal"/>
    <w:rsid w:val="00011005"/>
    <w:pPr>
      <w:keepNext/>
      <w:widowControl w:val="0"/>
      <w:spacing w:before="480" w:after="240" w:line="240" w:lineRule="auto"/>
      <w:ind w:firstLine="360"/>
      <w:jc w:val="center"/>
    </w:pPr>
    <w:rPr>
      <w:rFonts w:ascii="Palatino Linotype" w:eastAsia="Times New Roman" w:hAnsi="Palatino Linotype" w:cs="Times New Roman"/>
      <w:sz w:val="22"/>
      <w:szCs w:val="23"/>
      <w:lang w:val="en"/>
    </w:rPr>
  </w:style>
  <w:style w:type="character" w:customStyle="1" w:styleId="UnresolvedMention2">
    <w:name w:val="Unresolved Mention2"/>
    <w:basedOn w:val="DefaultParagraphFont"/>
    <w:uiPriority w:val="99"/>
    <w:semiHidden/>
    <w:unhideWhenUsed/>
    <w:rsid w:val="00011005"/>
    <w:rPr>
      <w:color w:val="605E5C"/>
      <w:shd w:val="clear" w:color="auto" w:fill="E1DFDD"/>
    </w:rPr>
  </w:style>
  <w:style w:type="character" w:customStyle="1" w:styleId="katex-mathml">
    <w:name w:val="katex-mathml"/>
    <w:basedOn w:val="DefaultParagraphFont"/>
    <w:rsid w:val="00011005"/>
  </w:style>
  <w:style w:type="character" w:customStyle="1" w:styleId="mord">
    <w:name w:val="mord"/>
    <w:basedOn w:val="DefaultParagraphFont"/>
    <w:rsid w:val="00011005"/>
  </w:style>
  <w:style w:type="character" w:customStyle="1" w:styleId="mopen">
    <w:name w:val="mopen"/>
    <w:basedOn w:val="DefaultParagraphFont"/>
    <w:rsid w:val="00011005"/>
  </w:style>
  <w:style w:type="character" w:customStyle="1" w:styleId="mpunct">
    <w:name w:val="mpunct"/>
    <w:basedOn w:val="DefaultParagraphFont"/>
    <w:rsid w:val="00011005"/>
  </w:style>
  <w:style w:type="character" w:customStyle="1" w:styleId="vlist-s">
    <w:name w:val="vlist-s"/>
    <w:basedOn w:val="DefaultParagraphFont"/>
    <w:rsid w:val="00011005"/>
  </w:style>
  <w:style w:type="character" w:customStyle="1" w:styleId="mclose">
    <w:name w:val="mclose"/>
    <w:basedOn w:val="DefaultParagraphFont"/>
    <w:rsid w:val="00011005"/>
  </w:style>
  <w:style w:type="character" w:customStyle="1" w:styleId="mrel">
    <w:name w:val="mrel"/>
    <w:basedOn w:val="DefaultParagraphFont"/>
    <w:rsid w:val="00011005"/>
  </w:style>
  <w:style w:type="character" w:customStyle="1" w:styleId="mbin">
    <w:name w:val="mbin"/>
    <w:basedOn w:val="DefaultParagraphFont"/>
    <w:rsid w:val="00011005"/>
  </w:style>
  <w:style w:type="character" w:customStyle="1" w:styleId="mop">
    <w:name w:val="mop"/>
    <w:basedOn w:val="DefaultParagraphFont"/>
    <w:rsid w:val="00011005"/>
  </w:style>
  <w:style w:type="character" w:customStyle="1" w:styleId="minner">
    <w:name w:val="minner"/>
    <w:basedOn w:val="DefaultParagraphFont"/>
    <w:rsid w:val="00011005"/>
  </w:style>
  <w:style w:type="character" w:customStyle="1" w:styleId="delimsizing">
    <w:name w:val="delimsizing"/>
    <w:basedOn w:val="DefaultParagraphFont"/>
    <w:rsid w:val="00011005"/>
  </w:style>
  <w:style w:type="character" w:customStyle="1" w:styleId="mspace">
    <w:name w:val="mspace"/>
    <w:basedOn w:val="DefaultParagraphFont"/>
    <w:rsid w:val="00011005"/>
  </w:style>
  <w:style w:type="character" w:customStyle="1" w:styleId="tojvnm2t">
    <w:name w:val="tojvnm2t"/>
    <w:rsid w:val="009841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870533">
      <w:bodyDiv w:val="1"/>
      <w:marLeft w:val="0"/>
      <w:marRight w:val="0"/>
      <w:marTop w:val="0"/>
      <w:marBottom w:val="0"/>
      <w:divBdr>
        <w:top w:val="none" w:sz="0" w:space="0" w:color="auto"/>
        <w:left w:val="none" w:sz="0" w:space="0" w:color="auto"/>
        <w:bottom w:val="none" w:sz="0" w:space="0" w:color="auto"/>
        <w:right w:val="none" w:sz="0" w:space="0" w:color="auto"/>
      </w:divBdr>
    </w:div>
    <w:div w:id="83842655">
      <w:bodyDiv w:val="1"/>
      <w:marLeft w:val="0"/>
      <w:marRight w:val="0"/>
      <w:marTop w:val="0"/>
      <w:marBottom w:val="0"/>
      <w:divBdr>
        <w:top w:val="none" w:sz="0" w:space="0" w:color="auto"/>
        <w:left w:val="none" w:sz="0" w:space="0" w:color="auto"/>
        <w:bottom w:val="none" w:sz="0" w:space="0" w:color="auto"/>
        <w:right w:val="none" w:sz="0" w:space="0" w:color="auto"/>
      </w:divBdr>
    </w:div>
    <w:div w:id="172689427">
      <w:bodyDiv w:val="1"/>
      <w:marLeft w:val="0"/>
      <w:marRight w:val="0"/>
      <w:marTop w:val="0"/>
      <w:marBottom w:val="0"/>
      <w:divBdr>
        <w:top w:val="none" w:sz="0" w:space="0" w:color="auto"/>
        <w:left w:val="none" w:sz="0" w:space="0" w:color="auto"/>
        <w:bottom w:val="none" w:sz="0" w:space="0" w:color="auto"/>
        <w:right w:val="none" w:sz="0" w:space="0" w:color="auto"/>
      </w:divBdr>
    </w:div>
    <w:div w:id="284509786">
      <w:bodyDiv w:val="1"/>
      <w:marLeft w:val="0"/>
      <w:marRight w:val="0"/>
      <w:marTop w:val="0"/>
      <w:marBottom w:val="0"/>
      <w:divBdr>
        <w:top w:val="none" w:sz="0" w:space="0" w:color="auto"/>
        <w:left w:val="none" w:sz="0" w:space="0" w:color="auto"/>
        <w:bottom w:val="none" w:sz="0" w:space="0" w:color="auto"/>
        <w:right w:val="none" w:sz="0" w:space="0" w:color="auto"/>
      </w:divBdr>
    </w:div>
    <w:div w:id="314989909">
      <w:bodyDiv w:val="1"/>
      <w:marLeft w:val="0"/>
      <w:marRight w:val="0"/>
      <w:marTop w:val="0"/>
      <w:marBottom w:val="0"/>
      <w:divBdr>
        <w:top w:val="none" w:sz="0" w:space="0" w:color="auto"/>
        <w:left w:val="none" w:sz="0" w:space="0" w:color="auto"/>
        <w:bottom w:val="none" w:sz="0" w:space="0" w:color="auto"/>
        <w:right w:val="none" w:sz="0" w:space="0" w:color="auto"/>
      </w:divBdr>
    </w:div>
    <w:div w:id="422529787">
      <w:bodyDiv w:val="1"/>
      <w:marLeft w:val="0"/>
      <w:marRight w:val="0"/>
      <w:marTop w:val="0"/>
      <w:marBottom w:val="0"/>
      <w:divBdr>
        <w:top w:val="none" w:sz="0" w:space="0" w:color="auto"/>
        <w:left w:val="none" w:sz="0" w:space="0" w:color="auto"/>
        <w:bottom w:val="none" w:sz="0" w:space="0" w:color="auto"/>
        <w:right w:val="none" w:sz="0" w:space="0" w:color="auto"/>
      </w:divBdr>
    </w:div>
    <w:div w:id="422998933">
      <w:bodyDiv w:val="1"/>
      <w:marLeft w:val="0"/>
      <w:marRight w:val="0"/>
      <w:marTop w:val="0"/>
      <w:marBottom w:val="0"/>
      <w:divBdr>
        <w:top w:val="none" w:sz="0" w:space="0" w:color="auto"/>
        <w:left w:val="none" w:sz="0" w:space="0" w:color="auto"/>
        <w:bottom w:val="none" w:sz="0" w:space="0" w:color="auto"/>
        <w:right w:val="none" w:sz="0" w:space="0" w:color="auto"/>
      </w:divBdr>
    </w:div>
    <w:div w:id="429551755">
      <w:bodyDiv w:val="1"/>
      <w:marLeft w:val="0"/>
      <w:marRight w:val="0"/>
      <w:marTop w:val="0"/>
      <w:marBottom w:val="0"/>
      <w:divBdr>
        <w:top w:val="none" w:sz="0" w:space="0" w:color="auto"/>
        <w:left w:val="none" w:sz="0" w:space="0" w:color="auto"/>
        <w:bottom w:val="none" w:sz="0" w:space="0" w:color="auto"/>
        <w:right w:val="none" w:sz="0" w:space="0" w:color="auto"/>
      </w:divBdr>
    </w:div>
    <w:div w:id="456026989">
      <w:bodyDiv w:val="1"/>
      <w:marLeft w:val="0"/>
      <w:marRight w:val="0"/>
      <w:marTop w:val="0"/>
      <w:marBottom w:val="0"/>
      <w:divBdr>
        <w:top w:val="none" w:sz="0" w:space="0" w:color="auto"/>
        <w:left w:val="none" w:sz="0" w:space="0" w:color="auto"/>
        <w:bottom w:val="none" w:sz="0" w:space="0" w:color="auto"/>
        <w:right w:val="none" w:sz="0" w:space="0" w:color="auto"/>
      </w:divBdr>
    </w:div>
    <w:div w:id="549268339">
      <w:bodyDiv w:val="1"/>
      <w:marLeft w:val="0"/>
      <w:marRight w:val="0"/>
      <w:marTop w:val="0"/>
      <w:marBottom w:val="0"/>
      <w:divBdr>
        <w:top w:val="none" w:sz="0" w:space="0" w:color="auto"/>
        <w:left w:val="none" w:sz="0" w:space="0" w:color="auto"/>
        <w:bottom w:val="none" w:sz="0" w:space="0" w:color="auto"/>
        <w:right w:val="none" w:sz="0" w:space="0" w:color="auto"/>
      </w:divBdr>
    </w:div>
    <w:div w:id="595404686">
      <w:bodyDiv w:val="1"/>
      <w:marLeft w:val="0"/>
      <w:marRight w:val="0"/>
      <w:marTop w:val="0"/>
      <w:marBottom w:val="0"/>
      <w:divBdr>
        <w:top w:val="none" w:sz="0" w:space="0" w:color="auto"/>
        <w:left w:val="none" w:sz="0" w:space="0" w:color="auto"/>
        <w:bottom w:val="none" w:sz="0" w:space="0" w:color="auto"/>
        <w:right w:val="none" w:sz="0" w:space="0" w:color="auto"/>
      </w:divBdr>
    </w:div>
    <w:div w:id="635334785">
      <w:bodyDiv w:val="1"/>
      <w:marLeft w:val="0"/>
      <w:marRight w:val="0"/>
      <w:marTop w:val="0"/>
      <w:marBottom w:val="0"/>
      <w:divBdr>
        <w:top w:val="none" w:sz="0" w:space="0" w:color="auto"/>
        <w:left w:val="none" w:sz="0" w:space="0" w:color="auto"/>
        <w:bottom w:val="none" w:sz="0" w:space="0" w:color="auto"/>
        <w:right w:val="none" w:sz="0" w:space="0" w:color="auto"/>
      </w:divBdr>
    </w:div>
    <w:div w:id="663751120">
      <w:bodyDiv w:val="1"/>
      <w:marLeft w:val="0"/>
      <w:marRight w:val="0"/>
      <w:marTop w:val="0"/>
      <w:marBottom w:val="0"/>
      <w:divBdr>
        <w:top w:val="none" w:sz="0" w:space="0" w:color="auto"/>
        <w:left w:val="none" w:sz="0" w:space="0" w:color="auto"/>
        <w:bottom w:val="none" w:sz="0" w:space="0" w:color="auto"/>
        <w:right w:val="none" w:sz="0" w:space="0" w:color="auto"/>
      </w:divBdr>
    </w:div>
    <w:div w:id="664355857">
      <w:bodyDiv w:val="1"/>
      <w:marLeft w:val="0"/>
      <w:marRight w:val="0"/>
      <w:marTop w:val="0"/>
      <w:marBottom w:val="0"/>
      <w:divBdr>
        <w:top w:val="none" w:sz="0" w:space="0" w:color="auto"/>
        <w:left w:val="none" w:sz="0" w:space="0" w:color="auto"/>
        <w:bottom w:val="none" w:sz="0" w:space="0" w:color="auto"/>
        <w:right w:val="none" w:sz="0" w:space="0" w:color="auto"/>
      </w:divBdr>
    </w:div>
    <w:div w:id="697318535">
      <w:bodyDiv w:val="1"/>
      <w:marLeft w:val="0"/>
      <w:marRight w:val="0"/>
      <w:marTop w:val="0"/>
      <w:marBottom w:val="0"/>
      <w:divBdr>
        <w:top w:val="none" w:sz="0" w:space="0" w:color="auto"/>
        <w:left w:val="none" w:sz="0" w:space="0" w:color="auto"/>
        <w:bottom w:val="none" w:sz="0" w:space="0" w:color="auto"/>
        <w:right w:val="none" w:sz="0" w:space="0" w:color="auto"/>
      </w:divBdr>
    </w:div>
    <w:div w:id="710374495">
      <w:bodyDiv w:val="1"/>
      <w:marLeft w:val="0"/>
      <w:marRight w:val="0"/>
      <w:marTop w:val="0"/>
      <w:marBottom w:val="0"/>
      <w:divBdr>
        <w:top w:val="none" w:sz="0" w:space="0" w:color="auto"/>
        <w:left w:val="none" w:sz="0" w:space="0" w:color="auto"/>
        <w:bottom w:val="none" w:sz="0" w:space="0" w:color="auto"/>
        <w:right w:val="none" w:sz="0" w:space="0" w:color="auto"/>
      </w:divBdr>
    </w:div>
    <w:div w:id="727385330">
      <w:bodyDiv w:val="1"/>
      <w:marLeft w:val="0"/>
      <w:marRight w:val="0"/>
      <w:marTop w:val="0"/>
      <w:marBottom w:val="0"/>
      <w:divBdr>
        <w:top w:val="none" w:sz="0" w:space="0" w:color="auto"/>
        <w:left w:val="none" w:sz="0" w:space="0" w:color="auto"/>
        <w:bottom w:val="none" w:sz="0" w:space="0" w:color="auto"/>
        <w:right w:val="none" w:sz="0" w:space="0" w:color="auto"/>
      </w:divBdr>
      <w:divsChild>
        <w:div w:id="1531064421">
          <w:marLeft w:val="0"/>
          <w:marRight w:val="0"/>
          <w:marTop w:val="0"/>
          <w:marBottom w:val="0"/>
          <w:divBdr>
            <w:top w:val="none" w:sz="0" w:space="0" w:color="auto"/>
            <w:left w:val="none" w:sz="0" w:space="0" w:color="auto"/>
            <w:bottom w:val="none" w:sz="0" w:space="0" w:color="auto"/>
            <w:right w:val="none" w:sz="0" w:space="0" w:color="auto"/>
          </w:divBdr>
        </w:div>
      </w:divsChild>
    </w:div>
    <w:div w:id="759527664">
      <w:bodyDiv w:val="1"/>
      <w:marLeft w:val="0"/>
      <w:marRight w:val="0"/>
      <w:marTop w:val="0"/>
      <w:marBottom w:val="0"/>
      <w:divBdr>
        <w:top w:val="none" w:sz="0" w:space="0" w:color="auto"/>
        <w:left w:val="none" w:sz="0" w:space="0" w:color="auto"/>
        <w:bottom w:val="none" w:sz="0" w:space="0" w:color="auto"/>
        <w:right w:val="none" w:sz="0" w:space="0" w:color="auto"/>
      </w:divBdr>
    </w:div>
    <w:div w:id="761296605">
      <w:bodyDiv w:val="1"/>
      <w:marLeft w:val="0"/>
      <w:marRight w:val="0"/>
      <w:marTop w:val="0"/>
      <w:marBottom w:val="0"/>
      <w:divBdr>
        <w:top w:val="none" w:sz="0" w:space="0" w:color="auto"/>
        <w:left w:val="none" w:sz="0" w:space="0" w:color="auto"/>
        <w:bottom w:val="none" w:sz="0" w:space="0" w:color="auto"/>
        <w:right w:val="none" w:sz="0" w:space="0" w:color="auto"/>
      </w:divBdr>
    </w:div>
    <w:div w:id="783117286">
      <w:bodyDiv w:val="1"/>
      <w:marLeft w:val="0"/>
      <w:marRight w:val="0"/>
      <w:marTop w:val="0"/>
      <w:marBottom w:val="0"/>
      <w:divBdr>
        <w:top w:val="none" w:sz="0" w:space="0" w:color="auto"/>
        <w:left w:val="none" w:sz="0" w:space="0" w:color="auto"/>
        <w:bottom w:val="none" w:sz="0" w:space="0" w:color="auto"/>
        <w:right w:val="none" w:sz="0" w:space="0" w:color="auto"/>
      </w:divBdr>
    </w:div>
    <w:div w:id="793869730">
      <w:bodyDiv w:val="1"/>
      <w:marLeft w:val="0"/>
      <w:marRight w:val="0"/>
      <w:marTop w:val="0"/>
      <w:marBottom w:val="0"/>
      <w:divBdr>
        <w:top w:val="none" w:sz="0" w:space="0" w:color="auto"/>
        <w:left w:val="none" w:sz="0" w:space="0" w:color="auto"/>
        <w:bottom w:val="none" w:sz="0" w:space="0" w:color="auto"/>
        <w:right w:val="none" w:sz="0" w:space="0" w:color="auto"/>
      </w:divBdr>
    </w:div>
    <w:div w:id="805438251">
      <w:bodyDiv w:val="1"/>
      <w:marLeft w:val="0"/>
      <w:marRight w:val="0"/>
      <w:marTop w:val="0"/>
      <w:marBottom w:val="0"/>
      <w:divBdr>
        <w:top w:val="none" w:sz="0" w:space="0" w:color="auto"/>
        <w:left w:val="none" w:sz="0" w:space="0" w:color="auto"/>
        <w:bottom w:val="none" w:sz="0" w:space="0" w:color="auto"/>
        <w:right w:val="none" w:sz="0" w:space="0" w:color="auto"/>
      </w:divBdr>
    </w:div>
    <w:div w:id="820583013">
      <w:bodyDiv w:val="1"/>
      <w:marLeft w:val="0"/>
      <w:marRight w:val="0"/>
      <w:marTop w:val="0"/>
      <w:marBottom w:val="0"/>
      <w:divBdr>
        <w:top w:val="none" w:sz="0" w:space="0" w:color="auto"/>
        <w:left w:val="none" w:sz="0" w:space="0" w:color="auto"/>
        <w:bottom w:val="none" w:sz="0" w:space="0" w:color="auto"/>
        <w:right w:val="none" w:sz="0" w:space="0" w:color="auto"/>
      </w:divBdr>
    </w:div>
    <w:div w:id="847253401">
      <w:bodyDiv w:val="1"/>
      <w:marLeft w:val="0"/>
      <w:marRight w:val="0"/>
      <w:marTop w:val="0"/>
      <w:marBottom w:val="0"/>
      <w:divBdr>
        <w:top w:val="none" w:sz="0" w:space="0" w:color="auto"/>
        <w:left w:val="none" w:sz="0" w:space="0" w:color="auto"/>
        <w:bottom w:val="none" w:sz="0" w:space="0" w:color="auto"/>
        <w:right w:val="none" w:sz="0" w:space="0" w:color="auto"/>
      </w:divBdr>
    </w:div>
    <w:div w:id="900294105">
      <w:bodyDiv w:val="1"/>
      <w:marLeft w:val="0"/>
      <w:marRight w:val="0"/>
      <w:marTop w:val="0"/>
      <w:marBottom w:val="0"/>
      <w:divBdr>
        <w:top w:val="none" w:sz="0" w:space="0" w:color="auto"/>
        <w:left w:val="none" w:sz="0" w:space="0" w:color="auto"/>
        <w:bottom w:val="none" w:sz="0" w:space="0" w:color="auto"/>
        <w:right w:val="none" w:sz="0" w:space="0" w:color="auto"/>
      </w:divBdr>
    </w:div>
    <w:div w:id="930746903">
      <w:bodyDiv w:val="1"/>
      <w:marLeft w:val="0"/>
      <w:marRight w:val="0"/>
      <w:marTop w:val="0"/>
      <w:marBottom w:val="0"/>
      <w:divBdr>
        <w:top w:val="none" w:sz="0" w:space="0" w:color="auto"/>
        <w:left w:val="none" w:sz="0" w:space="0" w:color="auto"/>
        <w:bottom w:val="none" w:sz="0" w:space="0" w:color="auto"/>
        <w:right w:val="none" w:sz="0" w:space="0" w:color="auto"/>
      </w:divBdr>
    </w:div>
    <w:div w:id="935357916">
      <w:bodyDiv w:val="1"/>
      <w:marLeft w:val="0"/>
      <w:marRight w:val="0"/>
      <w:marTop w:val="0"/>
      <w:marBottom w:val="0"/>
      <w:divBdr>
        <w:top w:val="none" w:sz="0" w:space="0" w:color="auto"/>
        <w:left w:val="none" w:sz="0" w:space="0" w:color="auto"/>
        <w:bottom w:val="none" w:sz="0" w:space="0" w:color="auto"/>
        <w:right w:val="none" w:sz="0" w:space="0" w:color="auto"/>
      </w:divBdr>
    </w:div>
    <w:div w:id="956910331">
      <w:bodyDiv w:val="1"/>
      <w:marLeft w:val="0"/>
      <w:marRight w:val="0"/>
      <w:marTop w:val="0"/>
      <w:marBottom w:val="0"/>
      <w:divBdr>
        <w:top w:val="none" w:sz="0" w:space="0" w:color="auto"/>
        <w:left w:val="none" w:sz="0" w:space="0" w:color="auto"/>
        <w:bottom w:val="none" w:sz="0" w:space="0" w:color="auto"/>
        <w:right w:val="none" w:sz="0" w:space="0" w:color="auto"/>
      </w:divBdr>
    </w:div>
    <w:div w:id="964388761">
      <w:bodyDiv w:val="1"/>
      <w:marLeft w:val="0"/>
      <w:marRight w:val="0"/>
      <w:marTop w:val="0"/>
      <w:marBottom w:val="0"/>
      <w:divBdr>
        <w:top w:val="none" w:sz="0" w:space="0" w:color="auto"/>
        <w:left w:val="none" w:sz="0" w:space="0" w:color="auto"/>
        <w:bottom w:val="none" w:sz="0" w:space="0" w:color="auto"/>
        <w:right w:val="none" w:sz="0" w:space="0" w:color="auto"/>
      </w:divBdr>
    </w:div>
    <w:div w:id="1033580873">
      <w:bodyDiv w:val="1"/>
      <w:marLeft w:val="0"/>
      <w:marRight w:val="0"/>
      <w:marTop w:val="0"/>
      <w:marBottom w:val="0"/>
      <w:divBdr>
        <w:top w:val="none" w:sz="0" w:space="0" w:color="auto"/>
        <w:left w:val="none" w:sz="0" w:space="0" w:color="auto"/>
        <w:bottom w:val="none" w:sz="0" w:space="0" w:color="auto"/>
        <w:right w:val="none" w:sz="0" w:space="0" w:color="auto"/>
      </w:divBdr>
    </w:div>
    <w:div w:id="1034649438">
      <w:bodyDiv w:val="1"/>
      <w:marLeft w:val="0"/>
      <w:marRight w:val="0"/>
      <w:marTop w:val="0"/>
      <w:marBottom w:val="0"/>
      <w:divBdr>
        <w:top w:val="none" w:sz="0" w:space="0" w:color="auto"/>
        <w:left w:val="none" w:sz="0" w:space="0" w:color="auto"/>
        <w:bottom w:val="none" w:sz="0" w:space="0" w:color="auto"/>
        <w:right w:val="none" w:sz="0" w:space="0" w:color="auto"/>
      </w:divBdr>
    </w:div>
    <w:div w:id="1059522872">
      <w:bodyDiv w:val="1"/>
      <w:marLeft w:val="0"/>
      <w:marRight w:val="0"/>
      <w:marTop w:val="0"/>
      <w:marBottom w:val="0"/>
      <w:divBdr>
        <w:top w:val="none" w:sz="0" w:space="0" w:color="auto"/>
        <w:left w:val="none" w:sz="0" w:space="0" w:color="auto"/>
        <w:bottom w:val="none" w:sz="0" w:space="0" w:color="auto"/>
        <w:right w:val="none" w:sz="0" w:space="0" w:color="auto"/>
      </w:divBdr>
    </w:div>
    <w:div w:id="1063068553">
      <w:bodyDiv w:val="1"/>
      <w:marLeft w:val="0"/>
      <w:marRight w:val="0"/>
      <w:marTop w:val="0"/>
      <w:marBottom w:val="0"/>
      <w:divBdr>
        <w:top w:val="none" w:sz="0" w:space="0" w:color="auto"/>
        <w:left w:val="none" w:sz="0" w:space="0" w:color="auto"/>
        <w:bottom w:val="none" w:sz="0" w:space="0" w:color="auto"/>
        <w:right w:val="none" w:sz="0" w:space="0" w:color="auto"/>
      </w:divBdr>
    </w:div>
    <w:div w:id="1066026362">
      <w:bodyDiv w:val="1"/>
      <w:marLeft w:val="0"/>
      <w:marRight w:val="0"/>
      <w:marTop w:val="0"/>
      <w:marBottom w:val="0"/>
      <w:divBdr>
        <w:top w:val="none" w:sz="0" w:space="0" w:color="auto"/>
        <w:left w:val="none" w:sz="0" w:space="0" w:color="auto"/>
        <w:bottom w:val="none" w:sz="0" w:space="0" w:color="auto"/>
        <w:right w:val="none" w:sz="0" w:space="0" w:color="auto"/>
      </w:divBdr>
    </w:div>
    <w:div w:id="1072391919">
      <w:bodyDiv w:val="1"/>
      <w:marLeft w:val="0"/>
      <w:marRight w:val="0"/>
      <w:marTop w:val="0"/>
      <w:marBottom w:val="0"/>
      <w:divBdr>
        <w:top w:val="none" w:sz="0" w:space="0" w:color="auto"/>
        <w:left w:val="none" w:sz="0" w:space="0" w:color="auto"/>
        <w:bottom w:val="none" w:sz="0" w:space="0" w:color="auto"/>
        <w:right w:val="none" w:sz="0" w:space="0" w:color="auto"/>
      </w:divBdr>
    </w:div>
    <w:div w:id="1125150362">
      <w:bodyDiv w:val="1"/>
      <w:marLeft w:val="0"/>
      <w:marRight w:val="0"/>
      <w:marTop w:val="0"/>
      <w:marBottom w:val="0"/>
      <w:divBdr>
        <w:top w:val="none" w:sz="0" w:space="0" w:color="auto"/>
        <w:left w:val="none" w:sz="0" w:space="0" w:color="auto"/>
        <w:bottom w:val="none" w:sz="0" w:space="0" w:color="auto"/>
        <w:right w:val="none" w:sz="0" w:space="0" w:color="auto"/>
      </w:divBdr>
    </w:div>
    <w:div w:id="1265111472">
      <w:bodyDiv w:val="1"/>
      <w:marLeft w:val="0"/>
      <w:marRight w:val="0"/>
      <w:marTop w:val="0"/>
      <w:marBottom w:val="0"/>
      <w:divBdr>
        <w:top w:val="none" w:sz="0" w:space="0" w:color="auto"/>
        <w:left w:val="none" w:sz="0" w:space="0" w:color="auto"/>
        <w:bottom w:val="none" w:sz="0" w:space="0" w:color="auto"/>
        <w:right w:val="none" w:sz="0" w:space="0" w:color="auto"/>
      </w:divBdr>
    </w:div>
    <w:div w:id="1331370153">
      <w:bodyDiv w:val="1"/>
      <w:marLeft w:val="0"/>
      <w:marRight w:val="0"/>
      <w:marTop w:val="0"/>
      <w:marBottom w:val="0"/>
      <w:divBdr>
        <w:top w:val="none" w:sz="0" w:space="0" w:color="auto"/>
        <w:left w:val="none" w:sz="0" w:space="0" w:color="auto"/>
        <w:bottom w:val="none" w:sz="0" w:space="0" w:color="auto"/>
        <w:right w:val="none" w:sz="0" w:space="0" w:color="auto"/>
      </w:divBdr>
    </w:div>
    <w:div w:id="1338075537">
      <w:bodyDiv w:val="1"/>
      <w:marLeft w:val="0"/>
      <w:marRight w:val="0"/>
      <w:marTop w:val="0"/>
      <w:marBottom w:val="0"/>
      <w:divBdr>
        <w:top w:val="none" w:sz="0" w:space="0" w:color="auto"/>
        <w:left w:val="none" w:sz="0" w:space="0" w:color="auto"/>
        <w:bottom w:val="none" w:sz="0" w:space="0" w:color="auto"/>
        <w:right w:val="none" w:sz="0" w:space="0" w:color="auto"/>
      </w:divBdr>
      <w:divsChild>
        <w:div w:id="543101256">
          <w:marLeft w:val="0"/>
          <w:marRight w:val="0"/>
          <w:marTop w:val="0"/>
          <w:marBottom w:val="0"/>
          <w:divBdr>
            <w:top w:val="none" w:sz="0" w:space="0" w:color="auto"/>
            <w:left w:val="none" w:sz="0" w:space="0" w:color="auto"/>
            <w:bottom w:val="none" w:sz="0" w:space="0" w:color="auto"/>
            <w:right w:val="none" w:sz="0" w:space="0" w:color="auto"/>
          </w:divBdr>
          <w:divsChild>
            <w:div w:id="1593735090">
              <w:marLeft w:val="0"/>
              <w:marRight w:val="0"/>
              <w:marTop w:val="0"/>
              <w:marBottom w:val="0"/>
              <w:divBdr>
                <w:top w:val="none" w:sz="0" w:space="0" w:color="auto"/>
                <w:left w:val="none" w:sz="0" w:space="0" w:color="auto"/>
                <w:bottom w:val="none" w:sz="0" w:space="0" w:color="auto"/>
                <w:right w:val="none" w:sz="0" w:space="0" w:color="auto"/>
              </w:divBdr>
              <w:divsChild>
                <w:div w:id="1572428408">
                  <w:marLeft w:val="0"/>
                  <w:marRight w:val="0"/>
                  <w:marTop w:val="0"/>
                  <w:marBottom w:val="0"/>
                  <w:divBdr>
                    <w:top w:val="none" w:sz="0" w:space="0" w:color="auto"/>
                    <w:left w:val="none" w:sz="0" w:space="0" w:color="auto"/>
                    <w:bottom w:val="none" w:sz="0" w:space="0" w:color="auto"/>
                    <w:right w:val="none" w:sz="0" w:space="0" w:color="auto"/>
                  </w:divBdr>
                  <w:divsChild>
                    <w:div w:id="166869064">
                      <w:marLeft w:val="0"/>
                      <w:marRight w:val="0"/>
                      <w:marTop w:val="0"/>
                      <w:marBottom w:val="0"/>
                      <w:divBdr>
                        <w:top w:val="none" w:sz="0" w:space="0" w:color="auto"/>
                        <w:left w:val="none" w:sz="0" w:space="0" w:color="auto"/>
                        <w:bottom w:val="none" w:sz="0" w:space="0" w:color="auto"/>
                        <w:right w:val="none" w:sz="0" w:space="0" w:color="auto"/>
                      </w:divBdr>
                      <w:divsChild>
                        <w:div w:id="741178544">
                          <w:marLeft w:val="0"/>
                          <w:marRight w:val="0"/>
                          <w:marTop w:val="0"/>
                          <w:marBottom w:val="0"/>
                          <w:divBdr>
                            <w:top w:val="none" w:sz="0" w:space="0" w:color="auto"/>
                            <w:left w:val="none" w:sz="0" w:space="0" w:color="auto"/>
                            <w:bottom w:val="none" w:sz="0" w:space="0" w:color="auto"/>
                            <w:right w:val="none" w:sz="0" w:space="0" w:color="auto"/>
                          </w:divBdr>
                          <w:divsChild>
                            <w:div w:id="1874608212">
                              <w:marLeft w:val="0"/>
                              <w:marRight w:val="0"/>
                              <w:marTop w:val="0"/>
                              <w:marBottom w:val="0"/>
                              <w:divBdr>
                                <w:top w:val="none" w:sz="0" w:space="0" w:color="auto"/>
                                <w:left w:val="none" w:sz="0" w:space="0" w:color="auto"/>
                                <w:bottom w:val="none" w:sz="0" w:space="0" w:color="auto"/>
                                <w:right w:val="none" w:sz="0" w:space="0" w:color="auto"/>
                              </w:divBdr>
                              <w:divsChild>
                                <w:div w:id="875433714">
                                  <w:marLeft w:val="0"/>
                                  <w:marRight w:val="0"/>
                                  <w:marTop w:val="0"/>
                                  <w:marBottom w:val="0"/>
                                  <w:divBdr>
                                    <w:top w:val="none" w:sz="0" w:space="0" w:color="auto"/>
                                    <w:left w:val="none" w:sz="0" w:space="0" w:color="auto"/>
                                    <w:bottom w:val="none" w:sz="0" w:space="0" w:color="auto"/>
                                    <w:right w:val="none" w:sz="0" w:space="0" w:color="auto"/>
                                  </w:divBdr>
                                  <w:divsChild>
                                    <w:div w:id="2088651604">
                                      <w:marLeft w:val="0"/>
                                      <w:marRight w:val="0"/>
                                      <w:marTop w:val="0"/>
                                      <w:marBottom w:val="0"/>
                                      <w:divBdr>
                                        <w:top w:val="none" w:sz="0" w:space="0" w:color="auto"/>
                                        <w:left w:val="none" w:sz="0" w:space="0" w:color="auto"/>
                                        <w:bottom w:val="none" w:sz="0" w:space="0" w:color="auto"/>
                                        <w:right w:val="none" w:sz="0" w:space="0" w:color="auto"/>
                                      </w:divBdr>
                                      <w:divsChild>
                                        <w:div w:id="321349787">
                                          <w:marLeft w:val="0"/>
                                          <w:marRight w:val="0"/>
                                          <w:marTop w:val="0"/>
                                          <w:marBottom w:val="0"/>
                                          <w:divBdr>
                                            <w:top w:val="none" w:sz="0" w:space="0" w:color="auto"/>
                                            <w:left w:val="none" w:sz="0" w:space="0" w:color="auto"/>
                                            <w:bottom w:val="none" w:sz="0" w:space="0" w:color="auto"/>
                                            <w:right w:val="none" w:sz="0" w:space="0" w:color="auto"/>
                                          </w:divBdr>
                                          <w:divsChild>
                                            <w:div w:id="1762067348">
                                              <w:marLeft w:val="0"/>
                                              <w:marRight w:val="0"/>
                                              <w:marTop w:val="0"/>
                                              <w:marBottom w:val="0"/>
                                              <w:divBdr>
                                                <w:top w:val="none" w:sz="0" w:space="0" w:color="auto"/>
                                                <w:left w:val="none" w:sz="0" w:space="0" w:color="auto"/>
                                                <w:bottom w:val="none" w:sz="0" w:space="0" w:color="auto"/>
                                                <w:right w:val="none" w:sz="0" w:space="0" w:color="auto"/>
                                              </w:divBdr>
                                              <w:divsChild>
                                                <w:div w:id="237517074">
                                                  <w:marLeft w:val="0"/>
                                                  <w:marRight w:val="0"/>
                                                  <w:marTop w:val="0"/>
                                                  <w:marBottom w:val="0"/>
                                                  <w:divBdr>
                                                    <w:top w:val="none" w:sz="0" w:space="0" w:color="auto"/>
                                                    <w:left w:val="none" w:sz="0" w:space="0" w:color="auto"/>
                                                    <w:bottom w:val="none" w:sz="0" w:space="0" w:color="auto"/>
                                                    <w:right w:val="none" w:sz="0" w:space="0" w:color="auto"/>
                                                  </w:divBdr>
                                                  <w:divsChild>
                                                    <w:div w:id="1755469354">
                                                      <w:marLeft w:val="0"/>
                                                      <w:marRight w:val="0"/>
                                                      <w:marTop w:val="0"/>
                                                      <w:marBottom w:val="0"/>
                                                      <w:divBdr>
                                                        <w:top w:val="none" w:sz="0" w:space="0" w:color="auto"/>
                                                        <w:left w:val="none" w:sz="0" w:space="0" w:color="auto"/>
                                                        <w:bottom w:val="none" w:sz="0" w:space="0" w:color="auto"/>
                                                        <w:right w:val="none" w:sz="0" w:space="0" w:color="auto"/>
                                                      </w:divBdr>
                                                      <w:divsChild>
                                                        <w:div w:id="1000351200">
                                                          <w:marLeft w:val="0"/>
                                                          <w:marRight w:val="0"/>
                                                          <w:marTop w:val="0"/>
                                                          <w:marBottom w:val="0"/>
                                                          <w:divBdr>
                                                            <w:top w:val="none" w:sz="0" w:space="0" w:color="auto"/>
                                                            <w:left w:val="none" w:sz="0" w:space="0" w:color="auto"/>
                                                            <w:bottom w:val="none" w:sz="0" w:space="0" w:color="auto"/>
                                                            <w:right w:val="none" w:sz="0" w:space="0" w:color="auto"/>
                                                          </w:divBdr>
                                                          <w:divsChild>
                                                            <w:div w:id="1160460043">
                                                              <w:marLeft w:val="0"/>
                                                              <w:marRight w:val="0"/>
                                                              <w:marTop w:val="0"/>
                                                              <w:marBottom w:val="0"/>
                                                              <w:divBdr>
                                                                <w:top w:val="none" w:sz="0" w:space="0" w:color="auto"/>
                                                                <w:left w:val="none" w:sz="0" w:space="0" w:color="auto"/>
                                                                <w:bottom w:val="none" w:sz="0" w:space="0" w:color="auto"/>
                                                                <w:right w:val="none" w:sz="0" w:space="0" w:color="auto"/>
                                                              </w:divBdr>
                                                              <w:divsChild>
                                                                <w:div w:id="123227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91416526">
      <w:bodyDiv w:val="1"/>
      <w:marLeft w:val="0"/>
      <w:marRight w:val="0"/>
      <w:marTop w:val="0"/>
      <w:marBottom w:val="0"/>
      <w:divBdr>
        <w:top w:val="none" w:sz="0" w:space="0" w:color="auto"/>
        <w:left w:val="none" w:sz="0" w:space="0" w:color="auto"/>
        <w:bottom w:val="none" w:sz="0" w:space="0" w:color="auto"/>
        <w:right w:val="none" w:sz="0" w:space="0" w:color="auto"/>
      </w:divBdr>
    </w:div>
    <w:div w:id="1445348724">
      <w:bodyDiv w:val="1"/>
      <w:marLeft w:val="0"/>
      <w:marRight w:val="0"/>
      <w:marTop w:val="0"/>
      <w:marBottom w:val="0"/>
      <w:divBdr>
        <w:top w:val="none" w:sz="0" w:space="0" w:color="auto"/>
        <w:left w:val="none" w:sz="0" w:space="0" w:color="auto"/>
        <w:bottom w:val="none" w:sz="0" w:space="0" w:color="auto"/>
        <w:right w:val="none" w:sz="0" w:space="0" w:color="auto"/>
      </w:divBdr>
    </w:div>
    <w:div w:id="1452361440">
      <w:bodyDiv w:val="1"/>
      <w:marLeft w:val="0"/>
      <w:marRight w:val="0"/>
      <w:marTop w:val="0"/>
      <w:marBottom w:val="0"/>
      <w:divBdr>
        <w:top w:val="none" w:sz="0" w:space="0" w:color="auto"/>
        <w:left w:val="none" w:sz="0" w:space="0" w:color="auto"/>
        <w:bottom w:val="none" w:sz="0" w:space="0" w:color="auto"/>
        <w:right w:val="none" w:sz="0" w:space="0" w:color="auto"/>
      </w:divBdr>
    </w:div>
    <w:div w:id="1484001297">
      <w:bodyDiv w:val="1"/>
      <w:marLeft w:val="0"/>
      <w:marRight w:val="0"/>
      <w:marTop w:val="0"/>
      <w:marBottom w:val="0"/>
      <w:divBdr>
        <w:top w:val="none" w:sz="0" w:space="0" w:color="auto"/>
        <w:left w:val="none" w:sz="0" w:space="0" w:color="auto"/>
        <w:bottom w:val="none" w:sz="0" w:space="0" w:color="auto"/>
        <w:right w:val="none" w:sz="0" w:space="0" w:color="auto"/>
      </w:divBdr>
    </w:div>
    <w:div w:id="1508904145">
      <w:bodyDiv w:val="1"/>
      <w:marLeft w:val="0"/>
      <w:marRight w:val="0"/>
      <w:marTop w:val="0"/>
      <w:marBottom w:val="0"/>
      <w:divBdr>
        <w:top w:val="none" w:sz="0" w:space="0" w:color="auto"/>
        <w:left w:val="none" w:sz="0" w:space="0" w:color="auto"/>
        <w:bottom w:val="none" w:sz="0" w:space="0" w:color="auto"/>
        <w:right w:val="none" w:sz="0" w:space="0" w:color="auto"/>
      </w:divBdr>
    </w:div>
    <w:div w:id="1517690089">
      <w:bodyDiv w:val="1"/>
      <w:marLeft w:val="0"/>
      <w:marRight w:val="0"/>
      <w:marTop w:val="0"/>
      <w:marBottom w:val="0"/>
      <w:divBdr>
        <w:top w:val="none" w:sz="0" w:space="0" w:color="auto"/>
        <w:left w:val="none" w:sz="0" w:space="0" w:color="auto"/>
        <w:bottom w:val="none" w:sz="0" w:space="0" w:color="auto"/>
        <w:right w:val="none" w:sz="0" w:space="0" w:color="auto"/>
      </w:divBdr>
    </w:div>
    <w:div w:id="1540389881">
      <w:bodyDiv w:val="1"/>
      <w:marLeft w:val="0"/>
      <w:marRight w:val="0"/>
      <w:marTop w:val="0"/>
      <w:marBottom w:val="0"/>
      <w:divBdr>
        <w:top w:val="none" w:sz="0" w:space="0" w:color="auto"/>
        <w:left w:val="none" w:sz="0" w:space="0" w:color="auto"/>
        <w:bottom w:val="none" w:sz="0" w:space="0" w:color="auto"/>
        <w:right w:val="none" w:sz="0" w:space="0" w:color="auto"/>
      </w:divBdr>
    </w:div>
    <w:div w:id="1563903665">
      <w:bodyDiv w:val="1"/>
      <w:marLeft w:val="0"/>
      <w:marRight w:val="0"/>
      <w:marTop w:val="0"/>
      <w:marBottom w:val="0"/>
      <w:divBdr>
        <w:top w:val="none" w:sz="0" w:space="0" w:color="auto"/>
        <w:left w:val="none" w:sz="0" w:space="0" w:color="auto"/>
        <w:bottom w:val="none" w:sz="0" w:space="0" w:color="auto"/>
        <w:right w:val="none" w:sz="0" w:space="0" w:color="auto"/>
      </w:divBdr>
    </w:div>
    <w:div w:id="1620332270">
      <w:bodyDiv w:val="1"/>
      <w:marLeft w:val="0"/>
      <w:marRight w:val="0"/>
      <w:marTop w:val="0"/>
      <w:marBottom w:val="0"/>
      <w:divBdr>
        <w:top w:val="none" w:sz="0" w:space="0" w:color="auto"/>
        <w:left w:val="none" w:sz="0" w:space="0" w:color="auto"/>
        <w:bottom w:val="none" w:sz="0" w:space="0" w:color="auto"/>
        <w:right w:val="none" w:sz="0" w:space="0" w:color="auto"/>
      </w:divBdr>
    </w:div>
    <w:div w:id="1643193082">
      <w:bodyDiv w:val="1"/>
      <w:marLeft w:val="0"/>
      <w:marRight w:val="0"/>
      <w:marTop w:val="0"/>
      <w:marBottom w:val="0"/>
      <w:divBdr>
        <w:top w:val="none" w:sz="0" w:space="0" w:color="auto"/>
        <w:left w:val="none" w:sz="0" w:space="0" w:color="auto"/>
        <w:bottom w:val="none" w:sz="0" w:space="0" w:color="auto"/>
        <w:right w:val="none" w:sz="0" w:space="0" w:color="auto"/>
      </w:divBdr>
    </w:div>
    <w:div w:id="1667397940">
      <w:bodyDiv w:val="1"/>
      <w:marLeft w:val="0"/>
      <w:marRight w:val="0"/>
      <w:marTop w:val="0"/>
      <w:marBottom w:val="0"/>
      <w:divBdr>
        <w:top w:val="none" w:sz="0" w:space="0" w:color="auto"/>
        <w:left w:val="none" w:sz="0" w:space="0" w:color="auto"/>
        <w:bottom w:val="none" w:sz="0" w:space="0" w:color="auto"/>
        <w:right w:val="none" w:sz="0" w:space="0" w:color="auto"/>
      </w:divBdr>
    </w:div>
    <w:div w:id="1670133154">
      <w:bodyDiv w:val="1"/>
      <w:marLeft w:val="0"/>
      <w:marRight w:val="0"/>
      <w:marTop w:val="0"/>
      <w:marBottom w:val="0"/>
      <w:divBdr>
        <w:top w:val="none" w:sz="0" w:space="0" w:color="auto"/>
        <w:left w:val="none" w:sz="0" w:space="0" w:color="auto"/>
        <w:bottom w:val="none" w:sz="0" w:space="0" w:color="auto"/>
        <w:right w:val="none" w:sz="0" w:space="0" w:color="auto"/>
      </w:divBdr>
    </w:div>
    <w:div w:id="1708525591">
      <w:bodyDiv w:val="1"/>
      <w:marLeft w:val="0"/>
      <w:marRight w:val="0"/>
      <w:marTop w:val="0"/>
      <w:marBottom w:val="0"/>
      <w:divBdr>
        <w:top w:val="none" w:sz="0" w:space="0" w:color="auto"/>
        <w:left w:val="none" w:sz="0" w:space="0" w:color="auto"/>
        <w:bottom w:val="none" w:sz="0" w:space="0" w:color="auto"/>
        <w:right w:val="none" w:sz="0" w:space="0" w:color="auto"/>
      </w:divBdr>
    </w:div>
    <w:div w:id="1734935185">
      <w:bodyDiv w:val="1"/>
      <w:marLeft w:val="0"/>
      <w:marRight w:val="0"/>
      <w:marTop w:val="0"/>
      <w:marBottom w:val="0"/>
      <w:divBdr>
        <w:top w:val="none" w:sz="0" w:space="0" w:color="auto"/>
        <w:left w:val="none" w:sz="0" w:space="0" w:color="auto"/>
        <w:bottom w:val="none" w:sz="0" w:space="0" w:color="auto"/>
        <w:right w:val="none" w:sz="0" w:space="0" w:color="auto"/>
      </w:divBdr>
    </w:div>
    <w:div w:id="1755666044">
      <w:bodyDiv w:val="1"/>
      <w:marLeft w:val="0"/>
      <w:marRight w:val="0"/>
      <w:marTop w:val="0"/>
      <w:marBottom w:val="0"/>
      <w:divBdr>
        <w:top w:val="none" w:sz="0" w:space="0" w:color="auto"/>
        <w:left w:val="none" w:sz="0" w:space="0" w:color="auto"/>
        <w:bottom w:val="none" w:sz="0" w:space="0" w:color="auto"/>
        <w:right w:val="none" w:sz="0" w:space="0" w:color="auto"/>
      </w:divBdr>
    </w:div>
    <w:div w:id="1767537458">
      <w:bodyDiv w:val="1"/>
      <w:marLeft w:val="0"/>
      <w:marRight w:val="0"/>
      <w:marTop w:val="0"/>
      <w:marBottom w:val="0"/>
      <w:divBdr>
        <w:top w:val="none" w:sz="0" w:space="0" w:color="auto"/>
        <w:left w:val="none" w:sz="0" w:space="0" w:color="auto"/>
        <w:bottom w:val="none" w:sz="0" w:space="0" w:color="auto"/>
        <w:right w:val="none" w:sz="0" w:space="0" w:color="auto"/>
      </w:divBdr>
    </w:div>
    <w:div w:id="1786388557">
      <w:bodyDiv w:val="1"/>
      <w:marLeft w:val="0"/>
      <w:marRight w:val="0"/>
      <w:marTop w:val="0"/>
      <w:marBottom w:val="0"/>
      <w:divBdr>
        <w:top w:val="none" w:sz="0" w:space="0" w:color="auto"/>
        <w:left w:val="none" w:sz="0" w:space="0" w:color="auto"/>
        <w:bottom w:val="none" w:sz="0" w:space="0" w:color="auto"/>
        <w:right w:val="none" w:sz="0" w:space="0" w:color="auto"/>
      </w:divBdr>
    </w:div>
    <w:div w:id="1795901546">
      <w:bodyDiv w:val="1"/>
      <w:marLeft w:val="0"/>
      <w:marRight w:val="0"/>
      <w:marTop w:val="0"/>
      <w:marBottom w:val="0"/>
      <w:divBdr>
        <w:top w:val="none" w:sz="0" w:space="0" w:color="auto"/>
        <w:left w:val="none" w:sz="0" w:space="0" w:color="auto"/>
        <w:bottom w:val="none" w:sz="0" w:space="0" w:color="auto"/>
        <w:right w:val="none" w:sz="0" w:space="0" w:color="auto"/>
      </w:divBdr>
    </w:div>
    <w:div w:id="1803188792">
      <w:bodyDiv w:val="1"/>
      <w:marLeft w:val="0"/>
      <w:marRight w:val="0"/>
      <w:marTop w:val="0"/>
      <w:marBottom w:val="0"/>
      <w:divBdr>
        <w:top w:val="none" w:sz="0" w:space="0" w:color="auto"/>
        <w:left w:val="none" w:sz="0" w:space="0" w:color="auto"/>
        <w:bottom w:val="none" w:sz="0" w:space="0" w:color="auto"/>
        <w:right w:val="none" w:sz="0" w:space="0" w:color="auto"/>
      </w:divBdr>
    </w:div>
    <w:div w:id="1864173385">
      <w:bodyDiv w:val="1"/>
      <w:marLeft w:val="0"/>
      <w:marRight w:val="0"/>
      <w:marTop w:val="0"/>
      <w:marBottom w:val="0"/>
      <w:divBdr>
        <w:top w:val="none" w:sz="0" w:space="0" w:color="auto"/>
        <w:left w:val="none" w:sz="0" w:space="0" w:color="auto"/>
        <w:bottom w:val="none" w:sz="0" w:space="0" w:color="auto"/>
        <w:right w:val="none" w:sz="0" w:space="0" w:color="auto"/>
      </w:divBdr>
    </w:div>
    <w:div w:id="1875656273">
      <w:bodyDiv w:val="1"/>
      <w:marLeft w:val="0"/>
      <w:marRight w:val="0"/>
      <w:marTop w:val="0"/>
      <w:marBottom w:val="0"/>
      <w:divBdr>
        <w:top w:val="none" w:sz="0" w:space="0" w:color="auto"/>
        <w:left w:val="none" w:sz="0" w:space="0" w:color="auto"/>
        <w:bottom w:val="none" w:sz="0" w:space="0" w:color="auto"/>
        <w:right w:val="none" w:sz="0" w:space="0" w:color="auto"/>
      </w:divBdr>
    </w:div>
    <w:div w:id="1879776664">
      <w:bodyDiv w:val="1"/>
      <w:marLeft w:val="0"/>
      <w:marRight w:val="0"/>
      <w:marTop w:val="0"/>
      <w:marBottom w:val="0"/>
      <w:divBdr>
        <w:top w:val="none" w:sz="0" w:space="0" w:color="auto"/>
        <w:left w:val="none" w:sz="0" w:space="0" w:color="auto"/>
        <w:bottom w:val="none" w:sz="0" w:space="0" w:color="auto"/>
        <w:right w:val="none" w:sz="0" w:space="0" w:color="auto"/>
      </w:divBdr>
    </w:div>
    <w:div w:id="1882207697">
      <w:bodyDiv w:val="1"/>
      <w:marLeft w:val="0"/>
      <w:marRight w:val="0"/>
      <w:marTop w:val="0"/>
      <w:marBottom w:val="0"/>
      <w:divBdr>
        <w:top w:val="none" w:sz="0" w:space="0" w:color="auto"/>
        <w:left w:val="none" w:sz="0" w:space="0" w:color="auto"/>
        <w:bottom w:val="none" w:sz="0" w:space="0" w:color="auto"/>
        <w:right w:val="none" w:sz="0" w:space="0" w:color="auto"/>
      </w:divBdr>
    </w:div>
    <w:div w:id="1900938642">
      <w:bodyDiv w:val="1"/>
      <w:marLeft w:val="0"/>
      <w:marRight w:val="0"/>
      <w:marTop w:val="0"/>
      <w:marBottom w:val="0"/>
      <w:divBdr>
        <w:top w:val="none" w:sz="0" w:space="0" w:color="auto"/>
        <w:left w:val="none" w:sz="0" w:space="0" w:color="auto"/>
        <w:bottom w:val="none" w:sz="0" w:space="0" w:color="auto"/>
        <w:right w:val="none" w:sz="0" w:space="0" w:color="auto"/>
      </w:divBdr>
    </w:div>
    <w:div w:id="1904287748">
      <w:bodyDiv w:val="1"/>
      <w:marLeft w:val="0"/>
      <w:marRight w:val="0"/>
      <w:marTop w:val="0"/>
      <w:marBottom w:val="0"/>
      <w:divBdr>
        <w:top w:val="none" w:sz="0" w:space="0" w:color="auto"/>
        <w:left w:val="none" w:sz="0" w:space="0" w:color="auto"/>
        <w:bottom w:val="none" w:sz="0" w:space="0" w:color="auto"/>
        <w:right w:val="none" w:sz="0" w:space="0" w:color="auto"/>
      </w:divBdr>
    </w:div>
    <w:div w:id="1905289825">
      <w:bodyDiv w:val="1"/>
      <w:marLeft w:val="0"/>
      <w:marRight w:val="0"/>
      <w:marTop w:val="0"/>
      <w:marBottom w:val="0"/>
      <w:divBdr>
        <w:top w:val="none" w:sz="0" w:space="0" w:color="auto"/>
        <w:left w:val="none" w:sz="0" w:space="0" w:color="auto"/>
        <w:bottom w:val="none" w:sz="0" w:space="0" w:color="auto"/>
        <w:right w:val="none" w:sz="0" w:space="0" w:color="auto"/>
      </w:divBdr>
    </w:div>
    <w:div w:id="1933321535">
      <w:bodyDiv w:val="1"/>
      <w:marLeft w:val="0"/>
      <w:marRight w:val="0"/>
      <w:marTop w:val="0"/>
      <w:marBottom w:val="0"/>
      <w:divBdr>
        <w:top w:val="none" w:sz="0" w:space="0" w:color="auto"/>
        <w:left w:val="none" w:sz="0" w:space="0" w:color="auto"/>
        <w:bottom w:val="none" w:sz="0" w:space="0" w:color="auto"/>
        <w:right w:val="none" w:sz="0" w:space="0" w:color="auto"/>
      </w:divBdr>
    </w:div>
    <w:div w:id="1982339849">
      <w:bodyDiv w:val="1"/>
      <w:marLeft w:val="0"/>
      <w:marRight w:val="0"/>
      <w:marTop w:val="0"/>
      <w:marBottom w:val="0"/>
      <w:divBdr>
        <w:top w:val="none" w:sz="0" w:space="0" w:color="auto"/>
        <w:left w:val="none" w:sz="0" w:space="0" w:color="auto"/>
        <w:bottom w:val="none" w:sz="0" w:space="0" w:color="auto"/>
        <w:right w:val="none" w:sz="0" w:space="0" w:color="auto"/>
      </w:divBdr>
    </w:div>
    <w:div w:id="1993826201">
      <w:bodyDiv w:val="1"/>
      <w:marLeft w:val="0"/>
      <w:marRight w:val="0"/>
      <w:marTop w:val="0"/>
      <w:marBottom w:val="0"/>
      <w:divBdr>
        <w:top w:val="none" w:sz="0" w:space="0" w:color="auto"/>
        <w:left w:val="none" w:sz="0" w:space="0" w:color="auto"/>
        <w:bottom w:val="none" w:sz="0" w:space="0" w:color="auto"/>
        <w:right w:val="none" w:sz="0" w:space="0" w:color="auto"/>
      </w:divBdr>
    </w:div>
    <w:div w:id="2017147076">
      <w:bodyDiv w:val="1"/>
      <w:marLeft w:val="0"/>
      <w:marRight w:val="0"/>
      <w:marTop w:val="0"/>
      <w:marBottom w:val="0"/>
      <w:divBdr>
        <w:top w:val="none" w:sz="0" w:space="0" w:color="auto"/>
        <w:left w:val="none" w:sz="0" w:space="0" w:color="auto"/>
        <w:bottom w:val="none" w:sz="0" w:space="0" w:color="auto"/>
        <w:right w:val="none" w:sz="0" w:space="0" w:color="auto"/>
      </w:divBdr>
    </w:div>
    <w:div w:id="2048987291">
      <w:bodyDiv w:val="1"/>
      <w:marLeft w:val="0"/>
      <w:marRight w:val="0"/>
      <w:marTop w:val="0"/>
      <w:marBottom w:val="0"/>
      <w:divBdr>
        <w:top w:val="none" w:sz="0" w:space="0" w:color="auto"/>
        <w:left w:val="none" w:sz="0" w:space="0" w:color="auto"/>
        <w:bottom w:val="none" w:sz="0" w:space="0" w:color="auto"/>
        <w:right w:val="none" w:sz="0" w:space="0" w:color="auto"/>
      </w:divBdr>
    </w:div>
    <w:div w:id="2058772168">
      <w:bodyDiv w:val="1"/>
      <w:marLeft w:val="0"/>
      <w:marRight w:val="0"/>
      <w:marTop w:val="0"/>
      <w:marBottom w:val="0"/>
      <w:divBdr>
        <w:top w:val="none" w:sz="0" w:space="0" w:color="auto"/>
        <w:left w:val="none" w:sz="0" w:space="0" w:color="auto"/>
        <w:bottom w:val="none" w:sz="0" w:space="0" w:color="auto"/>
        <w:right w:val="none" w:sz="0" w:space="0" w:color="auto"/>
      </w:divBdr>
    </w:div>
    <w:div w:id="2103841732">
      <w:bodyDiv w:val="1"/>
      <w:marLeft w:val="0"/>
      <w:marRight w:val="0"/>
      <w:marTop w:val="0"/>
      <w:marBottom w:val="0"/>
      <w:divBdr>
        <w:top w:val="none" w:sz="0" w:space="0" w:color="auto"/>
        <w:left w:val="none" w:sz="0" w:space="0" w:color="auto"/>
        <w:bottom w:val="none" w:sz="0" w:space="0" w:color="auto"/>
        <w:right w:val="none" w:sz="0" w:space="0" w:color="auto"/>
      </w:divBdr>
    </w:div>
    <w:div w:id="2105999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081AC-0DE3-479C-823B-CFC02CEAA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308</Words>
  <Characters>35961</Characters>
  <Application>Microsoft Office Word</Application>
  <DocSecurity>0</DocSecurity>
  <Lines>299</Lines>
  <Paragraphs>8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Microsoft</Company>
  <LinksUpToDate>false</LinksUpToDate>
  <CharactersWithSpaces>42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Hang</dc:creator>
  <cp:keywords/>
  <dc:description/>
  <cp:lastModifiedBy>THANH DUONG LE</cp:lastModifiedBy>
  <cp:revision>2</cp:revision>
  <cp:lastPrinted>2026-05-07T07:43:00Z</cp:lastPrinted>
  <dcterms:created xsi:type="dcterms:W3CDTF">2026-06-10T07:20:00Z</dcterms:created>
  <dcterms:modified xsi:type="dcterms:W3CDTF">2026-06-1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WinEqns">
    <vt:bool>true</vt:bool>
  </property>
</Properties>
</file>